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9877F3" w14:textId="28F32D8D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</w:rPr>
        <w:t>Name</w:t>
      </w:r>
      <w:r w:rsidR="00217BB7" w:rsidRPr="0060492E">
        <w:rPr>
          <w:rFonts w:ascii="Book Antiqua" w:eastAsia="Book Antiqua" w:hAnsi="Book Antiqua" w:cs="Book Antiqua"/>
          <w:b/>
        </w:rPr>
        <w:t xml:space="preserve"> </w:t>
      </w:r>
      <w:r w:rsidRPr="0060492E">
        <w:rPr>
          <w:rFonts w:ascii="Book Antiqua" w:eastAsia="Book Antiqua" w:hAnsi="Book Antiqua" w:cs="Book Antiqua"/>
          <w:b/>
        </w:rPr>
        <w:t>of</w:t>
      </w:r>
      <w:r w:rsidR="00217BB7" w:rsidRPr="0060492E">
        <w:rPr>
          <w:rFonts w:ascii="Book Antiqua" w:eastAsia="Book Antiqua" w:hAnsi="Book Antiqua" w:cs="Book Antiqua"/>
          <w:b/>
        </w:rPr>
        <w:t xml:space="preserve"> </w:t>
      </w:r>
      <w:r w:rsidRPr="0060492E">
        <w:rPr>
          <w:rFonts w:ascii="Book Antiqua" w:eastAsia="Book Antiqua" w:hAnsi="Book Antiqua" w:cs="Book Antiqua"/>
          <w:b/>
        </w:rPr>
        <w:t>Journal:</w:t>
      </w:r>
      <w:r w:rsidR="00217BB7" w:rsidRPr="0060492E">
        <w:rPr>
          <w:rFonts w:ascii="Book Antiqua" w:eastAsia="Book Antiqua" w:hAnsi="Book Antiqua" w:cs="Book Antiqua"/>
          <w:b/>
        </w:rPr>
        <w:t xml:space="preserve"> </w:t>
      </w:r>
      <w:r w:rsidRPr="0060492E">
        <w:rPr>
          <w:rFonts w:ascii="Book Antiqua" w:eastAsia="Book Antiqua" w:hAnsi="Book Antiqua" w:cs="Book Antiqua"/>
          <w:i/>
        </w:rPr>
        <w:t>World</w:t>
      </w:r>
      <w:r w:rsidR="00217BB7" w:rsidRPr="0060492E">
        <w:rPr>
          <w:rFonts w:ascii="Book Antiqua" w:eastAsia="Book Antiqua" w:hAnsi="Book Antiqua" w:cs="Book Antiqua"/>
          <w:i/>
        </w:rPr>
        <w:t xml:space="preserve"> </w:t>
      </w:r>
      <w:r w:rsidRPr="0060492E">
        <w:rPr>
          <w:rFonts w:ascii="Book Antiqua" w:eastAsia="Book Antiqua" w:hAnsi="Book Antiqua" w:cs="Book Antiqua"/>
          <w:i/>
        </w:rPr>
        <w:t>Journal</w:t>
      </w:r>
      <w:r w:rsidR="00217BB7" w:rsidRPr="0060492E">
        <w:rPr>
          <w:rFonts w:ascii="Book Antiqua" w:eastAsia="Book Antiqua" w:hAnsi="Book Antiqua" w:cs="Book Antiqua"/>
          <w:i/>
        </w:rPr>
        <w:t xml:space="preserve"> </w:t>
      </w:r>
      <w:r w:rsidRPr="0060492E">
        <w:rPr>
          <w:rFonts w:ascii="Book Antiqua" w:eastAsia="Book Antiqua" w:hAnsi="Book Antiqua" w:cs="Book Antiqua"/>
          <w:i/>
        </w:rPr>
        <w:t>of</w:t>
      </w:r>
      <w:r w:rsidR="00217BB7" w:rsidRPr="0060492E">
        <w:rPr>
          <w:rFonts w:ascii="Book Antiqua" w:eastAsia="Book Antiqua" w:hAnsi="Book Antiqua" w:cs="Book Antiqua"/>
          <w:i/>
        </w:rPr>
        <w:t xml:space="preserve"> </w:t>
      </w:r>
      <w:r w:rsidRPr="0060492E">
        <w:rPr>
          <w:rFonts w:ascii="Book Antiqua" w:eastAsia="Book Antiqua" w:hAnsi="Book Antiqua" w:cs="Book Antiqua"/>
          <w:i/>
        </w:rPr>
        <w:t>Meta-Analysis</w:t>
      </w:r>
    </w:p>
    <w:p w14:paraId="5A3E5BF9" w14:textId="388BCBA8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</w:rPr>
        <w:t>Manuscript</w:t>
      </w:r>
      <w:r w:rsidR="00217BB7" w:rsidRPr="0060492E">
        <w:rPr>
          <w:rFonts w:ascii="Book Antiqua" w:eastAsia="Book Antiqua" w:hAnsi="Book Antiqua" w:cs="Book Antiqua"/>
          <w:b/>
        </w:rPr>
        <w:t xml:space="preserve"> </w:t>
      </w:r>
      <w:r w:rsidRPr="0060492E">
        <w:rPr>
          <w:rFonts w:ascii="Book Antiqua" w:eastAsia="Book Antiqua" w:hAnsi="Book Antiqua" w:cs="Book Antiqua"/>
          <w:b/>
        </w:rPr>
        <w:t>NO:</w:t>
      </w:r>
      <w:r w:rsidR="00217BB7" w:rsidRPr="0060492E">
        <w:rPr>
          <w:rFonts w:ascii="Book Antiqua" w:eastAsia="Book Antiqua" w:hAnsi="Book Antiqua" w:cs="Book Antiqua"/>
          <w:b/>
        </w:rPr>
        <w:t xml:space="preserve"> </w:t>
      </w:r>
      <w:r w:rsidRPr="0060492E">
        <w:rPr>
          <w:rFonts w:ascii="Book Antiqua" w:eastAsia="Book Antiqua" w:hAnsi="Book Antiqua" w:cs="Book Antiqua"/>
        </w:rPr>
        <w:t>84392</w:t>
      </w:r>
    </w:p>
    <w:p w14:paraId="255B503A" w14:textId="13D1D356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</w:rPr>
        <w:t>Manuscript</w:t>
      </w:r>
      <w:r w:rsidR="00217BB7" w:rsidRPr="0060492E">
        <w:rPr>
          <w:rFonts w:ascii="Book Antiqua" w:eastAsia="Book Antiqua" w:hAnsi="Book Antiqua" w:cs="Book Antiqua"/>
          <w:b/>
        </w:rPr>
        <w:t xml:space="preserve"> </w:t>
      </w:r>
      <w:r w:rsidRPr="0060492E">
        <w:rPr>
          <w:rFonts w:ascii="Book Antiqua" w:eastAsia="Book Antiqua" w:hAnsi="Book Antiqua" w:cs="Book Antiqua"/>
          <w:b/>
        </w:rPr>
        <w:t>Type:</w:t>
      </w:r>
      <w:r w:rsidR="00217BB7" w:rsidRPr="0060492E">
        <w:rPr>
          <w:rFonts w:ascii="Book Antiqua" w:eastAsia="Book Antiqua" w:hAnsi="Book Antiqua" w:cs="Book Antiqua"/>
          <w:b/>
        </w:rPr>
        <w:t xml:space="preserve"> </w:t>
      </w:r>
      <w:r w:rsidRPr="0060492E">
        <w:rPr>
          <w:rFonts w:ascii="Book Antiqua" w:eastAsia="Book Antiqua" w:hAnsi="Book Antiqua" w:cs="Book Antiqua"/>
        </w:rPr>
        <w:t>META-ANALYSIS</w:t>
      </w:r>
    </w:p>
    <w:p w14:paraId="3B2182B5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0FA03818" w14:textId="72D4E53C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relating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cigarette,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B18E7" w:rsidRPr="0060492E">
        <w:rPr>
          <w:rFonts w:ascii="Book Antiqua" w:eastAsia="Book Antiqua" w:hAnsi="Book Antiqua" w:cs="Book Antiqua"/>
          <w:b/>
          <w:color w:val="000000"/>
        </w:rPr>
        <w:t>chronic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B18E7" w:rsidRPr="0060492E">
        <w:rPr>
          <w:rFonts w:ascii="Book Antiqua" w:eastAsia="Book Antiqua" w:hAnsi="Book Antiqua" w:cs="Book Antiqua"/>
          <w:b/>
          <w:color w:val="000000"/>
        </w:rPr>
        <w:t>obstructiv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B18E7" w:rsidRPr="0060492E">
        <w:rPr>
          <w:rFonts w:ascii="Book Antiqua" w:eastAsia="Book Antiqua" w:hAnsi="Book Antiqua" w:cs="Book Antiqua"/>
          <w:b/>
          <w:color w:val="000000"/>
        </w:rPr>
        <w:t>pulmonary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B18E7" w:rsidRPr="0060492E">
        <w:rPr>
          <w:rFonts w:ascii="Book Antiqua" w:eastAsia="Book Antiqua" w:hAnsi="Book Antiqua" w:cs="Book Antiqua"/>
          <w:b/>
          <w:color w:val="000000"/>
        </w:rPr>
        <w:t>disease</w:t>
      </w:r>
      <w:r w:rsidR="00CC4DD9" w:rsidRPr="0060492E">
        <w:rPr>
          <w:rFonts w:ascii="Book Antiqua" w:eastAsia="Book Antiqua" w:hAnsi="Book Antiqua" w:cs="Book Antiqua"/>
          <w:b/>
          <w:color w:val="000000"/>
        </w:rPr>
        <w:t>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Meta-analysi</w:t>
      </w:r>
      <w:r w:rsidR="00AF613A">
        <w:rPr>
          <w:rFonts w:ascii="Book Antiqua" w:eastAsia="Book Antiqua" w:hAnsi="Book Antiqua" w:cs="Book Antiqua"/>
          <w:b/>
          <w:color w:val="000000"/>
        </w:rPr>
        <w:t>s of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regions</w:t>
      </w:r>
    </w:p>
    <w:p w14:paraId="10949822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F9D18A9" w14:textId="6C6B19DE" w:rsidR="00A77B3E" w:rsidRPr="0060492E" w:rsidRDefault="00D57A63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L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i/>
          <w:color w:val="000000"/>
        </w:rPr>
        <w:t>et</w:t>
      </w:r>
      <w:r w:rsidR="00217BB7" w:rsidRPr="0060492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i/>
          <w:color w:val="000000"/>
        </w:rPr>
        <w:t>al</w:t>
      </w:r>
      <w:r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eta-analysi</w:t>
      </w:r>
      <w:r w:rsidR="00AF613A">
        <w:rPr>
          <w:rFonts w:ascii="Book Antiqua" w:eastAsia="Book Antiqua" w:hAnsi="Book Antiqua" w:cs="Book Antiqua"/>
          <w:color w:val="000000"/>
        </w:rPr>
        <w:t>s 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l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PD</w:t>
      </w:r>
    </w:p>
    <w:p w14:paraId="38C7C9BC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63930FEE" w14:textId="2094B9E8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Pe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ichol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Kathar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omb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Hamling</w:t>
      </w:r>
      <w:proofErr w:type="spellEnd"/>
    </w:p>
    <w:p w14:paraId="1BD7071D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3389B5C" w14:textId="32FF9F7F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  <w:color w:val="000000"/>
        </w:rPr>
        <w:t>Peter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Nicholas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Lee,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dic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tisti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pidemiolog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P.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N.Lee</w:t>
      </w:r>
      <w:proofErr w:type="spellEnd"/>
      <w:proofErr w:type="gram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tisti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u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td.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tt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D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rre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n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Kingdom</w:t>
      </w:r>
    </w:p>
    <w:p w14:paraId="4DACD843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7AF152E2" w14:textId="0AB18F9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  <w:color w:val="000000"/>
        </w:rPr>
        <w:t>Katharine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J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Coombs,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tistic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934179" w:rsidRPr="0060492E">
        <w:rPr>
          <w:rFonts w:ascii="Book Antiqua" w:eastAsia="Book Antiqua" w:hAnsi="Book Antiqua" w:cs="Book Antiqua"/>
          <w:color w:val="000000"/>
        </w:rPr>
        <w:t>P.</w:t>
      </w:r>
      <w:proofErr w:type="gramStart"/>
      <w:r w:rsidR="00934179" w:rsidRPr="0060492E">
        <w:rPr>
          <w:rFonts w:ascii="Book Antiqua" w:eastAsia="Book Antiqua" w:hAnsi="Book Antiqua" w:cs="Book Antiqua"/>
          <w:color w:val="000000"/>
        </w:rPr>
        <w:t>N.Lee</w:t>
      </w:r>
      <w:proofErr w:type="spellEnd"/>
      <w:proofErr w:type="gram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tisti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u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t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tt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D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rre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n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Kingdom</w:t>
      </w:r>
    </w:p>
    <w:p w14:paraId="1705B26C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09A98B3" w14:textId="18A1339F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  <w:color w:val="000000"/>
        </w:rPr>
        <w:t>Jan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S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b/>
          <w:bCs/>
          <w:color w:val="000000"/>
        </w:rPr>
        <w:t>Hamling</w:t>
      </w:r>
      <w:proofErr w:type="spellEnd"/>
      <w:r w:rsidRPr="0060492E">
        <w:rPr>
          <w:rFonts w:ascii="Book Antiqua" w:eastAsia="Book Antiqua" w:hAnsi="Book Antiqua" w:cs="Book Antiqua"/>
          <w:b/>
          <w:bCs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tistic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RoeLee</w:t>
      </w:r>
      <w:proofErr w:type="spell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tisti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t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tt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D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n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Kingdom</w:t>
      </w:r>
    </w:p>
    <w:p w14:paraId="55E0DF19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EDB9448" w14:textId="3C8927EE" w:rsidR="00A77B3E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0492E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lan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teratu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arch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rr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omb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KJ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N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tistic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rr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Hamling</w:t>
      </w:r>
      <w:proofErr w:type="spell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ec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N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raf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ext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ec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omb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KJ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Hamling</w:t>
      </w:r>
      <w:proofErr w:type="spell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S.</w:t>
      </w:r>
    </w:p>
    <w:p w14:paraId="43650453" w14:textId="4EA55D26" w:rsidR="00A77B3E" w:rsidRDefault="00A77B3E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CC4BEBC" w14:textId="386E3D38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Peter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Nicholas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Lee,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MA,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Senior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  <w:color w:val="000000"/>
        </w:rPr>
        <w:t>Statistician,</w:t>
      </w:r>
      <w:r w:rsidR="00217BB7" w:rsidRPr="0060492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dic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tisti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pidemiolog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P.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N.Lee</w:t>
      </w:r>
      <w:proofErr w:type="spellEnd"/>
      <w:proofErr w:type="gram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tisti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u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td.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7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ed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oa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tt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D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rre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n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Kingdom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eterlee@pnlee.co.uk</w:t>
      </w:r>
    </w:p>
    <w:p w14:paraId="12D5F609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354C728A" w14:textId="1D604E8B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</w:rPr>
        <w:t>Received: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</w:rPr>
        <w:t>Marc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13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2023</w:t>
      </w:r>
    </w:p>
    <w:p w14:paraId="50D2E59C" w14:textId="04B3FE4A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</w:rPr>
        <w:lastRenderedPageBreak/>
        <w:t>Revised: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="00E746E8" w:rsidRPr="0060492E">
        <w:rPr>
          <w:rFonts w:ascii="Book Antiqua" w:eastAsia="Book Antiqua" w:hAnsi="Book Antiqua" w:cs="Book Antiqua"/>
          <w:bCs/>
        </w:rPr>
        <w:t>April</w:t>
      </w:r>
      <w:r w:rsidR="00217BB7" w:rsidRPr="0060492E">
        <w:rPr>
          <w:rFonts w:ascii="Book Antiqua" w:eastAsia="Book Antiqua" w:hAnsi="Book Antiqua" w:cs="Book Antiqua"/>
          <w:bCs/>
        </w:rPr>
        <w:t xml:space="preserve"> </w:t>
      </w:r>
      <w:r w:rsidR="00E746E8" w:rsidRPr="0060492E">
        <w:rPr>
          <w:rFonts w:ascii="Book Antiqua" w:eastAsia="Book Antiqua" w:hAnsi="Book Antiqua" w:cs="Book Antiqua"/>
          <w:bCs/>
        </w:rPr>
        <w:t>19,</w:t>
      </w:r>
      <w:r w:rsidR="00217BB7" w:rsidRPr="0060492E">
        <w:rPr>
          <w:rFonts w:ascii="Book Antiqua" w:eastAsia="Book Antiqua" w:hAnsi="Book Antiqua" w:cs="Book Antiqua"/>
          <w:bCs/>
        </w:rPr>
        <w:t xml:space="preserve"> </w:t>
      </w:r>
      <w:r w:rsidR="00E746E8" w:rsidRPr="0060492E">
        <w:rPr>
          <w:rFonts w:ascii="Book Antiqua" w:eastAsia="Book Antiqua" w:hAnsi="Book Antiqua" w:cs="Book Antiqua"/>
          <w:bCs/>
        </w:rPr>
        <w:t>2023</w:t>
      </w:r>
    </w:p>
    <w:p w14:paraId="45BF6478" w14:textId="4D8151E9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</w:rPr>
        <w:t>Accepted: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ins w:id="0" w:author="Jin-Lei Wang" w:date="2023-05-30T15:18:00Z">
        <w:r w:rsidR="00423817" w:rsidRPr="00423817">
          <w:rPr>
            <w:rFonts w:ascii="Book Antiqua" w:eastAsia="Book Antiqua" w:hAnsi="Book Antiqua" w:cs="Book Antiqua"/>
          </w:rPr>
          <w:t>May 30, 2023</w:t>
        </w:r>
      </w:ins>
    </w:p>
    <w:p w14:paraId="5A7E1E6B" w14:textId="21D2C132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</w:rPr>
        <w:t>Published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</w:rPr>
        <w:t>online: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</w:p>
    <w:p w14:paraId="3361CC02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  <w:sectPr w:rsidR="00A77B3E" w:rsidRPr="0060492E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9DC3A19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20ADB4F7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BACKGROUND</w:t>
      </w:r>
    </w:p>
    <w:p w14:paraId="43042014" w14:textId="418BB7CA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</w:rPr>
        <w:t>The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ne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ha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up-to-dat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formati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variou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iseas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sk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la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u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iffer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roduct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u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the</w:t>
      </w:r>
      <w:r w:rsidR="004E0E6D" w:rsidRPr="0060492E">
        <w:rPr>
          <w:rFonts w:ascii="Book Antiqua" w:eastAsia="Book Antiqua" w:hAnsi="Book Antiqua" w:cs="Book Antiqua"/>
        </w:rPr>
        <w:t>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4E0E6D" w:rsidRPr="0060492E">
        <w:rPr>
          <w:rFonts w:ascii="Book Antiqua" w:eastAsia="Book Antiqua" w:hAnsi="Book Antiqua" w:cs="Book Antiqua"/>
        </w:rPr>
        <w:t>nicotine-contain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4E0E6D" w:rsidRPr="0060492E">
        <w:rPr>
          <w:rFonts w:ascii="Book Antiqua" w:eastAsia="Book Antiqua" w:hAnsi="Book Antiqua" w:cs="Book Antiqua"/>
        </w:rPr>
        <w:t>product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Here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ntribut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formati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oo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resent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up-to-dat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quantitati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videnc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3628C4">
        <w:rPr>
          <w:rFonts w:ascii="Book Antiqua" w:eastAsia="Book Antiqua" w:hAnsi="Book Antiqua" w:cs="Book Antiqua"/>
        </w:rPr>
        <w:t>North America</w:t>
      </w:r>
      <w:r w:rsidRPr="0060492E">
        <w:rPr>
          <w:rFonts w:ascii="Book Antiqua" w:eastAsia="Book Antiqua" w:hAnsi="Book Antiqua" w:cs="Book Antiqua"/>
        </w:rPr>
        <w:t>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urop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Japa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ot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u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nce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hronic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bstructi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ulmonar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isea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(COPD)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lati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sk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(RR)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lat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urr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  <w:i/>
          <w:iCs/>
        </w:rPr>
        <w:t>v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neve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roduc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u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ac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re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obacc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roducts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ettes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ipes.</w:t>
      </w:r>
    </w:p>
    <w:p w14:paraId="104F6986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18FED61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AIM</w:t>
      </w:r>
    </w:p>
    <w:p w14:paraId="199288D1" w14:textId="03219331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</w:rPr>
        <w:t>T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stimat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u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nce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P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urr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R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re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roduct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us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c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ata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re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gions.</w:t>
      </w:r>
    </w:p>
    <w:p w14:paraId="259786F4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41210DFD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METHODS</w:t>
      </w:r>
    </w:p>
    <w:p w14:paraId="1A97F19E" w14:textId="482429BC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</w:rPr>
        <w:t>Publication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nglis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AF613A">
        <w:rPr>
          <w:rFonts w:ascii="Book Antiqua" w:eastAsia="Book Antiqua" w:hAnsi="Book Antiqua" w:cs="Book Antiqua"/>
        </w:rPr>
        <w:t>from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2010</w:t>
      </w:r>
      <w:r w:rsidR="00AF613A">
        <w:rPr>
          <w:rFonts w:ascii="Book Antiqua" w:eastAsia="Book Antiqua" w:hAnsi="Book Antiqua" w:cs="Book Antiqua"/>
        </w:rPr>
        <w:t xml:space="preserve"> to </w:t>
      </w:r>
      <w:r w:rsidRPr="0060492E">
        <w:rPr>
          <w:rFonts w:ascii="Book Antiqua" w:eastAsia="Book Antiqua" w:hAnsi="Book Antiqua" w:cs="Book Antiqua"/>
        </w:rPr>
        <w:t>2020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e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nsider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at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as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pidemiologica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tudi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re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gions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stima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urr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u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nce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/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P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n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mo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thre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product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tudi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houl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vol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eas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100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s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isea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nsidered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no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stric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pecific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u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nce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yp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opulation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it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pecific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edica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nditions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houl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hor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nes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se-contro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tud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esig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andomiz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ntroll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rial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iteratu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earch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e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nduc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edlin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eparatel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u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nce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PD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xamin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itl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bstract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initially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the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ful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text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dditiona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aper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e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ough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rom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ferenc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ist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elec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ap</w:t>
      </w:r>
      <w:r w:rsidR="00173EDD" w:rsidRPr="0060492E">
        <w:rPr>
          <w:rFonts w:ascii="Book Antiqua" w:eastAsia="Book Antiqua" w:hAnsi="Book Antiqua" w:cs="Book Antiqua"/>
        </w:rPr>
        <w:t>ers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review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173EDD" w:rsidRPr="0060492E">
        <w:rPr>
          <w:rFonts w:ascii="Book Antiqua" w:eastAsia="Book Antiqua" w:hAnsi="Book Antiqua" w:cs="Book Antiqua"/>
        </w:rPr>
        <w:t>meta-analyse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ac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tud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dentified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os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c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vailabl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ata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ac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roduc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e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nter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urr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ing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el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haracteristic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</w:t>
      </w:r>
      <w:r w:rsidR="0004318C" w:rsidRPr="0060492E">
        <w:rPr>
          <w:rFonts w:ascii="Book Antiqua" w:eastAsia="Book Antiqua" w:hAnsi="Book Antiqua" w:cs="Book Antiqua"/>
        </w:rPr>
        <w:t>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stud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R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estimate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mbin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stimat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e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eriv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usin</w:t>
      </w:r>
      <w:r w:rsidR="0004318C" w:rsidRPr="0060492E">
        <w:rPr>
          <w:rFonts w:ascii="Book Antiqua" w:eastAsia="Book Antiqua" w:hAnsi="Book Antiqua" w:cs="Book Antiqua"/>
        </w:rPr>
        <w:t>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random-effect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meta-analysi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ett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ing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he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a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o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ata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e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vailable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heterogeneit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a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tud</w:t>
      </w:r>
      <w:r w:rsidR="0004318C" w:rsidRPr="0060492E">
        <w:rPr>
          <w:rFonts w:ascii="Book Antiqua" w:eastAsia="Book Antiqua" w:hAnsi="Book Antiqua" w:cs="Book Antiqua"/>
        </w:rPr>
        <w:t>i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b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a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wid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rang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318C" w:rsidRPr="0060492E">
        <w:rPr>
          <w:rFonts w:ascii="Book Antiqua" w:eastAsia="Book Antiqua" w:hAnsi="Book Antiqua" w:cs="Book Antiqua"/>
        </w:rPr>
        <w:t>factor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ip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ing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DE3673">
        <w:rPr>
          <w:rFonts w:ascii="Book Antiqua" w:eastAsia="Book Antiqua" w:hAnsi="Book Antiqua" w:cs="Book Antiqua"/>
        </w:rPr>
        <w:t xml:space="preserve">a </w:t>
      </w:r>
      <w:r w:rsidRPr="0060492E">
        <w:rPr>
          <w:rFonts w:ascii="Book Antiqua" w:eastAsia="Book Antiqua" w:hAnsi="Book Antiqua" w:cs="Book Antiqua"/>
        </w:rPr>
        <w:t>mo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imi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heterogeneit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alysi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a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rri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ut.</w:t>
      </w:r>
    </w:p>
    <w:p w14:paraId="521D0075" w14:textId="59A6B938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</w:rPr>
        <w:lastRenderedPageBreak/>
        <w:t>Result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e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mpar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it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o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rom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reviou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eta-analys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ublish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inc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2000.</w:t>
      </w:r>
    </w:p>
    <w:p w14:paraId="3DA75BF9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88046A2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RESULTS</w:t>
      </w:r>
    </w:p>
    <w:p w14:paraId="570AB53C" w14:textId="66728F26" w:rsidR="00A77B3E" w:rsidRPr="0060492E" w:rsidRDefault="00577E03" w:rsidP="0060492E">
      <w:pPr>
        <w:spacing w:line="360" w:lineRule="auto"/>
        <w:jc w:val="both"/>
        <w:rPr>
          <w:rFonts w:ascii="Book Antiqua" w:hAnsi="Book Antiqua"/>
        </w:rPr>
      </w:pPr>
      <w:r w:rsidRPr="009206F7">
        <w:rPr>
          <w:rFonts w:ascii="Book Antiqua" w:eastAsia="Book Antiqua" w:hAnsi="Book Antiqua" w:cs="Book Antiqua"/>
        </w:rPr>
        <w:t>Current c</w:t>
      </w:r>
      <w:r w:rsidR="00DF1235" w:rsidRPr="009206F7">
        <w:rPr>
          <w:rFonts w:ascii="Book Antiqua" w:eastAsia="Book Antiqua" w:hAnsi="Book Antiqua" w:cs="Book Antiqua"/>
        </w:rPr>
        <w:t>igarette smoking</w:t>
      </w:r>
      <w:r w:rsidR="00DE3673">
        <w:rPr>
          <w:rFonts w:ascii="Book Antiqua" w:eastAsia="Book Antiqua" w:hAnsi="Book Antiqua" w:cs="Book Antiqua"/>
        </w:rPr>
        <w:t>:</w:t>
      </w:r>
      <w:r w:rsidR="00DF1235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Fo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lung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ancer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44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studies</w:t>
      </w:r>
      <w:r w:rsidR="00505575" w:rsidRPr="009206F7">
        <w:rPr>
          <w:rFonts w:ascii="Book Antiqua" w:eastAsia="Book Antiqua" w:hAnsi="Book Antiqua" w:cs="Book Antiqua"/>
        </w:rPr>
        <w:t xml:space="preserve"> (26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North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America</w:t>
      </w:r>
      <w:r w:rsidR="001008DD" w:rsidRPr="009206F7">
        <w:rPr>
          <w:rFonts w:ascii="Book Antiqua" w:eastAsia="Book Antiqua" w:hAnsi="Book Antiqua" w:cs="Book Antiqua"/>
        </w:rPr>
        <w:t>n</w:t>
      </w:r>
      <w:r w:rsidR="004804B7" w:rsidRPr="009206F7">
        <w:rPr>
          <w:rFonts w:ascii="Book Antiqua" w:eastAsia="Book Antiqua" w:hAnsi="Book Antiqua" w:cs="Book Antiqua"/>
        </w:rPr>
        <w:t>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14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urope</w:t>
      </w:r>
      <w:r w:rsidR="001008DD" w:rsidRPr="009206F7">
        <w:rPr>
          <w:rFonts w:ascii="Book Antiqua" w:eastAsia="Book Antiqua" w:hAnsi="Book Antiqua" w:cs="Book Antiqua"/>
        </w:rPr>
        <w:t>an</w:t>
      </w:r>
      <w:r w:rsidR="004804B7" w:rsidRPr="009206F7">
        <w:rPr>
          <w:rFonts w:ascii="Book Antiqua" w:eastAsia="Book Antiqua" w:hAnsi="Book Antiqua" w:cs="Book Antiqua"/>
        </w:rPr>
        <w:t>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thre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Japan</w:t>
      </w:r>
      <w:r w:rsidR="001008DD" w:rsidRPr="009206F7">
        <w:rPr>
          <w:rFonts w:ascii="Book Antiqua" w:eastAsia="Book Antiqua" w:hAnsi="Book Antiqua" w:cs="Book Antiqua"/>
        </w:rPr>
        <w:t>ese</w:t>
      </w:r>
      <w:r w:rsidR="004804B7" w:rsidRPr="009206F7">
        <w:rPr>
          <w:rFonts w:ascii="Book Antiqua" w:eastAsia="Book Antiqua" w:hAnsi="Book Antiqua" w:cs="Book Antiqua"/>
        </w:rPr>
        <w:t>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03624C" w:rsidRPr="009206F7">
        <w:rPr>
          <w:rFonts w:ascii="Book Antiqua" w:eastAsia="Book Antiqua" w:hAnsi="Book Antiqua" w:cs="Book Antiqua"/>
        </w:rPr>
        <w:t>an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n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i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multipl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ontinents</w:t>
      </w:r>
      <w:r w:rsidR="00505575" w:rsidRPr="009206F7">
        <w:rPr>
          <w:rFonts w:ascii="Book Antiqua" w:eastAsia="Book Antiqua" w:hAnsi="Book Antiqua" w:cs="Book Antiqua"/>
        </w:rPr>
        <w:t>)</w:t>
      </w:r>
      <w:r w:rsidR="0003624C" w:rsidRPr="009206F7">
        <w:rPr>
          <w:rFonts w:ascii="Book Antiqua" w:eastAsia="Book Antiqua" w:hAnsi="Book Antiqua" w:cs="Book Antiqua"/>
        </w:rPr>
        <w:t>, gav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a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verall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stimat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f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12.14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6E0E30" w:rsidRPr="00BD077E">
        <w:rPr>
          <w:rFonts w:ascii="Book Antiqua" w:eastAsia="Book Antiqua" w:hAnsi="Book Antiqua" w:cs="Book Antiqua"/>
        </w:rPr>
        <w:t>[</w:t>
      </w:r>
      <w:r w:rsidR="004804B7" w:rsidRPr="009206F7">
        <w:rPr>
          <w:rFonts w:ascii="Book Antiqua" w:eastAsia="Book Antiqua" w:hAnsi="Book Antiqua" w:cs="Book Antiqua"/>
        </w:rPr>
        <w:t>95%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onfidenc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interval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6E0E30" w:rsidRPr="00BD077E">
        <w:rPr>
          <w:rFonts w:ascii="Book Antiqua" w:eastAsia="Book Antiqua" w:hAnsi="Book Antiqua" w:cs="Book Antiqua"/>
        </w:rPr>
        <w:t>(</w:t>
      </w:r>
      <w:r w:rsidR="004804B7" w:rsidRPr="009206F7">
        <w:rPr>
          <w:rFonts w:ascii="Book Antiqua" w:eastAsia="Book Antiqua" w:hAnsi="Book Antiqua" w:cs="Book Antiqua"/>
        </w:rPr>
        <w:t>CI</w:t>
      </w:r>
      <w:r w:rsidR="00A90C95" w:rsidRPr="00BD077E">
        <w:rPr>
          <w:rFonts w:ascii="Book Antiqua" w:eastAsia="Book Antiqua" w:hAnsi="Book Antiqua" w:cs="Book Antiqua"/>
        </w:rPr>
        <w:t>)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10.30-14.30</w:t>
      </w:r>
      <w:r w:rsidR="00A90C95" w:rsidRPr="00BD077E">
        <w:rPr>
          <w:rFonts w:ascii="Book Antiqua" w:eastAsia="Book Antiqua" w:hAnsi="Book Antiqua" w:cs="Book Antiqua"/>
        </w:rPr>
        <w:t>]</w:t>
      </w:r>
      <w:r w:rsidR="004804B7" w:rsidRPr="009206F7">
        <w:rPr>
          <w:rFonts w:ascii="Book Antiqua" w:eastAsia="Book Antiqua" w:hAnsi="Book Antiqua" w:cs="Book Antiqua"/>
        </w:rPr>
        <w:t>.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DF1235" w:rsidRPr="009206F7">
        <w:rPr>
          <w:rFonts w:ascii="Book Antiqua" w:eastAsia="Book Antiqua" w:hAnsi="Book Antiqua" w:cs="Book Antiqua"/>
        </w:rPr>
        <w:t>Th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stimate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wer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high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heterogeneity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5268BC" w:rsidRPr="009206F7">
        <w:rPr>
          <w:rFonts w:ascii="Book Antiqua" w:eastAsia="Book Antiqua" w:hAnsi="Book Antiqua" w:cs="Book Antiqua"/>
          <w:i/>
        </w:rPr>
        <w:t xml:space="preserve">P </w:t>
      </w:r>
      <w:r w:rsidR="004804B7" w:rsidRPr="009206F7">
        <w:rPr>
          <w:rFonts w:ascii="Book Antiqua" w:eastAsia="Book Antiqua" w:hAnsi="Book Antiqua" w:cs="Book Antiqua"/>
        </w:rPr>
        <w:t>&lt;</w:t>
      </w:r>
      <w:r w:rsidR="005268BC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0.001)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fo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1008DD" w:rsidRPr="009206F7">
        <w:rPr>
          <w:rFonts w:ascii="Book Antiqua" w:eastAsia="Book Antiqua" w:hAnsi="Book Antiqua" w:cs="Book Antiqua"/>
        </w:rPr>
        <w:t>North America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15.15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I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12.77-17.96)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an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urope</w:t>
      </w:r>
      <w:r w:rsidR="001008DD" w:rsidRPr="009206F7">
        <w:rPr>
          <w:rFonts w:ascii="Book Antiqua" w:eastAsia="Book Antiqua" w:hAnsi="Book Antiqua" w:cs="Book Antiqua"/>
        </w:rPr>
        <w:t>an studie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12.30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I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9.77-15.49)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tha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fo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1008DD" w:rsidRPr="009206F7">
        <w:rPr>
          <w:rFonts w:ascii="Book Antiqua" w:eastAsia="Book Antiqua" w:hAnsi="Book Antiqua" w:cs="Book Antiqua"/>
        </w:rPr>
        <w:t xml:space="preserve">Japanese </w:t>
      </w:r>
      <w:r w:rsidR="004804B7" w:rsidRPr="009206F7">
        <w:rPr>
          <w:rFonts w:ascii="Book Antiqua" w:eastAsia="Book Antiqua" w:hAnsi="Book Antiqua" w:cs="Book Antiqua"/>
        </w:rPr>
        <w:t>studie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3.61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I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2.87-4.55)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onsistent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with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1008DD" w:rsidRPr="009206F7">
        <w:rPr>
          <w:rFonts w:ascii="Book Antiqua" w:eastAsia="Book Antiqua" w:hAnsi="Book Antiqua" w:cs="Book Antiqua"/>
        </w:rPr>
        <w:t>previou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videnc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f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low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R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1008DD" w:rsidRPr="009206F7">
        <w:rPr>
          <w:rFonts w:ascii="Book Antiqua" w:eastAsia="Book Antiqua" w:hAnsi="Book Antiqua" w:cs="Book Antiqua"/>
        </w:rPr>
        <w:t>for Asia.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R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wer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high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</w:t>
      </w:r>
      <w:r w:rsidR="009428A9" w:rsidRPr="00BD077E">
        <w:rPr>
          <w:rFonts w:ascii="Book Antiqua" w:eastAsia="Book Antiqua" w:hAnsi="Book Antiqua" w:cs="Book Antiqua"/>
          <w:i/>
        </w:rPr>
        <w:t xml:space="preserve">P </w:t>
      </w:r>
      <w:r w:rsidR="004804B7" w:rsidRPr="009206F7">
        <w:rPr>
          <w:rFonts w:ascii="Book Antiqua" w:eastAsia="Book Antiqua" w:hAnsi="Book Antiqua" w:cs="Book Antiqua"/>
        </w:rPr>
        <w:t>&lt;</w:t>
      </w:r>
      <w:r w:rsidR="009428A9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0.05)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fo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death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14.85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I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11.99-18.38)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tha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diagnosi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10.82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I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8.61-13.60).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Ther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wa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som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03624C" w:rsidRPr="009206F7">
        <w:rPr>
          <w:rFonts w:ascii="Book Antiqua" w:eastAsia="Book Antiqua" w:hAnsi="Book Antiqua" w:cs="Book Antiqua"/>
        </w:rPr>
        <w:t xml:space="preserve">variation </w:t>
      </w:r>
      <w:r w:rsidR="004804B7" w:rsidRPr="009206F7">
        <w:rPr>
          <w:rFonts w:ascii="Book Antiqua" w:eastAsia="Book Antiqua" w:hAnsi="Book Antiqua" w:cs="Book Antiqua"/>
        </w:rPr>
        <w:t>(</w:t>
      </w:r>
      <w:r w:rsidR="00EF3B48" w:rsidRPr="00BD077E">
        <w:rPr>
          <w:rFonts w:ascii="Book Antiqua" w:eastAsia="Book Antiqua" w:hAnsi="Book Antiqua" w:cs="Book Antiqua"/>
          <w:i/>
        </w:rPr>
        <w:t xml:space="preserve">P </w:t>
      </w:r>
      <w:r w:rsidR="004804B7" w:rsidRPr="009206F7">
        <w:rPr>
          <w:rFonts w:ascii="Book Antiqua" w:eastAsia="Book Antiqua" w:hAnsi="Book Antiqua" w:cs="Book Antiqua"/>
        </w:rPr>
        <w:t>&lt;</w:t>
      </w:r>
      <w:r w:rsidR="00EF3B48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0.05)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by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study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population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with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high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R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fo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international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an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egional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studie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tha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fo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national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studie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an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studie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f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specific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populations</w:t>
      </w:r>
      <w:r w:rsidR="0003624C" w:rsidRPr="009206F7">
        <w:rPr>
          <w:rFonts w:ascii="Book Antiqua" w:eastAsia="Book Antiqua" w:hAnsi="Book Antiqua" w:cs="Book Antiqua"/>
        </w:rPr>
        <w:t>.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R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wer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high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i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males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a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DF1235" w:rsidRPr="009206F7">
        <w:rPr>
          <w:rFonts w:ascii="Book Antiqua" w:eastAsia="Book Antiqua" w:hAnsi="Book Antiqua" w:cs="Book Antiqua"/>
        </w:rPr>
        <w:t xml:space="preserve">previously </w:t>
      </w:r>
      <w:r w:rsidR="004804B7" w:rsidRPr="009206F7">
        <w:rPr>
          <w:rFonts w:ascii="Book Antiqua" w:eastAsia="Book Antiqua" w:hAnsi="Book Antiqua" w:cs="Book Antiqua"/>
        </w:rPr>
        <w:t>reported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C8018D" w:rsidRPr="009206F7">
        <w:rPr>
          <w:rFonts w:ascii="Book Antiqua" w:eastAsia="Book Antiqua" w:hAnsi="Book Antiqua" w:cs="Book Antiqua"/>
        </w:rPr>
        <w:t>th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within-study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male/femal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atio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f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R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DF1235" w:rsidRPr="009206F7">
        <w:rPr>
          <w:rFonts w:ascii="Book Antiqua" w:eastAsia="Book Antiqua" w:hAnsi="Book Antiqua" w:cs="Book Antiqua"/>
        </w:rPr>
        <w:t xml:space="preserve">being </w:t>
      </w:r>
      <w:r w:rsidR="004804B7" w:rsidRPr="009206F7">
        <w:rPr>
          <w:rFonts w:ascii="Book Antiqua" w:eastAsia="Book Antiqua" w:hAnsi="Book Antiqua" w:cs="Book Antiqua"/>
        </w:rPr>
        <w:t>1.52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CI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1.20-1.92).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R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di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not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vary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significantly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</w:t>
      </w:r>
      <w:r w:rsidR="000264BF" w:rsidRPr="00BD077E">
        <w:rPr>
          <w:rFonts w:ascii="Book Antiqua" w:eastAsia="Book Antiqua" w:hAnsi="Book Antiqua" w:cs="Book Antiqua"/>
          <w:i/>
        </w:rPr>
        <w:t xml:space="preserve">P </w:t>
      </w:r>
      <w:r w:rsidR="004804B7" w:rsidRPr="009206F7">
        <w:rPr>
          <w:rFonts w:ascii="Book Antiqua" w:eastAsia="Book Antiqua" w:hAnsi="Book Antiqua" w:cs="Book Antiqua"/>
        </w:rPr>
        <w:t>≥</w:t>
      </w:r>
      <w:r w:rsidR="000264BF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0.05)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by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th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factors.</w:t>
      </w:r>
      <w:r w:rsidR="00217BB7" w:rsidRPr="009206F7">
        <w:rPr>
          <w:rFonts w:ascii="Book Antiqua" w:hAnsi="Book Antiqua"/>
          <w:lang w:eastAsia="zh-CN"/>
        </w:rPr>
        <w:t xml:space="preserve"> </w:t>
      </w:r>
      <w:r w:rsidR="00C8018D" w:rsidRPr="009206F7">
        <w:rPr>
          <w:rFonts w:ascii="Book Antiqua" w:eastAsia="Book Antiqua" w:hAnsi="Book Antiqua" w:cs="Book Antiqua"/>
        </w:rPr>
        <w:t>For COPD, RR estimates were provided by 18 studies</w:t>
      </w:r>
      <w:r w:rsidR="00505575" w:rsidRPr="009206F7">
        <w:rPr>
          <w:rFonts w:ascii="Book Antiqua" w:eastAsia="Book Antiqua" w:hAnsi="Book Antiqua" w:cs="Book Antiqua"/>
        </w:rPr>
        <w:t xml:space="preserve"> (</w:t>
      </w:r>
      <w:r w:rsidR="00C8018D" w:rsidRPr="009206F7">
        <w:rPr>
          <w:rFonts w:ascii="Book Antiqua" w:eastAsia="Book Antiqua" w:hAnsi="Book Antiqua" w:cs="Book Antiqua"/>
        </w:rPr>
        <w:t>10 North American, seven European, and one Japanese</w:t>
      </w:r>
      <w:r w:rsidR="00505575" w:rsidRPr="009206F7">
        <w:rPr>
          <w:rFonts w:ascii="Book Antiqua" w:eastAsia="Book Antiqua" w:hAnsi="Book Antiqua" w:cs="Book Antiqua"/>
        </w:rPr>
        <w:t>)</w:t>
      </w:r>
      <w:r w:rsidR="00C8018D" w:rsidRPr="009206F7">
        <w:rPr>
          <w:rFonts w:ascii="Book Antiqua" w:eastAsia="Book Antiqua" w:hAnsi="Book Antiqua" w:cs="Book Antiqua"/>
        </w:rPr>
        <w:t>.</w:t>
      </w:r>
      <w:r w:rsidR="00C8018D" w:rsidRPr="009206F7">
        <w:rPr>
          <w:rFonts w:ascii="Book Antiqua" w:hAnsi="Book Antiqua"/>
          <w:lang w:eastAsia="zh-CN"/>
        </w:rPr>
        <w:t xml:space="preserve"> The </w:t>
      </w:r>
      <w:r w:rsidR="004804B7" w:rsidRPr="009206F7">
        <w:rPr>
          <w:rFonts w:ascii="Book Antiqua" w:eastAsia="Book Antiqua" w:hAnsi="Book Antiqua" w:cs="Book Antiqua"/>
        </w:rPr>
        <w:t>overall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stimat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f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9.19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CI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6.97-12.13)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A62B7F" w:rsidRPr="009206F7">
        <w:rPr>
          <w:rFonts w:ascii="Book Antiqua" w:eastAsia="Book Antiqua" w:hAnsi="Book Antiqua" w:cs="Book Antiqua"/>
        </w:rPr>
        <w:t xml:space="preserve">was </w:t>
      </w:r>
      <w:r w:rsidR="004804B7" w:rsidRPr="009206F7">
        <w:rPr>
          <w:rFonts w:ascii="Book Antiqua" w:eastAsia="Book Antiqua" w:hAnsi="Book Antiqua" w:cs="Book Antiqua"/>
        </w:rPr>
        <w:t>base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heterogeneou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data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</w:t>
      </w:r>
      <w:r w:rsidR="000264BF" w:rsidRPr="00BD077E">
        <w:rPr>
          <w:rFonts w:ascii="Book Antiqua" w:eastAsia="Book Antiqua" w:hAnsi="Book Antiqua" w:cs="Book Antiqua"/>
          <w:i/>
        </w:rPr>
        <w:t xml:space="preserve">P </w:t>
      </w:r>
      <w:r w:rsidR="004804B7" w:rsidRPr="009206F7">
        <w:rPr>
          <w:rFonts w:ascii="Book Antiqua" w:eastAsia="Book Antiqua" w:hAnsi="Book Antiqua" w:cs="Book Antiqua"/>
        </w:rPr>
        <w:t>&lt;</w:t>
      </w:r>
      <w:r w:rsidR="000264BF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0.001)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03624C" w:rsidRPr="009206F7">
        <w:rPr>
          <w:rFonts w:ascii="Book Antiqua" w:eastAsia="Book Antiqua" w:hAnsi="Book Antiqua" w:cs="Book Antiqua"/>
        </w:rPr>
        <w:t>an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high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tha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eporte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03624C" w:rsidRPr="009206F7">
        <w:rPr>
          <w:rFonts w:ascii="Book Antiqua" w:eastAsia="Book Antiqua" w:hAnsi="Book Antiqua" w:cs="Book Antiqua"/>
        </w:rPr>
        <w:t>earlier</w:t>
      </w:r>
      <w:r w:rsidR="004804B7" w:rsidRPr="009206F7">
        <w:rPr>
          <w:rFonts w:ascii="Book Antiqua" w:eastAsia="Book Antiqua" w:hAnsi="Book Antiqua" w:cs="Book Antiqua"/>
        </w:rPr>
        <w:t>.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Ther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wa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no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proofErr w:type="gramStart"/>
      <w:r w:rsidR="004804B7" w:rsidRPr="009206F7">
        <w:rPr>
          <w:rFonts w:ascii="Book Antiqua" w:eastAsia="Book Antiqua" w:hAnsi="Book Antiqua" w:cs="Book Antiqua"/>
        </w:rPr>
        <w:t>(</w:t>
      </w:r>
      <w:r w:rsidR="00821B30" w:rsidRPr="00821B30">
        <w:rPr>
          <w:rFonts w:ascii="Book Antiqua" w:eastAsia="Book Antiqua" w:hAnsi="Book Antiqua" w:cs="Book Antiqua"/>
          <w:i/>
        </w:rPr>
        <w:t xml:space="preserve"> </w:t>
      </w:r>
      <w:r w:rsidR="00821B30" w:rsidRPr="00BD077E">
        <w:rPr>
          <w:rFonts w:ascii="Book Antiqua" w:eastAsia="Book Antiqua" w:hAnsi="Book Antiqua" w:cs="Book Antiqua"/>
          <w:i/>
        </w:rPr>
        <w:t>P</w:t>
      </w:r>
      <w:proofErr w:type="gramEnd"/>
      <w:r w:rsidR="00821B30" w:rsidRPr="00BD077E">
        <w:rPr>
          <w:rFonts w:ascii="Book Antiqua" w:eastAsia="Book Antiqua" w:hAnsi="Book Antiqua" w:cs="Book Antiqua"/>
          <w:i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&gt;</w:t>
      </w:r>
      <w:r w:rsidR="00821B30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0.1)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variatio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by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sex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egio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xclusiv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use</w:t>
      </w:r>
      <w:r w:rsidR="00A62B7F" w:rsidRPr="009206F7">
        <w:rPr>
          <w:rFonts w:ascii="Book Antiqua" w:eastAsia="Book Antiqua" w:hAnsi="Book Antiqua" w:cs="Book Antiqua"/>
        </w:rPr>
        <w:t>, but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limite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videnc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0.05</w:t>
      </w:r>
      <w:r w:rsidR="00821B30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&lt;</w:t>
      </w:r>
      <w:r w:rsidR="00821B30">
        <w:rPr>
          <w:rFonts w:ascii="Book Antiqua" w:eastAsia="Book Antiqua" w:hAnsi="Book Antiqua" w:cs="Book Antiqua"/>
        </w:rPr>
        <w:t xml:space="preserve"> </w:t>
      </w:r>
      <w:r w:rsidR="00821B30" w:rsidRPr="00BD077E">
        <w:rPr>
          <w:rFonts w:ascii="Book Antiqua" w:eastAsia="Book Antiqua" w:hAnsi="Book Antiqua" w:cs="Book Antiqua"/>
          <w:i/>
        </w:rPr>
        <w:t xml:space="preserve">P </w:t>
      </w:r>
      <w:r w:rsidR="004804B7" w:rsidRPr="009206F7">
        <w:rPr>
          <w:rFonts w:ascii="Book Antiqua" w:eastAsia="Book Antiqua" w:hAnsi="Book Antiqua" w:cs="Book Antiqua"/>
        </w:rPr>
        <w:t>&lt;</w:t>
      </w:r>
      <w:r w:rsidR="00821B30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0.1)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that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stimate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wer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great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03624C" w:rsidRPr="009206F7">
        <w:rPr>
          <w:rFonts w:ascii="Book Antiqua" w:eastAsia="Book Antiqua" w:hAnsi="Book Antiqua" w:cs="Book Antiqua"/>
        </w:rPr>
        <w:t xml:space="preserve">where </w:t>
      </w:r>
      <w:r w:rsidR="004804B7" w:rsidRPr="009206F7">
        <w:rPr>
          <w:rFonts w:ascii="Book Antiqua" w:eastAsia="Book Antiqua" w:hAnsi="Book Antiqua" w:cs="Book Antiqua"/>
        </w:rPr>
        <w:t>case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ccurring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shortly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aft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baseline</w:t>
      </w:r>
      <w:r w:rsidR="0003624C" w:rsidRPr="009206F7">
        <w:rPr>
          <w:rFonts w:ascii="Book Antiqua" w:eastAsia="Book Antiqua" w:hAnsi="Book Antiqua" w:cs="Book Antiqua"/>
        </w:rPr>
        <w:t xml:space="preserve"> wer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ignored;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03624C" w:rsidRPr="009206F7">
        <w:rPr>
          <w:rFonts w:ascii="Book Antiqua" w:eastAsia="Book Antiqua" w:hAnsi="Book Antiqua" w:cs="Book Antiqua"/>
        </w:rPr>
        <w:t xml:space="preserve">where </w:t>
      </w:r>
      <w:r w:rsidR="004804B7" w:rsidRPr="009206F7">
        <w:rPr>
          <w:rFonts w:ascii="Book Antiqua" w:eastAsia="Book Antiqua" w:hAnsi="Book Antiqua" w:cs="Book Antiqua"/>
        </w:rPr>
        <w:t>bronchiectasi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03624C" w:rsidRPr="009206F7">
        <w:rPr>
          <w:rFonts w:ascii="Book Antiqua" w:eastAsia="Book Antiqua" w:hAnsi="Book Antiqua" w:cs="Book Antiqua"/>
        </w:rPr>
        <w:t xml:space="preserve">was </w:t>
      </w:r>
      <w:r w:rsidR="004804B7" w:rsidRPr="009206F7">
        <w:rPr>
          <w:rFonts w:ascii="Book Antiqua" w:eastAsia="Book Antiqua" w:hAnsi="Book Antiqua" w:cs="Book Antiqua"/>
        </w:rPr>
        <w:t>exclude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from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03624C" w:rsidRPr="009206F7">
        <w:rPr>
          <w:rFonts w:ascii="Book Antiqua" w:eastAsia="Book Antiqua" w:hAnsi="Book Antiqua" w:cs="Book Antiqua"/>
        </w:rPr>
        <w:t xml:space="preserve">the </w:t>
      </w:r>
      <w:r w:rsidR="00A62B7F" w:rsidRPr="009206F7">
        <w:rPr>
          <w:rFonts w:ascii="Book Antiqua" w:eastAsia="Book Antiqua" w:hAnsi="Book Antiqua" w:cs="Book Antiqua"/>
        </w:rPr>
        <w:t xml:space="preserve">COPD </w:t>
      </w:r>
      <w:r w:rsidR="004804B7" w:rsidRPr="009206F7">
        <w:rPr>
          <w:rFonts w:ascii="Book Antiqua" w:eastAsia="Book Antiqua" w:hAnsi="Book Antiqua" w:cs="Book Antiqua"/>
        </w:rPr>
        <w:t>definition;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an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1838A2" w:rsidRPr="009206F7">
        <w:rPr>
          <w:rFonts w:ascii="Book Antiqua" w:eastAsia="Book Antiqua" w:hAnsi="Book Antiqua" w:cs="Book Antiqua"/>
        </w:rPr>
        <w:t xml:space="preserve">with </w:t>
      </w:r>
      <w:r w:rsidR="004804B7" w:rsidRPr="009206F7">
        <w:rPr>
          <w:rFonts w:ascii="Book Antiqua" w:eastAsia="Book Antiqua" w:hAnsi="Book Antiqua" w:cs="Book Antiqua"/>
        </w:rPr>
        <w:t>great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1838A2" w:rsidRPr="009206F7">
        <w:rPr>
          <w:rFonts w:ascii="Book Antiqua" w:eastAsia="Book Antiqua" w:hAnsi="Book Antiqua" w:cs="Book Antiqua"/>
        </w:rPr>
        <w:t xml:space="preserve">confounder </w:t>
      </w:r>
      <w:r w:rsidR="004804B7" w:rsidRPr="009206F7">
        <w:rPr>
          <w:rFonts w:ascii="Book Antiqua" w:eastAsia="Book Antiqua" w:hAnsi="Book Antiqua" w:cs="Book Antiqua"/>
        </w:rPr>
        <w:t>adjustment.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A62B7F" w:rsidRPr="009206F7">
        <w:rPr>
          <w:rFonts w:ascii="Book Antiqua" w:eastAsia="Book Antiqua" w:hAnsi="Book Antiqua" w:cs="Book Antiqua"/>
        </w:rPr>
        <w:t>W</w:t>
      </w:r>
      <w:r w:rsidR="004804B7" w:rsidRPr="009206F7">
        <w:rPr>
          <w:rFonts w:ascii="Book Antiqua" w:eastAsia="Book Antiqua" w:hAnsi="Book Antiqua" w:cs="Book Antiqua"/>
        </w:rPr>
        <w:t>ithin-study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omparison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A62B7F" w:rsidRPr="009206F7">
        <w:rPr>
          <w:rFonts w:ascii="Book Antiqua" w:eastAsia="Book Antiqua" w:hAnsi="Book Antiqua" w:cs="Book Antiqua"/>
        </w:rPr>
        <w:t xml:space="preserve">showed </w:t>
      </w:r>
      <w:r w:rsidR="004804B7" w:rsidRPr="009206F7">
        <w:rPr>
          <w:rFonts w:ascii="Book Antiqua" w:eastAsia="Book Antiqua" w:hAnsi="Book Antiqua" w:cs="Book Antiqua"/>
        </w:rPr>
        <w:t>adjuste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R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1838A2" w:rsidRPr="009206F7">
        <w:rPr>
          <w:rFonts w:ascii="Book Antiqua" w:eastAsia="Book Antiqua" w:hAnsi="Book Antiqua" w:cs="Book Antiqua"/>
        </w:rPr>
        <w:t>exceede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512E03" w:rsidRPr="009206F7">
        <w:rPr>
          <w:rFonts w:ascii="Book Antiqua" w:eastAsia="Book Antiqua" w:hAnsi="Book Antiqua" w:cs="Book Antiqua"/>
        </w:rPr>
        <w:t>unadjuste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512E03" w:rsidRPr="009206F7">
        <w:rPr>
          <w:rFonts w:ascii="Book Antiqua" w:eastAsia="Book Antiqua" w:hAnsi="Book Antiqua" w:cs="Book Antiqua"/>
        </w:rPr>
        <w:t>RRs.</w:t>
      </w:r>
      <w:r w:rsidR="00A62B7F" w:rsidRPr="009206F7">
        <w:rPr>
          <w:rFonts w:ascii="Book Antiqua" w:eastAsia="Book Antiqua" w:hAnsi="Book Antiqua" w:cs="Book Antiqua"/>
        </w:rPr>
        <w:t xml:space="preserve"> </w:t>
      </w:r>
      <w:r w:rsidRPr="009206F7">
        <w:rPr>
          <w:rFonts w:ascii="Book Antiqua" w:eastAsia="Book Antiqua" w:hAnsi="Book Antiqua" w:cs="Book Antiqua"/>
        </w:rPr>
        <w:t>Current c</w:t>
      </w:r>
      <w:r w:rsidR="00A62B7F" w:rsidRPr="009206F7">
        <w:rPr>
          <w:rFonts w:ascii="Book Antiqua" w:eastAsia="Book Antiqua" w:hAnsi="Book Antiqua" w:cs="Book Antiqua"/>
        </w:rPr>
        <w:t>igar smoking</w:t>
      </w:r>
      <w:r w:rsidR="00DE3673">
        <w:rPr>
          <w:rFonts w:ascii="Book Antiqua" w:eastAsia="Book Antiqua" w:hAnsi="Book Antiqua" w:cs="Book Antiqua"/>
        </w:rPr>
        <w:t>:</w:t>
      </w:r>
      <w:r w:rsidR="00A62B7F" w:rsidRPr="009206F7">
        <w:rPr>
          <w:rFonts w:ascii="Book Antiqua" w:eastAsia="Book Antiqua" w:hAnsi="Book Antiqua" w:cs="Book Antiqua"/>
        </w:rPr>
        <w:t xml:space="preserve"> </w:t>
      </w:r>
      <w:r w:rsidR="001838A2" w:rsidRPr="009206F7">
        <w:rPr>
          <w:rFonts w:ascii="Book Antiqua" w:eastAsia="Book Antiqua" w:hAnsi="Book Antiqua" w:cs="Book Antiqua"/>
        </w:rPr>
        <w:t>Three</w:t>
      </w:r>
      <w:r w:rsidR="00A62B7F" w:rsidRPr="009206F7">
        <w:rPr>
          <w:rFonts w:ascii="Book Antiqua" w:eastAsia="Book Antiqua" w:hAnsi="Book Antiqua" w:cs="Book Antiqua"/>
        </w:rPr>
        <w:t xml:space="preserve"> studies </w:t>
      </w:r>
      <w:r w:rsidR="001838A2" w:rsidRPr="009206F7">
        <w:rPr>
          <w:rFonts w:ascii="Book Antiqua" w:eastAsia="Book Antiqua" w:hAnsi="Book Antiqua" w:cs="Book Antiqua"/>
        </w:rPr>
        <w:t>gave a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verall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1838A2" w:rsidRPr="009206F7">
        <w:rPr>
          <w:rFonts w:ascii="Book Antiqua" w:eastAsia="Book Antiqua" w:hAnsi="Book Antiqua" w:cs="Book Antiqua"/>
        </w:rPr>
        <w:t xml:space="preserve">lung cancer </w:t>
      </w:r>
      <w:r w:rsidR="004804B7" w:rsidRPr="009206F7">
        <w:rPr>
          <w:rFonts w:ascii="Book Antiqua" w:eastAsia="Book Antiqua" w:hAnsi="Book Antiqua" w:cs="Book Antiqua"/>
        </w:rPr>
        <w:t>R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f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2.73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CI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2.36-3.15)</w:t>
      </w:r>
      <w:r w:rsidR="00A62B7F" w:rsidRPr="009206F7">
        <w:rPr>
          <w:rFonts w:ascii="Book Antiqua" w:eastAsia="Book Antiqua" w:hAnsi="Book Antiqua" w:cs="Book Antiqua"/>
        </w:rPr>
        <w:t>,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with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no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heterogeneity</w:t>
      </w:r>
      <w:r w:rsidR="00A62B7F" w:rsidRPr="009206F7">
        <w:rPr>
          <w:rFonts w:ascii="Book Antiqua" w:eastAsia="Book Antiqua" w:hAnsi="Book Antiqua" w:cs="Book Antiqua"/>
        </w:rPr>
        <w:t xml:space="preserve">, </w:t>
      </w:r>
      <w:r w:rsidR="004804B7" w:rsidRPr="009206F7">
        <w:rPr>
          <w:rFonts w:ascii="Book Antiqua" w:eastAsia="Book Antiqua" w:hAnsi="Book Antiqua" w:cs="Book Antiqua"/>
        </w:rPr>
        <w:t>low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tha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1838A2" w:rsidRPr="009206F7">
        <w:rPr>
          <w:rFonts w:ascii="Book Antiqua" w:eastAsia="Book Antiqua" w:hAnsi="Book Antiqua" w:cs="Book Antiqua"/>
        </w:rPr>
        <w:t>th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4.67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(CI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3.49-6.25)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1838A2" w:rsidRPr="009206F7">
        <w:rPr>
          <w:rFonts w:ascii="Book Antiqua" w:eastAsia="Book Antiqua" w:hAnsi="Book Antiqua" w:cs="Book Antiqua"/>
        </w:rPr>
        <w:t xml:space="preserve">reported in </w:t>
      </w:r>
      <w:r w:rsidR="004804B7" w:rsidRPr="009206F7">
        <w:rPr>
          <w:rFonts w:ascii="Book Antiqua" w:eastAsia="Book Antiqua" w:hAnsi="Book Antiqua" w:cs="Book Antiqua"/>
        </w:rPr>
        <w:t>a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arli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eview.</w:t>
      </w:r>
      <w:r w:rsidR="00A62B7F" w:rsidRPr="009206F7">
        <w:rPr>
          <w:rFonts w:ascii="Book Antiqua" w:eastAsia="Book Antiqua" w:hAnsi="Book Antiqua" w:cs="Book Antiqua"/>
        </w:rPr>
        <w:t xml:space="preserve"> Only one study</w:t>
      </w:r>
      <w:r w:rsidR="001838A2" w:rsidRPr="009206F7">
        <w:rPr>
          <w:rFonts w:ascii="Book Antiqua" w:eastAsia="Book Antiqua" w:hAnsi="Book Antiqua" w:cs="Book Antiqua"/>
        </w:rPr>
        <w:t xml:space="preserve"> </w:t>
      </w:r>
      <w:r w:rsidR="00A62B7F" w:rsidRPr="009206F7">
        <w:rPr>
          <w:rFonts w:ascii="Book Antiqua" w:eastAsia="Book Antiqua" w:hAnsi="Book Antiqua" w:cs="Book Antiqua"/>
        </w:rPr>
        <w:t xml:space="preserve">gave </w:t>
      </w:r>
      <w:r w:rsidRPr="009206F7">
        <w:rPr>
          <w:rFonts w:ascii="Book Antiqua" w:eastAsia="Book Antiqua" w:hAnsi="Book Antiqua" w:cs="Book Antiqua"/>
        </w:rPr>
        <w:t xml:space="preserve">COPD </w:t>
      </w:r>
      <w:r w:rsidR="00A62B7F" w:rsidRPr="009206F7">
        <w:rPr>
          <w:rFonts w:ascii="Book Antiqua" w:eastAsia="Book Antiqua" w:hAnsi="Book Antiqua" w:cs="Book Antiqua"/>
        </w:rPr>
        <w:t xml:space="preserve">results, </w:t>
      </w:r>
      <w:r w:rsidRPr="009206F7">
        <w:rPr>
          <w:rFonts w:ascii="Book Antiqua" w:eastAsia="Book Antiqua" w:hAnsi="Book Antiqua" w:cs="Book Antiqua"/>
        </w:rPr>
        <w:t>the RR (2.44, CI 0.98-6.05) being imprecise. Current pipe smoking</w:t>
      </w:r>
      <w:r w:rsidR="00DE3673">
        <w:rPr>
          <w:rFonts w:ascii="Book Antiqua" w:eastAsia="Book Antiqua" w:hAnsi="Book Antiqua" w:cs="Book Antiqua"/>
        </w:rPr>
        <w:t>:</w:t>
      </w:r>
      <w:r w:rsidRPr="009206F7">
        <w:rPr>
          <w:rFonts w:ascii="Book Antiqua" w:eastAsia="Book Antiqua" w:hAnsi="Book Antiqua" w:cs="Book Antiqua"/>
        </w:rPr>
        <w:t xml:space="preserve"> </w:t>
      </w:r>
      <w:r w:rsidR="001838A2" w:rsidRPr="009206F7">
        <w:rPr>
          <w:rFonts w:ascii="Book Antiqua" w:eastAsia="Book Antiqua" w:hAnsi="Book Antiqua" w:cs="Book Antiqua"/>
        </w:rPr>
        <w:t xml:space="preserve">Four studies gave an overall </w:t>
      </w:r>
      <w:r w:rsidRPr="009206F7">
        <w:rPr>
          <w:rFonts w:ascii="Book Antiqua" w:eastAsia="Book Antiqua" w:hAnsi="Book Antiqua" w:cs="Book Antiqua"/>
        </w:rPr>
        <w:t xml:space="preserve">lung cancer RR of 4.93 (CI 1.97-12.32), </w:t>
      </w:r>
      <w:r w:rsidR="001838A2" w:rsidRPr="009206F7">
        <w:rPr>
          <w:rFonts w:ascii="Book Antiqua" w:eastAsia="Book Antiqua" w:hAnsi="Book Antiqua" w:cs="Book Antiqua"/>
        </w:rPr>
        <w:t>close to the</w:t>
      </w:r>
      <w:r w:rsidRPr="009206F7">
        <w:rPr>
          <w:rFonts w:ascii="Book Antiqua" w:eastAsia="Book Antiqua" w:hAnsi="Book Antiqua" w:cs="Book Antiqua"/>
        </w:rPr>
        <w:t xml:space="preserve"> 5.20 (CI 3.50-7.73) given earlier. However, the estimates were</w:t>
      </w:r>
      <w:r w:rsidR="001838A2" w:rsidRPr="009206F7">
        <w:rPr>
          <w:rFonts w:ascii="Book Antiqua" w:eastAsia="Book Antiqua" w:hAnsi="Book Antiqua" w:cs="Book Antiqua"/>
        </w:rPr>
        <w:t xml:space="preserve"> heterogeneous</w:t>
      </w:r>
      <w:r w:rsidRPr="009206F7">
        <w:rPr>
          <w:rFonts w:ascii="Book Antiqua" w:eastAsia="Book Antiqua" w:hAnsi="Book Antiqua" w:cs="Book Antiqua"/>
        </w:rPr>
        <w:t xml:space="preserve">, with two above 10, and two below 3. </w:t>
      </w:r>
      <w:r w:rsidR="0003624C" w:rsidRPr="009206F7">
        <w:rPr>
          <w:rFonts w:ascii="Book Antiqua" w:eastAsia="Book Antiqua" w:hAnsi="Book Antiqua" w:cs="Book Antiqua"/>
        </w:rPr>
        <w:t xml:space="preserve">Only one study gave COPD results, the RR </w:t>
      </w:r>
      <w:r w:rsidR="00A62B7F" w:rsidRPr="009206F7">
        <w:rPr>
          <w:rFonts w:ascii="Book Antiqua" w:eastAsia="Book Antiqua" w:hAnsi="Book Antiqua" w:cs="Book Antiqua"/>
        </w:rPr>
        <w:t xml:space="preserve">(1.12, CI 0.29-4.40), </w:t>
      </w:r>
      <w:r w:rsidR="0003624C" w:rsidRPr="009206F7">
        <w:rPr>
          <w:rFonts w:ascii="Book Antiqua" w:eastAsia="Book Antiqua" w:hAnsi="Book Antiqua" w:cs="Book Antiqua"/>
        </w:rPr>
        <w:t>being</w:t>
      </w:r>
      <w:r w:rsidR="00A62B7F" w:rsidRPr="009206F7">
        <w:rPr>
          <w:rFonts w:ascii="Book Antiqua" w:eastAsia="Book Antiqua" w:hAnsi="Book Antiqua" w:cs="Book Antiqua"/>
        </w:rPr>
        <w:t xml:space="preserve"> imprecise.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Fo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both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1838A2" w:rsidRPr="009206F7">
        <w:rPr>
          <w:rFonts w:ascii="Book Antiqua" w:eastAsia="Book Antiqua" w:hAnsi="Book Antiqua" w:cs="Book Antiqua"/>
        </w:rPr>
        <w:t>diseases, the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low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R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stimate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fo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igar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an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505575" w:rsidRPr="009206F7">
        <w:rPr>
          <w:rFonts w:ascii="Book Antiqua" w:eastAsia="Book Antiqua" w:hAnsi="Book Antiqua" w:cs="Book Antiqua"/>
        </w:rPr>
        <w:t>fo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pipe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than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fo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urrent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smoking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of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cigarette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03624C" w:rsidRPr="009206F7">
        <w:rPr>
          <w:rFonts w:ascii="Book Antiqua" w:eastAsia="Book Antiqua" w:hAnsi="Book Antiqua" w:cs="Book Antiqua"/>
        </w:rPr>
        <w:t>aligns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with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arlier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published</w:t>
      </w:r>
      <w:r w:rsidR="00217BB7" w:rsidRPr="009206F7">
        <w:rPr>
          <w:rFonts w:ascii="Book Antiqua" w:eastAsia="Book Antiqua" w:hAnsi="Book Antiqua" w:cs="Book Antiqua"/>
        </w:rPr>
        <w:t xml:space="preserve"> </w:t>
      </w:r>
      <w:r w:rsidR="004804B7" w:rsidRPr="009206F7">
        <w:rPr>
          <w:rFonts w:ascii="Book Antiqua" w:eastAsia="Book Antiqua" w:hAnsi="Book Antiqua" w:cs="Book Antiqua"/>
        </w:rPr>
        <w:t>evidence.</w:t>
      </w:r>
    </w:p>
    <w:p w14:paraId="50D79B68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7A71D219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CONCLUSION</w:t>
      </w:r>
    </w:p>
    <w:p w14:paraId="7B9609CE" w14:textId="24B0891A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</w:rPr>
        <w:t>Curr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ett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ubstantiall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creas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u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nce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P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sk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o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Nort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501FDA" w:rsidRPr="0060492E">
        <w:rPr>
          <w:rFonts w:ascii="Book Antiqua" w:eastAsia="Book Antiqua" w:hAnsi="Book Antiqua" w:cs="Book Antiqua"/>
        </w:rPr>
        <w:t>America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501FDA"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501FDA" w:rsidRPr="0060492E">
        <w:rPr>
          <w:rFonts w:ascii="Book Antiqua" w:eastAsia="Book Antiqua" w:hAnsi="Book Antiqua" w:cs="Book Antiqua"/>
        </w:rPr>
        <w:t>Europ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501FDA" w:rsidRPr="0060492E">
        <w:rPr>
          <w:rFonts w:ascii="Book Antiqua" w:eastAsia="Book Antiqua" w:hAnsi="Book Antiqua" w:cs="Book Antiqua"/>
        </w:rPr>
        <w:t>tha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501FDA" w:rsidRPr="0060492E">
        <w:rPr>
          <w:rFonts w:ascii="Book Antiqua" w:eastAsia="Book Antiqua" w:hAnsi="Book Antiqua" w:cs="Book Antiqua"/>
        </w:rPr>
        <w:t>Japan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imi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videnc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nfirm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owe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sk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ip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a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ettes.</w:t>
      </w:r>
    </w:p>
    <w:p w14:paraId="46032670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01E6613F" w14:textId="38E6EE6B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</w:rPr>
        <w:t>Key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</w:rPr>
        <w:t>Words: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</w:rPr>
        <w:t>Cigarettes;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s;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ipes;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u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82550" w:rsidRPr="0060492E">
        <w:rPr>
          <w:rFonts w:ascii="Book Antiqua" w:eastAsia="Book Antiqua" w:hAnsi="Book Antiqua" w:cs="Book Antiqua"/>
        </w:rPr>
        <w:t>cancer</w:t>
      </w:r>
      <w:r w:rsidRPr="0060492E">
        <w:rPr>
          <w:rFonts w:ascii="Book Antiqua" w:eastAsia="Book Antiqua" w:hAnsi="Book Antiqua" w:cs="Book Antiqua"/>
        </w:rPr>
        <w:t>;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eta-analysis;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view</w:t>
      </w:r>
    </w:p>
    <w:p w14:paraId="7E2D5718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C73302E" w14:textId="53EA9D83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</w:rPr>
        <w:t>Le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N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omb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KJ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</w:rPr>
        <w:t>Hamling</w:t>
      </w:r>
      <w:proofErr w:type="spellEnd"/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J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videnc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lat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ette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ip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u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nce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453278" w:rsidRPr="0060492E">
        <w:rPr>
          <w:rFonts w:ascii="Book Antiqua" w:eastAsia="Book Antiqua" w:hAnsi="Book Antiqua" w:cs="Book Antiqua"/>
        </w:rPr>
        <w:t>chronic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453278" w:rsidRPr="0060492E">
        <w:rPr>
          <w:rFonts w:ascii="Book Antiqua" w:eastAsia="Book Antiqua" w:hAnsi="Book Antiqua" w:cs="Book Antiqua"/>
        </w:rPr>
        <w:t>obstructi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453278" w:rsidRPr="0060492E">
        <w:rPr>
          <w:rFonts w:ascii="Book Antiqua" w:eastAsia="Book Antiqua" w:hAnsi="Book Antiqua" w:cs="Book Antiqua"/>
        </w:rPr>
        <w:t>pulmonar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453278" w:rsidRPr="0060492E">
        <w:rPr>
          <w:rFonts w:ascii="Book Antiqua" w:eastAsia="Book Antiqua" w:hAnsi="Book Antiqua" w:cs="Book Antiqua"/>
        </w:rPr>
        <w:t>disease</w:t>
      </w:r>
      <w:r w:rsidR="00501FDA" w:rsidRPr="0060492E">
        <w:rPr>
          <w:rFonts w:ascii="Book Antiqua" w:eastAsia="Book Antiqua" w:hAnsi="Book Antiqua" w:cs="Book Antiqua"/>
        </w:rPr>
        <w:t>: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eta-analysi</w:t>
      </w:r>
      <w:r w:rsidR="00DE3673">
        <w:rPr>
          <w:rFonts w:ascii="Book Antiqua" w:eastAsia="Book Antiqua" w:hAnsi="Book Antiqua" w:cs="Book Antiqua"/>
        </w:rPr>
        <w:t>s 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501FDA" w:rsidRPr="0060492E">
        <w:rPr>
          <w:rFonts w:ascii="Book Antiqua" w:eastAsia="Book Antiqua" w:hAnsi="Book Antiqua" w:cs="Book Antiqua"/>
        </w:rPr>
        <w:t>rec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501FDA" w:rsidRPr="0060492E">
        <w:rPr>
          <w:rFonts w:ascii="Book Antiqua" w:eastAsia="Book Antiqua" w:hAnsi="Book Antiqua" w:cs="Book Antiqua"/>
        </w:rPr>
        <w:t>data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501FDA" w:rsidRPr="0060492E">
        <w:rPr>
          <w:rFonts w:ascii="Book Antiqua" w:eastAsia="Book Antiqua" w:hAnsi="Book Antiqua" w:cs="Book Antiqua"/>
        </w:rPr>
        <w:t>from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501FDA" w:rsidRPr="0060492E">
        <w:rPr>
          <w:rFonts w:ascii="Book Antiqua" w:eastAsia="Book Antiqua" w:hAnsi="Book Antiqua" w:cs="Book Antiqua"/>
        </w:rPr>
        <w:t>thre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501FDA" w:rsidRPr="0060492E">
        <w:rPr>
          <w:rFonts w:ascii="Book Antiqua" w:eastAsia="Book Antiqua" w:hAnsi="Book Antiqua" w:cs="Book Antiqua"/>
        </w:rPr>
        <w:t>regions</w:t>
      </w:r>
      <w:r w:rsidRPr="0060492E">
        <w:rPr>
          <w:rFonts w:ascii="Book Antiqua" w:eastAsia="Book Antiqua" w:hAnsi="Book Antiqua" w:cs="Book Antiqua"/>
        </w:rPr>
        <w:t>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  <w:i/>
          <w:iCs/>
        </w:rPr>
        <w:t>World</w:t>
      </w:r>
      <w:r w:rsidR="00217BB7" w:rsidRPr="0060492E">
        <w:rPr>
          <w:rFonts w:ascii="Book Antiqua" w:eastAsia="Book Antiqua" w:hAnsi="Book Antiqua" w:cs="Book Antiqua"/>
          <w:i/>
          <w:iCs/>
        </w:rPr>
        <w:t xml:space="preserve"> </w:t>
      </w:r>
      <w:r w:rsidRPr="0060492E">
        <w:rPr>
          <w:rFonts w:ascii="Book Antiqua" w:eastAsia="Book Antiqua" w:hAnsi="Book Antiqua" w:cs="Book Antiqua"/>
          <w:i/>
          <w:iCs/>
        </w:rPr>
        <w:t>J</w:t>
      </w:r>
      <w:r w:rsidR="00217BB7" w:rsidRPr="0060492E">
        <w:rPr>
          <w:rFonts w:ascii="Book Antiqua" w:eastAsia="Book Antiqua" w:hAnsi="Book Antiqua" w:cs="Book Antiqua"/>
          <w:i/>
          <w:iCs/>
        </w:rPr>
        <w:t xml:space="preserve"> </w:t>
      </w:r>
      <w:r w:rsidRPr="0060492E">
        <w:rPr>
          <w:rFonts w:ascii="Book Antiqua" w:eastAsia="Book Antiqua" w:hAnsi="Book Antiqua" w:cs="Book Antiqua"/>
          <w:i/>
          <w:iCs/>
        </w:rPr>
        <w:t>Meta-Ana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2023;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ress</w:t>
      </w:r>
    </w:p>
    <w:p w14:paraId="5A0C13E0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1C6356F0" w14:textId="14956096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</w:rPr>
        <w:t>Core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</w:rPr>
        <w:t>Tip: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u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ncer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c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Nort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merica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uropea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tudi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dicat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urr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ett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creas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sk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&gt;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10-fol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ac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ex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imi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videnc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uggest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crea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sk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bou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3-fold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u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variabl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ipe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Japane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tudi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sk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crea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rom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ett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uc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es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a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ester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gion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15232" w:rsidRPr="0060492E">
        <w:rPr>
          <w:rFonts w:ascii="Book Antiqua" w:eastAsia="Book Antiqua" w:hAnsi="Book Antiqua" w:cs="Book Antiqua"/>
        </w:rPr>
        <w:t>chronic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15232" w:rsidRPr="0060492E">
        <w:rPr>
          <w:rFonts w:ascii="Book Antiqua" w:eastAsia="Book Antiqua" w:hAnsi="Book Antiqua" w:cs="Book Antiqua"/>
        </w:rPr>
        <w:t>obstructi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15232" w:rsidRPr="0060492E">
        <w:rPr>
          <w:rFonts w:ascii="Book Antiqua" w:eastAsia="Book Antiqua" w:hAnsi="Book Antiqua" w:cs="Book Antiqua"/>
        </w:rPr>
        <w:t>pulmonar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15232" w:rsidRPr="0060492E">
        <w:rPr>
          <w:rFonts w:ascii="Book Antiqua" w:eastAsia="Book Antiqua" w:hAnsi="Book Antiqua" w:cs="Book Antiqua"/>
        </w:rPr>
        <w:t>disease</w:t>
      </w:r>
      <w:r w:rsidRPr="0060492E">
        <w:rPr>
          <w:rFonts w:ascii="Book Antiqua" w:eastAsia="Book Antiqua" w:hAnsi="Book Antiqua" w:cs="Book Antiqua"/>
        </w:rPr>
        <w:t>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ett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crea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sk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bou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9-fold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it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ittl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ex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giona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variation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n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505575">
        <w:rPr>
          <w:rFonts w:ascii="Book Antiqua" w:eastAsia="Book Antiqua" w:hAnsi="Book Antiqua" w:cs="Book Antiqua"/>
        </w:rPr>
        <w:t>North America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tud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port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owe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crea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gar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ipe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arkedl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creas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sk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f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ot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isease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hil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quitt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duce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sk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os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ffectively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vailabl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videnc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uggest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witch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nicotin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roduct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a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r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no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mok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ul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otentiall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duc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sks.</w:t>
      </w:r>
    </w:p>
    <w:p w14:paraId="2A0AF182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00DFC42C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23758B73" w14:textId="45B4B26E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ll</w:t>
      </w:r>
      <w:r w:rsidR="00DE3673">
        <w:rPr>
          <w:rFonts w:ascii="Book Antiqua" w:eastAsia="Book Antiqua" w:hAnsi="Book Antiqua" w:cs="Book Antiqua"/>
          <w:color w:val="000000"/>
        </w:rPr>
        <w:t>-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known</w:t>
      </w:r>
      <w:r w:rsidR="009526A2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526A2" w:rsidRPr="0060492E">
        <w:rPr>
          <w:rFonts w:ascii="Book Antiqua" w:eastAsia="Book Antiqua" w:hAnsi="Book Antiqua" w:cs="Book Antiqua"/>
          <w:color w:val="000000"/>
          <w:vertAlign w:val="superscript"/>
        </w:rPr>
        <w:t>1,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rked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o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rticular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ron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bstruct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lmon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ischaemic</w:t>
      </w:r>
      <w:proofErr w:type="spell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a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cu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yo</w:t>
      </w:r>
      <w:r w:rsidR="005D1B34" w:rsidRPr="0060492E">
        <w:rPr>
          <w:rFonts w:ascii="Book Antiqua" w:eastAsia="Book Antiqua" w:hAnsi="Book Antiqua" w:cs="Book Antiqua"/>
          <w:color w:val="000000"/>
        </w:rPr>
        <w:t>card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D1B34" w:rsidRPr="0060492E">
        <w:rPr>
          <w:rFonts w:ascii="Book Antiqua" w:eastAsia="Book Antiqua" w:hAnsi="Book Antiqua" w:cs="Book Antiqua"/>
          <w:color w:val="000000"/>
        </w:rPr>
        <w:t>infarctio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D1B34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D1B34" w:rsidRPr="0060492E">
        <w:rPr>
          <w:rFonts w:ascii="Book Antiqua" w:eastAsia="Book Antiqua" w:hAnsi="Book Antiqua" w:cs="Book Antiqua"/>
          <w:color w:val="000000"/>
        </w:rPr>
        <w:t>strok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owev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soci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icotine-contain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F3A58"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F3A58" w:rsidRPr="0060492E">
        <w:rPr>
          <w:rFonts w:ascii="Book Antiqua" w:eastAsia="Book Antiqua" w:hAnsi="Book Antiqua" w:cs="Book Antiqua"/>
          <w:color w:val="000000"/>
        </w:rPr>
        <w:t>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F3A58" w:rsidRPr="0060492E">
        <w:rPr>
          <w:rFonts w:ascii="Book Antiqua" w:eastAsia="Book Antiqua" w:hAnsi="Book Antiqua" w:cs="Book Antiqua"/>
          <w:color w:val="000000"/>
        </w:rPr>
        <w:t>we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F3A58" w:rsidRPr="0060492E">
        <w:rPr>
          <w:rFonts w:ascii="Book Antiqua" w:eastAsia="Book Antiqua" w:hAnsi="Book Antiqua" w:cs="Book Antiqua"/>
          <w:color w:val="000000"/>
        </w:rPr>
        <w:t>characterize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je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448FB" w:rsidRPr="0060492E">
        <w:rPr>
          <w:rFonts w:ascii="Book Antiqua" w:eastAsia="Book Antiqua" w:hAnsi="Book Antiqua" w:cs="Book Antiqua"/>
        </w:rPr>
        <w:t>relati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48FB" w:rsidRPr="0060492E">
        <w:rPr>
          <w:rFonts w:ascii="Book Antiqua" w:eastAsia="Book Antiqua" w:hAnsi="Book Antiqua" w:cs="Book Antiqua"/>
        </w:rPr>
        <w:t>risk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0448FB" w:rsidRPr="0060492E">
        <w:rPr>
          <w:rFonts w:ascii="Book Antiqua" w:eastAsia="Book Antiqua" w:hAnsi="Book Antiqua" w:cs="Book Antiqua"/>
        </w:rPr>
        <w:t>(RRs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i/>
          <w:iCs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o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lastRenderedPageBreak/>
        <w:t>previous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ourn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pidemiologic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n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Swedis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nuff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tobacco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="009526A2"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es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ystemat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36AC" w:rsidRPr="0060492E">
        <w:rPr>
          <w:rFonts w:ascii="Book Antiqua" w:eastAsia="Book Antiqua" w:hAnsi="Book Antiqua" w:cs="Book Antiqua"/>
        </w:rPr>
        <w:t>chronic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9536AC" w:rsidRPr="0060492E">
        <w:rPr>
          <w:rFonts w:ascii="Book Antiqua" w:eastAsia="Book Antiqua" w:hAnsi="Book Antiqua" w:cs="Book Antiqua"/>
        </w:rPr>
        <w:t>obstructi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9536AC" w:rsidRPr="0060492E">
        <w:rPr>
          <w:rFonts w:ascii="Book Antiqua" w:eastAsia="Book Antiqua" w:hAnsi="Book Antiqua" w:cs="Book Antiqua"/>
        </w:rPr>
        <w:t>pulmonar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9536AC" w:rsidRPr="0060492E">
        <w:rPr>
          <w:rFonts w:ascii="Book Antiqua" w:eastAsia="Book Antiqua" w:hAnsi="Book Antiqua" w:cs="Book Antiqua"/>
        </w:rPr>
        <w:t>disea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9536AC" w:rsidRPr="0060492E">
        <w:rPr>
          <w:rFonts w:ascii="Book Antiqua" w:eastAsia="Book Antiqua" w:hAnsi="Book Antiqua" w:cs="Book Antiqua"/>
        </w:rPr>
        <w:t>(COPD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1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20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lan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ur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ischaemic</w:t>
      </w:r>
      <w:proofErr w:type="spell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a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cu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y</w:t>
      </w:r>
      <w:r w:rsidR="009526A2" w:rsidRPr="0060492E">
        <w:rPr>
          <w:rFonts w:ascii="Book Antiqua" w:eastAsia="Book Antiqua" w:hAnsi="Book Antiqua" w:cs="Book Antiqua"/>
          <w:color w:val="000000"/>
        </w:rPr>
        <w:t>ocard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infarc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strok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e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troduc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lectron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at-not-bur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je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im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r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ng-ter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pidemiologic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i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-rel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f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b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conducte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ul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bject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u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estig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o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</w:t>
      </w:r>
      <w:r w:rsidR="00563974" w:rsidRPr="0060492E">
        <w:rPr>
          <w:rFonts w:ascii="Book Antiqua" w:eastAsia="Book Antiqua" w:hAnsi="Book Antiqua" w:cs="Book Antiqua"/>
          <w:color w:val="000000"/>
        </w:rPr>
        <w:t>cto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60492E">
        <w:rPr>
          <w:rFonts w:ascii="Book Antiqua" w:eastAsia="Book Antiqua" w:hAnsi="Book Antiqua" w:cs="Book Antiqua"/>
          <w:color w:val="000000"/>
        </w:rPr>
        <w:t>s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60492E">
        <w:rPr>
          <w:rFonts w:ascii="Book Antiqua" w:eastAsia="Book Antiqua" w:hAnsi="Book Antiqua" w:cs="Book Antiqua"/>
          <w:color w:val="000000"/>
        </w:rPr>
        <w:t>se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60492E">
        <w:rPr>
          <w:rFonts w:ascii="Book Antiqua" w:eastAsia="Book Antiqua" w:hAnsi="Book Antiqua" w:cs="Book Antiqua"/>
          <w:color w:val="000000"/>
        </w:rPr>
        <w:t>region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o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ou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ur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i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quit.</w:t>
      </w:r>
    </w:p>
    <w:p w14:paraId="6F738ED8" w14:textId="41BDB5FF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or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scrib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resen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r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pd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olv</w:t>
      </w:r>
      <w:r w:rsidR="00563974" w:rsidRPr="0060492E">
        <w:rPr>
          <w:rFonts w:ascii="Book Antiqua" w:eastAsia="Book Antiqua" w:hAnsi="Book Antiqua" w:cs="Book Antiqua"/>
          <w:color w:val="000000"/>
        </w:rPr>
        <w:t>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3974" w:rsidRPr="0060492E">
        <w:rPr>
          <w:rFonts w:ascii="Book Antiqua" w:eastAsia="Book Antiqua" w:hAnsi="Book Antiqua" w:cs="Book Antiqua"/>
          <w:color w:val="000000"/>
        </w:rPr>
        <w:t>in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900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s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</w:t>
      </w:r>
      <w:r w:rsidR="00667FDF" w:rsidRPr="0060492E">
        <w:rPr>
          <w:rFonts w:ascii="Book Antiqua" w:eastAsia="Book Antiqua" w:hAnsi="Book Antiqua" w:cs="Book Antiqua"/>
          <w:color w:val="000000"/>
        </w:rPr>
        <w:t>r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67FDF" w:rsidRPr="0060492E">
        <w:rPr>
          <w:rFonts w:ascii="Book Antiqua" w:eastAsia="Book Antiqua" w:hAnsi="Book Antiqua" w:cs="Book Antiqua"/>
          <w:color w:val="000000"/>
        </w:rPr>
        <w:t>over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67FDF" w:rsidRPr="0060492E">
        <w:rPr>
          <w:rFonts w:ascii="Book Antiqua" w:eastAsia="Book Antiqua" w:hAnsi="Book Antiqua" w:cs="Book Antiqua"/>
          <w:color w:val="000000"/>
        </w:rPr>
        <w:t>random-effe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67FDF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8.4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95%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7.63-9.3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.67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49-6.2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.2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5</w:t>
      </w:r>
      <w:r w:rsidR="005B674B" w:rsidRPr="0060492E">
        <w:rPr>
          <w:rFonts w:ascii="Book Antiqua" w:eastAsia="Book Antiqua" w:hAnsi="Book Antiqua" w:cs="Book Antiqua"/>
          <w:color w:val="000000"/>
        </w:rPr>
        <w:t>0-7.73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B674B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B674B" w:rsidRPr="0060492E">
        <w:rPr>
          <w:rFonts w:ascii="Book Antiqua" w:eastAsia="Book Antiqua" w:hAnsi="Book Antiqua" w:cs="Book Antiqua"/>
          <w:color w:val="000000"/>
        </w:rPr>
        <w:t>pip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06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</w:t>
      </w:r>
      <w:r w:rsidR="009526A2" w:rsidRPr="0060492E">
        <w:rPr>
          <w:rFonts w:ascii="Book Antiqua" w:eastAsia="Book Antiqua" w:hAnsi="Book Antiqua" w:cs="Book Antiqua"/>
          <w:color w:val="000000"/>
        </w:rPr>
        <w:t>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3.5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3.08-3.99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r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nding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o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0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20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6-18]</w:t>
      </w:r>
      <w:r w:rsidRPr="0060492E">
        <w:rPr>
          <w:rFonts w:ascii="Book Antiqua" w:eastAsia="Book Antiqua" w:hAnsi="Book Antiqua" w:cs="Book Antiqua"/>
          <w:color w:val="000000"/>
        </w:rPr>
        <w:t>.</w:t>
      </w:r>
    </w:p>
    <w:p w14:paraId="3F3BF888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7ABA459B" w14:textId="65871FA5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217BB7"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217BB7"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570D4118" w14:textId="7156087C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inclusion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exclusion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criteria</w:t>
      </w:r>
    </w:p>
    <w:p w14:paraId="3287243D" w14:textId="5A136200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Atten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tri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nglis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e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1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2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</w:t>
      </w:r>
      <w:r w:rsidR="00BB3ECE" w:rsidRPr="0060492E">
        <w:rPr>
          <w:rFonts w:ascii="Book Antiqua" w:eastAsia="Book Antiqua" w:hAnsi="Book Antiqua" w:cs="Book Antiqua"/>
          <w:color w:val="000000"/>
        </w:rPr>
        <w:t>ret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B3ECE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B3ECE" w:rsidRPr="0060492E">
        <w:rPr>
          <w:rFonts w:ascii="Book Antiqua" w:eastAsia="Book Antiqua" w:hAnsi="Book Antiqua" w:cs="Book Antiqua"/>
          <w:color w:val="000000"/>
        </w:rPr>
        <w:t>ciga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B3ECE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B3ECE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B3ECE" w:rsidRPr="0060492E">
        <w:rPr>
          <w:rFonts w:ascii="Book Antiqua" w:eastAsia="Book Antiqua" w:hAnsi="Book Antiqua" w:cs="Book Antiqua"/>
          <w:color w:val="000000"/>
        </w:rPr>
        <w:t>pip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pidemiologic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lastRenderedPageBreak/>
        <w:t>ne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-contro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domiz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troll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rial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u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olv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a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0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</w:t>
      </w:r>
      <w:r w:rsidR="009E0350" w:rsidRPr="0060492E">
        <w:rPr>
          <w:rFonts w:ascii="Book Antiqua" w:eastAsia="Book Antiqua" w:hAnsi="Book Antiqua" w:cs="Book Antiqua"/>
          <w:color w:val="000000"/>
        </w:rPr>
        <w:t>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E0350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E0350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E0350" w:rsidRPr="0060492E">
        <w:rPr>
          <w:rFonts w:ascii="Book Antiqua" w:eastAsia="Book Antiqua" w:hAnsi="Book Antiqua" w:cs="Book Antiqua"/>
          <w:color w:val="000000"/>
        </w:rPr>
        <w:t>disea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E0350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E0350" w:rsidRPr="0060492E">
        <w:rPr>
          <w:rFonts w:ascii="Book Antiqua" w:eastAsia="Book Antiqua" w:hAnsi="Book Antiqua" w:cs="Book Antiqua"/>
          <w:color w:val="000000"/>
        </w:rPr>
        <w:t>interest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tri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pecif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yp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tien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pecif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dic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ition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perse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rrespo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.</w:t>
      </w:r>
    </w:p>
    <w:p w14:paraId="03BCB9A8" w14:textId="77777777" w:rsidR="00D67D3B" w:rsidRPr="0060492E" w:rsidRDefault="00D67D3B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</w:p>
    <w:p w14:paraId="05860EEE" w14:textId="7E60681C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Literature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searches</w:t>
      </w:r>
    </w:p>
    <w:p w14:paraId="02F780FA" w14:textId="53FC2902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Initiall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teratu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arch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u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dl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mp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ex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arch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1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20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</w:t>
      </w:r>
      <w:r w:rsidR="0089484F" w:rsidRPr="0060492E">
        <w:rPr>
          <w:rFonts w:ascii="Book Antiqua" w:eastAsia="Book Antiqua" w:hAnsi="Book Antiqua" w:cs="Book Antiqua"/>
          <w:color w:val="000000"/>
        </w:rPr>
        <w:t>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60492E">
        <w:rPr>
          <w:rFonts w:ascii="Book Antiqua" w:eastAsia="Book Antiqua" w:hAnsi="Book Antiqua" w:cs="Book Antiqua"/>
          <w:color w:val="000000"/>
        </w:rPr>
        <w:t>search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60492E">
        <w:rPr>
          <w:rFonts w:ascii="Book Antiqua" w:eastAsia="Book Antiqua" w:hAnsi="Book Antiqua" w:cs="Book Antiqua"/>
          <w:color w:val="000000"/>
        </w:rPr>
        <w:t>carr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60492E">
        <w:rPr>
          <w:rFonts w:ascii="Book Antiqua" w:eastAsia="Book Antiqua" w:hAnsi="Book Antiqua" w:cs="Book Antiqua"/>
          <w:color w:val="000000"/>
        </w:rPr>
        <w:t>o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66E93" w:rsidRPr="0060492E">
        <w:rPr>
          <w:rFonts w:ascii="Book Antiqua" w:eastAsia="Book Antiqua" w:hAnsi="Book Antiqua" w:cs="Book Antiqua"/>
          <w:color w:val="000000"/>
        </w:rPr>
        <w:t>Novemb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9484F" w:rsidRPr="0060492E">
        <w:rPr>
          <w:rFonts w:ascii="Book Antiqua" w:eastAsia="Book Antiqua" w:hAnsi="Book Antiqua" w:cs="Book Antiqua"/>
          <w:color w:val="000000"/>
        </w:rPr>
        <w:t>7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21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er</w:t>
      </w:r>
      <w:r w:rsidR="005643D1" w:rsidRPr="0060492E">
        <w:rPr>
          <w:rFonts w:ascii="Book Antiqua" w:eastAsia="Book Antiqua" w:hAnsi="Book Antiqua" w:cs="Book Antiqua"/>
          <w:color w:val="000000"/>
        </w:rPr>
        <w:t>m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43D1" w:rsidRPr="0060492E">
        <w:rPr>
          <w:rFonts w:ascii="Book Antiqua" w:eastAsia="Book Antiqua" w:hAnsi="Book Antiqua" w:cs="Book Antiqua"/>
          <w:color w:val="000000"/>
        </w:rPr>
        <w:t>“smoking”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43D1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43D1" w:rsidRPr="0060492E">
        <w:rPr>
          <w:rFonts w:ascii="Book Antiqua" w:eastAsia="Book Antiqua" w:hAnsi="Book Antiqua" w:cs="Book Antiqua"/>
          <w:color w:val="000000"/>
        </w:rPr>
        <w:t>“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43D1" w:rsidRPr="0060492E">
        <w:rPr>
          <w:rFonts w:ascii="Book Antiqua" w:eastAsia="Book Antiqua" w:hAnsi="Book Antiqua" w:cs="Book Antiqua"/>
          <w:color w:val="000000"/>
        </w:rPr>
        <w:t>cancer”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arch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rr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9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vemb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21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n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“smoking”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er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“COPD”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erm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soci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–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“Pulmon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ron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bstructive”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“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bstructive”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“Bronchitis”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“Emphysema”.</w:t>
      </w:r>
    </w:p>
    <w:p w14:paraId="6C1BB95B" w14:textId="25FBC843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he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it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bstra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cree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le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ppea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scri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tisfy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lus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riteri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0758F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ev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</w:t>
      </w:r>
      <w:r w:rsidR="00C67347" w:rsidRPr="0060492E">
        <w:rPr>
          <w:rFonts w:ascii="Book Antiqua" w:eastAsia="Book Antiqua" w:hAnsi="Book Antiqua" w:cs="Book Antiqua"/>
          <w:color w:val="000000"/>
        </w:rPr>
        <w:t>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i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creen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u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rr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11DAA">
        <w:rPr>
          <w:rFonts w:ascii="Book Antiqua" w:eastAsia="Book Antiqua" w:hAnsi="Book Antiqua" w:cs="Book Antiqua"/>
          <w:color w:val="000000"/>
        </w:rPr>
        <w:t>Katharine J Co</w:t>
      </w:r>
      <w:r w:rsidR="00411DAA" w:rsidRPr="009206F7">
        <w:rPr>
          <w:rFonts w:ascii="Book Antiqua" w:eastAsia="Book Antiqua" w:hAnsi="Book Antiqua" w:cs="Book Antiqua"/>
          <w:color w:val="000000"/>
        </w:rPr>
        <w:t>ombs</w:t>
      </w:r>
      <w:r w:rsidR="00217BB7" w:rsidRPr="009206F7">
        <w:rPr>
          <w:rFonts w:ascii="Book Antiqua" w:eastAsia="Book Antiqua" w:hAnsi="Book Antiqua" w:cs="Book Antiqua"/>
          <w:color w:val="000000"/>
        </w:rPr>
        <w:t xml:space="preserve"> </w:t>
      </w:r>
      <w:r w:rsidR="00607826" w:rsidRPr="009206F7">
        <w:rPr>
          <w:rFonts w:ascii="Book Antiqua" w:eastAsia="Book Antiqua" w:hAnsi="Book Antiqua" w:cs="Book Antiqua"/>
          <w:color w:val="000000"/>
        </w:rPr>
        <w:t>(KJC)</w:t>
      </w:r>
      <w:r w:rsidRPr="009206F7">
        <w:rPr>
          <w:rFonts w:ascii="Book Antiqua" w:eastAsia="Book Antiqua" w:hAnsi="Book Antiqua" w:cs="Book Antiqua"/>
          <w:color w:val="000000"/>
        </w:rPr>
        <w:t>,</w:t>
      </w:r>
      <w:r w:rsidR="00217BB7" w:rsidRPr="009206F7">
        <w:rPr>
          <w:rFonts w:ascii="Book Antiqua" w:eastAsia="Book Antiqua" w:hAnsi="Book Antiqua" w:cs="Book Antiqua"/>
          <w:color w:val="000000"/>
        </w:rPr>
        <w:t xml:space="preserve"> </w:t>
      </w:r>
      <w:r w:rsidRPr="009206F7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cceptanc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ec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11DAA">
        <w:rPr>
          <w:rFonts w:ascii="Book Antiqua" w:eastAsia="Book Antiqua" w:hAnsi="Book Antiqua" w:cs="Book Antiqua"/>
          <w:color w:val="000000"/>
        </w:rPr>
        <w:t>Peter N L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84D68" w:rsidRPr="0060492E">
        <w:rPr>
          <w:rFonts w:ascii="Book Antiqua" w:eastAsia="Book Antiqua" w:hAnsi="Book Antiqua" w:cs="Book Antiqua"/>
          <w:color w:val="000000"/>
        </w:rPr>
        <w:t>(PNL)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N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i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creen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KJ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ecke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agreemen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olv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cussion.</w:t>
      </w:r>
    </w:p>
    <w:p w14:paraId="7EA2BD49" w14:textId="4264371D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he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u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ex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le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ev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n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dl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arch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btain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am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NL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assif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ccepta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proofErr w:type="gramStart"/>
      <w:r w:rsidRPr="002B3916">
        <w:rPr>
          <w:rFonts w:ascii="Book Antiqua" w:eastAsia="Book Antiqua" w:hAnsi="Book Antiqua" w:cs="Book Antiqua"/>
          <w:i/>
          <w:color w:val="000000"/>
        </w:rPr>
        <w:t>i.e</w:t>
      </w:r>
      <w:r w:rsidRPr="0060492E">
        <w:rPr>
          <w:rFonts w:ascii="Book Antiqua" w:eastAsia="Book Antiqua" w:hAnsi="Book Antiqua" w:cs="Book Antiqua"/>
          <w:color w:val="000000"/>
        </w:rPr>
        <w:t>.</w:t>
      </w:r>
      <w:proofErr w:type="gram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ppea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lud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ev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je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gi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ason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ev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</w:t>
      </w:r>
      <w:r w:rsidR="001C7E30" w:rsidRPr="0060492E">
        <w:rPr>
          <w:rFonts w:ascii="Book Antiqua" w:eastAsia="Book Antiqua" w:hAnsi="Book Antiqua" w:cs="Book Antiqua"/>
          <w:color w:val="000000"/>
        </w:rPr>
        <w:t>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C7E30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C7E30"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C7E30" w:rsidRPr="0060492E">
        <w:rPr>
          <w:rFonts w:ascii="Book Antiqua" w:eastAsia="Book Antiqua" w:hAnsi="Book Antiqua" w:cs="Book Antiqua"/>
          <w:color w:val="000000"/>
        </w:rPr>
        <w:t>relev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C7E30" w:rsidRPr="0060492E">
        <w:rPr>
          <w:rFonts w:ascii="Book Antiqua" w:eastAsia="Book Antiqua" w:hAnsi="Book Antiqua" w:cs="Book Antiqua"/>
          <w:color w:val="000000"/>
        </w:rPr>
        <w:t>meta-analysi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jec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ec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KJC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agreemen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olved.</w:t>
      </w:r>
    </w:p>
    <w:p w14:paraId="44449992" w14:textId="19A31A0C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dition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ccep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te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dl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arch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ugh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0758F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amin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fer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s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ccep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p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ev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btain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al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16C46037" w14:textId="03C5BA28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lastRenderedPageBreak/>
        <w:t>Finall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ccep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ganiz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r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untr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untr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u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ltip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untr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E362F" w:rsidRPr="0060492E">
        <w:rPr>
          <w:rFonts w:ascii="Book Antiqua" w:eastAsia="Book Antiqua" w:hAnsi="Book Antiqua" w:cs="Book Antiqua"/>
          <w:color w:val="000000"/>
        </w:rPr>
        <w:t>consid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E362F"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E362F"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E362F" w:rsidRPr="0060492E">
        <w:rPr>
          <w:rFonts w:ascii="Book Antiqua" w:eastAsia="Book Antiqua" w:hAnsi="Book Antiqua" w:cs="Book Antiqua"/>
          <w:color w:val="000000"/>
        </w:rPr>
        <w:t>separ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E362F" w:rsidRPr="0060492E">
        <w:rPr>
          <w:rFonts w:ascii="Book Antiqua" w:eastAsia="Book Antiqua" w:hAnsi="Book Antiqua" w:cs="Book Antiqua"/>
          <w:color w:val="000000"/>
        </w:rPr>
        <w:t>group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i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limin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perse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tail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aminatio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u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tisf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lus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riteria.</w:t>
      </w:r>
    </w:p>
    <w:p w14:paraId="0A31F32A" w14:textId="77777777" w:rsidR="00045B29" w:rsidRPr="0060492E" w:rsidRDefault="00045B29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</w:p>
    <w:p w14:paraId="06ABE039" w14:textId="6BBB4A94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entry</w:t>
      </w:r>
    </w:p>
    <w:p w14:paraId="57D9DF32" w14:textId="071C5576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nt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0758F">
        <w:rPr>
          <w:rFonts w:ascii="Book Antiqua" w:eastAsia="Book Antiqua" w:hAnsi="Book Antiqua" w:cs="Book Antiqua"/>
          <w:color w:val="000000"/>
        </w:rPr>
        <w:t>i</w:t>
      </w:r>
      <w:r w:rsidRPr="0060492E">
        <w:rPr>
          <w:rFonts w:ascii="Book Antiqua" w:eastAsia="Book Antiqua" w:hAnsi="Book Antiqua" w:cs="Book Antiqua"/>
          <w:color w:val="000000"/>
        </w:rPr>
        <w:t>n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ba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0758F">
        <w:rPr>
          <w:rFonts w:ascii="Book Antiqua" w:eastAsia="Book Antiqua" w:hAnsi="Book Antiqua" w:cs="Book Antiqua"/>
          <w:color w:val="000000"/>
        </w:rPr>
        <w:t>i</w:t>
      </w:r>
      <w:r w:rsidRPr="0060492E">
        <w:rPr>
          <w:rFonts w:ascii="Book Antiqua" w:eastAsia="Book Antiqua" w:hAnsi="Book Antiqua" w:cs="Book Antiqua"/>
          <w:color w:val="000000"/>
        </w:rPr>
        <w:t>n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soci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base.</w:t>
      </w:r>
      <w:r w:rsidR="00217BB7" w:rsidRPr="0060492E">
        <w:rPr>
          <w:rFonts w:ascii="Book Antiqua" w:hAnsi="Book Antiqua"/>
          <w:lang w:eastAsia="zh-CN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-specif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form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or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: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35DBE"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ame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untry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g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ltiple)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sig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ohort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-control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domiz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trolled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opul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international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ational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gion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pecific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i/>
          <w:iCs/>
          <w:color w:val="000000"/>
        </w:rPr>
        <w:t>e.g.</w:t>
      </w:r>
      <w:proofErr w:type="gram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or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rticul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dustry)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z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numb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)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e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r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ng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-up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)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5C5472D4" w14:textId="18F15109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form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or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: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9410B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sel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95%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f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terv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cessary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ed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dentif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p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e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per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fini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d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garet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)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mal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b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-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b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nt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-specif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)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e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-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ndpoi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a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ertific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ol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-lif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agnosis)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nc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u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ppl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Pr="0060492E">
        <w:rPr>
          <w:rFonts w:ascii="Book Antiqua" w:eastAsia="Book Antiqua" w:hAnsi="Book Antiqua" w:cs="Book Antiqua"/>
          <w:i/>
          <w:color w:val="000000"/>
        </w:rPr>
        <w:t>i.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dentif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r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e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-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gnored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umb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ppl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0E5077D8" w14:textId="77777777" w:rsidR="00272EBC" w:rsidRPr="0060492E" w:rsidRDefault="00272EBC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EC61DE9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i/>
        </w:rPr>
      </w:pPr>
      <w:r w:rsidRPr="0060492E">
        <w:rPr>
          <w:rFonts w:ascii="Book Antiqua" w:eastAsia="Book Antiqua" w:hAnsi="Book Antiqua" w:cs="Book Antiqua"/>
          <w:i/>
          <w:color w:val="000000"/>
        </w:rPr>
        <w:t>Meta-analyses</w:t>
      </w:r>
    </w:p>
    <w:p w14:paraId="017646E5" w14:textId="69DA6416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lastRenderedPageBreak/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ul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u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igin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ng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.</w:t>
      </w:r>
    </w:p>
    <w:p w14:paraId="318A6B1A" w14:textId="49196A0B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Otherwi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dividu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b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xed-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dom-effe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analyses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19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tween-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d.</w:t>
      </w:r>
    </w:p>
    <w:p w14:paraId="263B88DC" w14:textId="16901CF0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gion.</w:t>
      </w:r>
    </w:p>
    <w:p w14:paraId="54FE18AE" w14:textId="549B45FD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tensiv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tail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uct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scrib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low.</w:t>
      </w:r>
    </w:p>
    <w:p w14:paraId="3305A89C" w14:textId="31A8461B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Initiall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u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i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par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ng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b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</w:t>
      </w:r>
      <w:r w:rsidR="009B4C3C" w:rsidRPr="0060492E">
        <w:rPr>
          <w:rFonts w:ascii="Book Antiqua" w:eastAsia="Book Antiqua" w:hAnsi="Book Antiqua" w:cs="Book Antiqua"/>
          <w:color w:val="000000"/>
        </w:rPr>
        <w:t>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4C3C" w:rsidRPr="0060492E">
        <w:rPr>
          <w:rFonts w:ascii="Book Antiqua" w:eastAsia="Book Antiqua" w:hAnsi="Book Antiqua" w:cs="Book Antiqua"/>
          <w:color w:val="000000"/>
        </w:rPr>
        <w:t>sex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oi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le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qu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eferenc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ppl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urn.</w:t>
      </w:r>
    </w:p>
    <w:p w14:paraId="7B223F49" w14:textId="07115D4B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qu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s: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6743" w:rsidRPr="0060492E">
        <w:rPr>
          <w:rFonts w:ascii="Book Antiqua" w:eastAsia="Book Antiqua" w:hAnsi="Book Antiqua" w:cs="Book Antiqua"/>
          <w:color w:val="000000"/>
        </w:rPr>
        <w:t>(</w:t>
      </w:r>
      <w:r w:rsidRPr="0060492E">
        <w:rPr>
          <w:rFonts w:ascii="Book Antiqua" w:eastAsia="Book Antiqua" w:hAnsi="Book Antiqua" w:cs="Book Antiqua"/>
          <w:color w:val="000000"/>
        </w:rPr>
        <w:t>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3498A"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n-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6743" w:rsidRPr="0060492E">
        <w:rPr>
          <w:rFonts w:ascii="Book Antiqua" w:eastAsia="Book Antiqua" w:hAnsi="Book Antiqua" w:cs="Book Antiqua"/>
          <w:color w:val="000000"/>
        </w:rPr>
        <w:t>(</w:t>
      </w:r>
      <w:r w:rsidRPr="0060492E">
        <w:rPr>
          <w:rFonts w:ascii="Book Antiqua" w:eastAsia="Book Antiqua" w:hAnsi="Book Antiqua" w:cs="Book Antiqua"/>
          <w:color w:val="000000"/>
        </w:rPr>
        <w:t>2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nc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u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ppl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B7065" w:rsidRPr="0060492E">
        <w:rPr>
          <w:rFonts w:ascii="Book Antiqua" w:eastAsia="Book Antiqua" w:hAnsi="Book Antiqua" w:cs="Book Antiqua"/>
          <w:color w:val="000000"/>
        </w:rPr>
        <w:t>(</w:t>
      </w:r>
      <w:r w:rsidRPr="0060492E">
        <w:rPr>
          <w:rFonts w:ascii="Book Antiqua" w:eastAsia="Book Antiqua" w:hAnsi="Book Antiqua" w:cs="Book Antiqua"/>
          <w:color w:val="000000"/>
        </w:rPr>
        <w:t>3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nge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-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erio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ossi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founders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63E12" w:rsidRPr="0060492E">
        <w:rPr>
          <w:rFonts w:ascii="Book Antiqua" w:eastAsia="Book Antiqua" w:hAnsi="Book Antiqua" w:cs="Book Antiqua"/>
          <w:color w:val="000000"/>
        </w:rPr>
        <w:t>(</w:t>
      </w:r>
      <w:r w:rsidRPr="0060492E">
        <w:rPr>
          <w:rFonts w:ascii="Book Antiqua" w:eastAsia="Book Antiqua" w:hAnsi="Book Antiqua" w:cs="Book Antiqua"/>
          <w:color w:val="000000"/>
        </w:rPr>
        <w:t>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dentif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agno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ath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60492E">
        <w:rPr>
          <w:rFonts w:ascii="Book Antiqua" w:eastAsia="Book Antiqua" w:hAnsi="Book Antiqua" w:cs="Book Antiqua"/>
          <w:color w:val="000000"/>
        </w:rPr>
        <w:t>(</w:t>
      </w:r>
      <w:r w:rsidRPr="0060492E">
        <w:rPr>
          <w:rFonts w:ascii="Book Antiqua" w:eastAsia="Book Antiqua" w:hAnsi="Book Antiqua" w:cs="Book Antiqua"/>
          <w:color w:val="000000"/>
        </w:rPr>
        <w:t>6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par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le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</w:t>
      </w:r>
      <w:r w:rsidR="00676F1B" w:rsidRPr="0060492E">
        <w:rPr>
          <w:rFonts w:ascii="Book Antiqua" w:eastAsia="Book Antiqua" w:hAnsi="Book Antiqua" w:cs="Book Antiqua"/>
          <w:color w:val="000000"/>
        </w:rPr>
        <w:t>a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60492E">
        <w:rPr>
          <w:rFonts w:ascii="Book Antiqua" w:eastAsia="Book Antiqua" w:hAnsi="Book Antiqua" w:cs="Book Antiqua"/>
          <w:color w:val="000000"/>
        </w:rPr>
        <w:t>comb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60492E">
        <w:rPr>
          <w:rFonts w:ascii="Book Antiqua" w:eastAsia="Book Antiqua" w:hAnsi="Book Antiqua" w:cs="Book Antiqua"/>
          <w:color w:val="000000"/>
        </w:rPr>
        <w:t>se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76F1B" w:rsidRPr="0060492E">
        <w:rPr>
          <w:rFonts w:ascii="Book Antiqua" w:eastAsia="Book Antiqua" w:hAnsi="Book Antiqua" w:cs="Book Antiqua"/>
          <w:color w:val="000000"/>
        </w:rPr>
        <w:t>RR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qu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olv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eferenc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6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ur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u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6BE2D2D2" w14:textId="100AFD3A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all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: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74265" w:rsidRPr="0060492E">
        <w:rPr>
          <w:rFonts w:ascii="Book Antiqua" w:eastAsia="Book Antiqua" w:hAnsi="Book Antiqua" w:cs="Book Antiqua"/>
          <w:color w:val="000000"/>
        </w:rPr>
        <w:t>Sex</w:t>
      </w:r>
      <w:r w:rsidR="009024BA" w:rsidRPr="0060492E">
        <w:rPr>
          <w:rFonts w:ascii="Book Antiqua" w:eastAsia="Book Antiqua" w:hAnsi="Book Antiqua" w:cs="Book Antiqua"/>
          <w:color w:val="000000"/>
        </w:rPr>
        <w:t>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24BA" w:rsidRPr="0060492E">
        <w:rPr>
          <w:rFonts w:ascii="Book Antiqua" w:eastAsia="Book Antiqua" w:hAnsi="Book Antiqua" w:cs="Book Antiqua"/>
          <w:color w:val="000000"/>
        </w:rPr>
        <w:t>region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24BA"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24BA" w:rsidRPr="0060492E">
        <w:rPr>
          <w:rFonts w:ascii="Book Antiqua" w:eastAsia="Book Antiqua" w:hAnsi="Book Antiqua" w:cs="Book Antiqua"/>
          <w:color w:val="000000"/>
        </w:rPr>
        <w:t>population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e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r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ze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nc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u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d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ype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e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e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-up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ndpoin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B94EA7" w:rsidRPr="0060492E">
        <w:rPr>
          <w:rFonts w:ascii="Book Antiqua" w:eastAsia="Book Antiqua" w:hAnsi="Book Antiqua" w:cs="Book Antiqua"/>
          <w:color w:val="000000"/>
        </w:rPr>
        <w:t>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60492E">
        <w:rPr>
          <w:rFonts w:ascii="Book Antiqua" w:eastAsia="Book Antiqua" w:hAnsi="Book Antiqua" w:cs="Book Antiqua"/>
          <w:color w:val="000000"/>
        </w:rPr>
        <w:t>numb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60492E">
        <w:rPr>
          <w:rFonts w:ascii="Book Antiqua" w:eastAsia="Book Antiqua" w:hAnsi="Book Antiqua" w:cs="Book Antiqua"/>
          <w:color w:val="000000"/>
        </w:rPr>
        <w:t>factor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roup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vel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</w:t>
      </w:r>
      <w:r w:rsidR="00B94EA7" w:rsidRPr="0060492E">
        <w:rPr>
          <w:rFonts w:ascii="Book Antiqua" w:eastAsia="Book Antiqua" w:hAnsi="Book Antiqua" w:cs="Book Antiqua"/>
          <w:color w:val="000000"/>
        </w:rPr>
        <w:t>ab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60492E">
        <w:rPr>
          <w:rFonts w:ascii="Book Antiqua" w:eastAsia="Book Antiqua" w:hAnsi="Book Antiqua" w:cs="Book Antiqua"/>
          <w:color w:val="000000"/>
        </w:rPr>
        <w:t>u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94EA7" w:rsidRPr="0060492E">
        <w:rPr>
          <w:rFonts w:ascii="Book Antiqua" w:eastAsia="Book Antiqua" w:hAnsi="Book Antiqua" w:cs="Book Antiqua"/>
          <w:color w:val="000000"/>
        </w:rPr>
        <w:t>appropriat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ep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y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mit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fini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exclu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ronchiectasi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lu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ronchiectasi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).</w:t>
      </w:r>
    </w:p>
    <w:p w14:paraId="77BEB381" w14:textId="7AEDC5BA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lastRenderedPageBreak/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c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e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.</w:t>
      </w:r>
    </w:p>
    <w:p w14:paraId="69F94762" w14:textId="1144CEEC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estig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tw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dition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estig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u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in-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5375B"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5375B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5375B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5375B"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5375B" w:rsidRPr="0060492E">
        <w:rPr>
          <w:rFonts w:ascii="Book Antiqua" w:eastAsia="Book Antiqua" w:hAnsi="Book Antiqua" w:cs="Book Antiqua"/>
          <w:color w:val="000000"/>
        </w:rPr>
        <w:t>publication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ti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mal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ve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ti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ltip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oten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fou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b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bles</w:t>
      </w:r>
      <w:r w:rsidR="00E953F5"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ltip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i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i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le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os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</w:t>
      </w:r>
      <w:r w:rsidR="009526A2" w:rsidRPr="0060492E">
        <w:rPr>
          <w:rFonts w:ascii="Book Antiqua" w:eastAsia="Book Antiqua" w:hAnsi="Book Antiqua" w:cs="Book Antiqua"/>
          <w:color w:val="000000"/>
        </w:rPr>
        <w:t>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preferenc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describ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abov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in-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racteristic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mp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mmariz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ext.</w:t>
      </w:r>
    </w:p>
    <w:p w14:paraId="1B346D9E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455E1945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45FC41DC" w14:textId="2ED5EA21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Literature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searches</w:t>
      </w:r>
    </w:p>
    <w:p w14:paraId="79776DEF" w14:textId="11A50EB6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Flowchar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arch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gu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</w:t>
      </w:r>
      <w:r w:rsidR="00965DFB" w:rsidRPr="0060492E">
        <w:rPr>
          <w:rFonts w:ascii="Book Antiqua" w:eastAsia="Book Antiqua" w:hAnsi="Book Antiqua" w:cs="Book Antiqua"/>
          <w:color w:val="000000"/>
        </w:rPr>
        <w:t>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60492E">
        <w:rPr>
          <w:rFonts w:ascii="Book Antiqua" w:eastAsia="Book Antiqua" w:hAnsi="Book Antiqua" w:cs="Book Antiqua"/>
          <w:color w:val="000000"/>
        </w:rPr>
        <w:t>Figu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60492E">
        <w:rPr>
          <w:rFonts w:ascii="Book Antiqua" w:eastAsia="Book Antiqua" w:hAnsi="Book Antiqua" w:cs="Book Antiqua"/>
          <w:color w:val="000000"/>
        </w:rPr>
        <w:t>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65DFB" w:rsidRPr="0060492E">
        <w:rPr>
          <w:rFonts w:ascii="Book Antiqua" w:eastAsia="Book Antiqua" w:hAnsi="Book Antiqua" w:cs="Book Antiqua"/>
          <w:color w:val="000000"/>
        </w:rPr>
        <w:t>COP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745F3" w:rsidRPr="0060492E">
        <w:rPr>
          <w:rFonts w:ascii="Book Antiqua" w:eastAsia="Book Antiqua" w:hAnsi="Book Antiqua" w:cs="Book Antiqua"/>
          <w:color w:val="000000"/>
        </w:rPr>
        <w:t>Star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745F3"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745F3" w:rsidRPr="0060492E">
        <w:rPr>
          <w:rFonts w:ascii="Book Antiqua" w:eastAsia="Book Antiqua" w:hAnsi="Book Antiqua" w:cs="Book Antiqua"/>
          <w:color w:val="000000"/>
        </w:rPr>
        <w:t>o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745F3" w:rsidRPr="0060492E">
        <w:rPr>
          <w:rFonts w:ascii="Book Antiqua" w:eastAsia="Book Antiqua" w:hAnsi="Book Antiqua" w:cs="Book Antiqua"/>
          <w:color w:val="000000"/>
        </w:rPr>
        <w:t>10</w:t>
      </w:r>
      <w:r w:rsidRPr="0060492E">
        <w:rPr>
          <w:rFonts w:ascii="Book Antiqua" w:eastAsia="Book Antiqua" w:hAnsi="Book Antiqua" w:cs="Book Antiqua"/>
          <w:color w:val="000000"/>
        </w:rPr>
        <w:t>00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p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dentif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i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dl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arch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dentif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9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pectivel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.</w:t>
      </w:r>
    </w:p>
    <w:p w14:paraId="7FA63999" w14:textId="362CB1DE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t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5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i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3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igh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ng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tim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ltip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i/>
          <w:iCs/>
          <w:color w:val="000000"/>
        </w:rPr>
        <w:t>e.g.</w:t>
      </w:r>
      <w:proofErr w:type="gram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par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ver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vel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varia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ver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i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.</w:t>
      </w:r>
      <w:r w:rsidR="00217BB7" w:rsidRPr="0060492E">
        <w:rPr>
          <w:rFonts w:ascii="Book Antiqua" w:hAnsi="Book Antiqua"/>
          <w:lang w:eastAsia="zh-CN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OPD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t</w:t>
      </w:r>
      <w:r w:rsidR="00CB6997" w:rsidRPr="0060492E">
        <w:rPr>
          <w:rFonts w:ascii="Book Antiqua" w:eastAsia="Book Antiqua" w:hAnsi="Book Antiqua" w:cs="Book Antiqua"/>
          <w:color w:val="000000"/>
        </w:rPr>
        <w:t>ail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B699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B699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B6997"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B6997" w:rsidRPr="0060492E">
        <w:rPr>
          <w:rFonts w:ascii="Book Antiqua" w:eastAsia="Book Antiqua" w:hAnsi="Book Antiqua" w:cs="Book Antiqua"/>
          <w:color w:val="000000"/>
        </w:rPr>
        <w:t>considere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lev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.</w:t>
      </w:r>
    </w:p>
    <w:p w14:paraId="0C31D53F" w14:textId="77777777" w:rsidR="00CB6997" w:rsidRPr="0060492E" w:rsidRDefault="00CB6997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DC7FC64" w14:textId="76E64C83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5C2A823C" w14:textId="473D467F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lastRenderedPageBreak/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u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tail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mmariz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lo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22193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22193" w:rsidRPr="0060492E">
        <w:rPr>
          <w:rFonts w:ascii="Book Antiqua" w:eastAsia="Book Antiqua" w:hAnsi="Book Antiqua" w:cs="Book Antiqua"/>
          <w:color w:val="000000"/>
        </w:rPr>
        <w:t>mater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97D9D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97D9D" w:rsidRPr="0060492E">
        <w:rPr>
          <w:rFonts w:ascii="Book Antiqua" w:eastAsia="Book Antiqua" w:hAnsi="Book Antiqua" w:cs="Book Antiqua"/>
          <w:color w:val="000000"/>
        </w:rPr>
        <w:t>mater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F5004" w:rsidRPr="0060492E">
        <w:rPr>
          <w:rFonts w:ascii="Book Antiqua" w:eastAsia="Book Antiqua" w:hAnsi="Book Antiqua" w:cs="Book Antiqua"/>
          <w:color w:val="000000"/>
        </w:rPr>
        <w:t>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F5004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F5004" w:rsidRPr="0060492E">
        <w:rPr>
          <w:rFonts w:ascii="Book Antiqua" w:eastAsia="Book Antiqua" w:hAnsi="Book Antiqua" w:cs="Book Antiqua"/>
          <w:color w:val="000000"/>
        </w:rPr>
        <w:t>COP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low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mmariz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rs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s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s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).</w:t>
      </w:r>
    </w:p>
    <w:p w14:paraId="5B7099CC" w14:textId="77777777" w:rsidR="00002392" w:rsidRPr="0060492E" w:rsidRDefault="00002392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6675060A" w14:textId="16926005" w:rsidR="000D684D" w:rsidRPr="0060492E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B7140D" w:rsidRPr="0060492E">
        <w:rPr>
          <w:rFonts w:ascii="Book Antiqua" w:eastAsia="Book Antiqua" w:hAnsi="Book Antiqua" w:cs="Book Antiqua"/>
          <w:b/>
          <w:i/>
          <w:color w:val="000000"/>
        </w:rPr>
        <w:t>cancer</w:t>
      </w:r>
    </w:p>
    <w:p w14:paraId="706368D6" w14:textId="2EF00905" w:rsidR="00A77B3E" w:rsidRPr="0060492E" w:rsidRDefault="00185ED1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smoking</w:t>
      </w:r>
      <w:r w:rsidR="00321077" w:rsidRPr="0060492E">
        <w:rPr>
          <w:rFonts w:ascii="Book Antiqua" w:hAnsi="Book Antiqua"/>
          <w:b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a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4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rovi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m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ublicat</w:t>
      </w:r>
      <w:r w:rsidR="008C3C2A" w:rsidRPr="0060492E">
        <w:rPr>
          <w:rFonts w:ascii="Book Antiqua" w:eastAsia="Book Antiqua" w:hAnsi="Book Antiqua" w:cs="Book Antiqua"/>
          <w:color w:val="000000"/>
        </w:rPr>
        <w:t>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C3C2A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C3C2A" w:rsidRPr="0060492E">
        <w:rPr>
          <w:rFonts w:ascii="Book Antiqua" w:eastAsia="Book Antiqua" w:hAnsi="Book Antiqua" w:cs="Book Antiqua"/>
          <w:color w:val="000000"/>
        </w:rPr>
        <w:t>n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C3C2A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C3C2A"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C3C2A" w:rsidRPr="0060492E">
        <w:rPr>
          <w:rFonts w:ascii="Book Antiqua" w:eastAsia="Book Antiqua" w:hAnsi="Book Antiqua" w:cs="Book Antiqua"/>
          <w:color w:val="000000"/>
        </w:rPr>
        <w:t>studi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4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6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70DD1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E2D29">
        <w:rPr>
          <w:rFonts w:ascii="Book Antiqua" w:eastAsia="Book Antiqua" w:hAnsi="Book Antiqua" w:cs="Book Antiqua"/>
          <w:color w:val="000000"/>
        </w:rPr>
        <w:t>[</w:t>
      </w:r>
      <w:r w:rsidR="004804B7" w:rsidRPr="0060492E">
        <w:rPr>
          <w:rFonts w:ascii="Book Antiqua" w:eastAsia="Book Antiqua" w:hAnsi="Book Antiqua" w:cs="Book Antiqua"/>
          <w:color w:val="000000"/>
        </w:rPr>
        <w:t>2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5175E" w:rsidRPr="0060492E">
        <w:rPr>
          <w:rFonts w:ascii="Book Antiqua" w:eastAsia="Book Antiqua" w:hAnsi="Book Antiqua" w:cs="Book Antiqua"/>
          <w:color w:val="000000"/>
        </w:rPr>
        <w:t>Un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5175E" w:rsidRPr="0060492E">
        <w:rPr>
          <w:rFonts w:ascii="Book Antiqua" w:eastAsia="Book Antiqua" w:hAnsi="Book Antiqua" w:cs="Book Antiqua"/>
          <w:color w:val="000000"/>
        </w:rPr>
        <w:t>States</w:t>
      </w:r>
      <w:r w:rsidR="003628C4">
        <w:rPr>
          <w:rFonts w:ascii="Book Antiqua" w:eastAsia="Book Antiqua" w:hAnsi="Book Antiqua" w:cs="Book Antiqua"/>
          <w:color w:val="000000"/>
        </w:rPr>
        <w:t xml:space="preserve"> (US)</w:t>
      </w:r>
      <w:r w:rsidR="004804B7"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anad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05575">
        <w:rPr>
          <w:rFonts w:ascii="Book Antiqua" w:eastAsia="Book Antiqua" w:hAnsi="Book Antiqua" w:cs="Book Antiqua"/>
          <w:color w:val="000000"/>
        </w:rPr>
        <w:t xml:space="preserve">the </w:t>
      </w:r>
      <w:r w:rsidR="008B37CF" w:rsidRPr="0060492E">
        <w:rPr>
          <w:rFonts w:ascii="Book Antiqua" w:eastAsia="Book Antiqua" w:hAnsi="Book Antiqua" w:cs="Book Antiqua"/>
          <w:color w:val="000000"/>
        </w:rPr>
        <w:t>U</w:t>
      </w:r>
      <w:r w:rsidR="003628C4">
        <w:rPr>
          <w:rFonts w:ascii="Book Antiqua" w:eastAsia="Book Antiqua" w:hAnsi="Book Antiqua" w:cs="Book Antiqua"/>
          <w:color w:val="000000"/>
        </w:rPr>
        <w:t>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anada</w:t>
      </w:r>
      <w:r w:rsidR="006E2D29">
        <w:rPr>
          <w:rFonts w:ascii="Book Antiqua" w:eastAsia="Book Antiqua" w:hAnsi="Book Antiqua" w:cs="Book Antiqua"/>
          <w:color w:val="000000"/>
        </w:rPr>
        <w:t>]</w:t>
      </w:r>
      <w:r w:rsidR="006E2D29" w:rsidRPr="0060492E">
        <w:rPr>
          <w:rFonts w:ascii="Book Antiqua" w:eastAsia="Book Antiqua" w:hAnsi="Book Antiqua" w:cs="Book Antiqua"/>
          <w:color w:val="000000"/>
        </w:rPr>
        <w:t xml:space="preserve">, </w:t>
      </w:r>
      <w:r w:rsidR="004804B7" w:rsidRPr="0060492E">
        <w:rPr>
          <w:rFonts w:ascii="Book Antiqua" w:eastAsia="Book Antiqua" w:hAnsi="Book Antiqua" w:cs="Book Antiqua"/>
          <w:color w:val="000000"/>
        </w:rPr>
        <w:t>1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70DD1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84466">
        <w:rPr>
          <w:rFonts w:ascii="Book Antiqua" w:eastAsia="Book Antiqua" w:hAnsi="Book Antiqua" w:cs="Book Antiqua"/>
          <w:color w:val="000000"/>
        </w:rPr>
        <w:t>[</w:t>
      </w:r>
      <w:r w:rsidR="004804B7" w:rsidRPr="0060492E">
        <w:rPr>
          <w:rFonts w:ascii="Book Antiqua" w:eastAsia="Book Antiqua" w:hAnsi="Book Antiqua" w:cs="Book Antiqua"/>
          <w:color w:val="000000"/>
        </w:rPr>
        <w:t>f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55DF2" w:rsidRPr="0060492E">
        <w:rPr>
          <w:rFonts w:ascii="Book Antiqua" w:eastAsia="Book Antiqua" w:hAnsi="Book Antiqua" w:cs="Book Antiqua"/>
          <w:color w:val="000000"/>
        </w:rPr>
        <w:t>Un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55DF2" w:rsidRPr="0060492E">
        <w:rPr>
          <w:rFonts w:ascii="Book Antiqua" w:eastAsia="Book Antiqua" w:hAnsi="Book Antiqua" w:cs="Book Antiqua"/>
          <w:color w:val="000000"/>
        </w:rPr>
        <w:t>Kingdom</w:t>
      </w:r>
      <w:r w:rsidR="00156F87">
        <w:rPr>
          <w:rFonts w:ascii="Book Antiqua" w:eastAsia="Book Antiqua" w:hAnsi="Book Antiqua" w:cs="Book Antiqua"/>
          <w:color w:val="000000"/>
        </w:rPr>
        <w:t xml:space="preserve"> (UK),</w:t>
      </w:r>
      <w:r w:rsidR="00156F8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etherland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orwa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a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inlan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anc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German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ithuani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olan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ultip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untries</w:t>
      </w:r>
      <w:r w:rsidR="00984466">
        <w:rPr>
          <w:rFonts w:ascii="Book Antiqua" w:eastAsia="Book Antiqua" w:hAnsi="Book Antiqua" w:cs="Book Antiqua"/>
          <w:color w:val="000000"/>
        </w:rPr>
        <w:t>]</w:t>
      </w:r>
      <w:r w:rsidR="00984466" w:rsidRPr="0060492E">
        <w:rPr>
          <w:rFonts w:ascii="Book Antiqua" w:eastAsia="Book Antiqua" w:hAnsi="Book Antiqua" w:cs="Book Antiqua"/>
          <w:color w:val="000000"/>
        </w:rPr>
        <w:t xml:space="preserve">, </w:t>
      </w:r>
      <w:r w:rsidR="004804B7"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70DD1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Japa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ultip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untri</w:t>
      </w:r>
      <w:r w:rsidR="00F43E41" w:rsidRPr="0060492E">
        <w:rPr>
          <w:rFonts w:ascii="Book Antiqua" w:eastAsia="Book Antiqua" w:hAnsi="Book Antiqua" w:cs="Book Antiqua"/>
          <w:color w:val="000000"/>
        </w:rPr>
        <w:t>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60492E">
        <w:rPr>
          <w:rFonts w:ascii="Book Antiqua" w:eastAsia="Book Antiqua" w:hAnsi="Book Antiqua" w:cs="Book Antiqua"/>
          <w:color w:val="000000"/>
        </w:rPr>
        <w:t>Europ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irty-n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70DD1">
        <w:rPr>
          <w:rFonts w:ascii="Book Antiqua" w:eastAsia="Book Antiqua" w:hAnsi="Book Antiqua" w:cs="Book Antiqua"/>
          <w:color w:val="000000"/>
        </w:rPr>
        <w:t xml:space="preserve">were </w:t>
      </w:r>
      <w:r w:rsidR="004804B7" w:rsidRPr="0060492E">
        <w:rPr>
          <w:rFonts w:ascii="Book Antiqua" w:eastAsia="Book Antiqua" w:hAnsi="Book Antiqua" w:cs="Book Antiqua"/>
          <w:color w:val="000000"/>
        </w:rPr>
        <w:t>ne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ase-co</w:t>
      </w:r>
      <w:r w:rsidR="00F43E41" w:rsidRPr="0060492E">
        <w:rPr>
          <w:rFonts w:ascii="Book Antiqua" w:eastAsia="Book Antiqua" w:hAnsi="Book Antiqua" w:cs="Book Antiqua"/>
          <w:color w:val="000000"/>
        </w:rPr>
        <w:t>ntro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60492E">
        <w:rPr>
          <w:rFonts w:ascii="Book Antiqua" w:eastAsia="Book Antiqua" w:hAnsi="Book Antiqua" w:cs="Book Antiqua"/>
          <w:color w:val="000000"/>
        </w:rPr>
        <w:t>studi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igh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or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pecif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dustr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tom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omb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urvivo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nside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gional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ationa</w:t>
      </w:r>
      <w:r w:rsidR="00F43E41" w:rsidRPr="0060492E">
        <w:rPr>
          <w:rFonts w:ascii="Book Antiqua" w:eastAsia="Book Antiqua" w:hAnsi="Book Antiqua" w:cs="Book Antiqua"/>
          <w:color w:val="000000"/>
        </w:rPr>
        <w:t>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60492E">
        <w:rPr>
          <w:rFonts w:ascii="Book Antiqua" w:eastAsia="Book Antiqua" w:hAnsi="Book Antiqua" w:cs="Book Antiqua"/>
          <w:color w:val="000000"/>
        </w:rPr>
        <w:t>internation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E41" w:rsidRPr="0060492E">
        <w:rPr>
          <w:rFonts w:ascii="Book Antiqua" w:eastAsia="Book Antiqua" w:hAnsi="Book Antiqua" w:cs="Book Antiqua"/>
          <w:color w:val="000000"/>
        </w:rPr>
        <w:t>population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how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var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gar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vario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acto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clu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a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yea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eng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llow-up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g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ex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nsider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umb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x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oten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nfou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actors.</w:t>
      </w:r>
    </w:p>
    <w:p w14:paraId="0CE5801D" w14:textId="77777777" w:rsidR="00002392" w:rsidRPr="0060492E" w:rsidRDefault="00002392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7FE246C4" w14:textId="4FEEC4D3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smoking</w:t>
      </w:r>
      <w:r w:rsidR="00002392" w:rsidRPr="0060492E">
        <w:rPr>
          <w:rFonts w:ascii="Book Antiqua" w:hAnsi="Book Antiqua"/>
          <w:b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tal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nt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3</w:t>
      </w:r>
      <w:r w:rsidR="007304F1" w:rsidRPr="0060492E">
        <w:rPr>
          <w:rFonts w:ascii="Book Antiqua" w:eastAsia="Book Antiqua" w:hAnsi="Book Antiqua" w:cs="Book Antiqua"/>
          <w:color w:val="000000"/>
        </w:rPr>
        <w:t>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60492E">
        <w:rPr>
          <w:rFonts w:ascii="Book Antiqua" w:eastAsia="Book Antiqua" w:hAnsi="Book Antiqua" w:cs="Book Antiqua"/>
          <w:color w:val="000000"/>
        </w:rPr>
        <w:t>R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60492E">
        <w:rPr>
          <w:rFonts w:ascii="Book Antiqua" w:eastAsia="Book Antiqua" w:hAnsi="Book Antiqua" w:cs="Book Antiqua"/>
          <w:color w:val="000000"/>
        </w:rPr>
        <w:t>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60492E">
        <w:rPr>
          <w:rFonts w:ascii="Book Antiqua" w:eastAsia="Book Antiqua" w:hAnsi="Book Antiqua" w:cs="Book Antiqua"/>
          <w:color w:val="000000"/>
        </w:rPr>
        <w:t>1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60492E">
        <w:rPr>
          <w:rFonts w:ascii="Book Antiqua" w:eastAsia="Book Antiqua" w:hAnsi="Book Antiqua" w:cs="Book Antiqua"/>
          <w:color w:val="000000"/>
        </w:rPr>
        <w:t>p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304F1" w:rsidRPr="0060492E">
        <w:rPr>
          <w:rFonts w:ascii="Book Antiqua" w:eastAsia="Book Antiqua" w:hAnsi="Book Antiqua" w:cs="Book Antiqua"/>
          <w:color w:val="000000"/>
        </w:rPr>
        <w:t>study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i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olv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6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le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eferenc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</w:t>
      </w:r>
      <w:r w:rsidR="000A50FB" w:rsidRPr="0060492E">
        <w:rPr>
          <w:rFonts w:ascii="Book Antiqua" w:eastAsia="Book Antiqua" w:hAnsi="Book Antiqua" w:cs="Book Antiqua"/>
          <w:color w:val="000000"/>
        </w:rPr>
        <w:t>scrib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50FB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50FB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50FB" w:rsidRPr="0060492E">
        <w:rPr>
          <w:rFonts w:ascii="Book Antiqua" w:eastAsia="Book Antiqua" w:hAnsi="Book Antiqua" w:cs="Book Antiqua"/>
          <w:color w:val="000000"/>
        </w:rPr>
        <w:t>method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50FB" w:rsidRPr="0060492E">
        <w:rPr>
          <w:rFonts w:ascii="Book Antiqua" w:eastAsia="Book Antiqua" w:hAnsi="Book Antiqua" w:cs="Book Antiqua"/>
          <w:color w:val="000000"/>
        </w:rPr>
        <w:t>section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gu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dom-effe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2.1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0.30-14.3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="00040F44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00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ous.</w:t>
      </w:r>
    </w:p>
    <w:p w14:paraId="26C1D08E" w14:textId="08E06A96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ve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racteristi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ri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gio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3.61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87-4.5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15.15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2.77-17.96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12.30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9.77-15.49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ng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u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D2057" w:rsidRPr="0060492E">
        <w:rPr>
          <w:rFonts w:ascii="Book Antiqua" w:eastAsia="Book Antiqua" w:hAnsi="Book Antiqua" w:cs="Book Antiqua"/>
          <w:color w:val="000000"/>
        </w:rPr>
        <w:lastRenderedPageBreak/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D2057" w:rsidRPr="0060492E">
        <w:rPr>
          <w:rFonts w:ascii="Book Antiqua" w:eastAsia="Book Antiqua" w:hAnsi="Book Antiqua" w:cs="Book Antiqua"/>
          <w:color w:val="000000"/>
        </w:rPr>
        <w:t>(13.10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D2057"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D2057" w:rsidRPr="0060492E">
        <w:rPr>
          <w:rFonts w:ascii="Book Antiqua" w:eastAsia="Book Antiqua" w:hAnsi="Book Antiqua" w:cs="Book Antiqua"/>
          <w:color w:val="000000"/>
        </w:rPr>
        <w:t>9.91-17.32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60492E">
        <w:rPr>
          <w:rFonts w:ascii="Book Antiqua" w:eastAsia="Book Antiqua" w:hAnsi="Book Antiqua" w:cs="Book Antiqua"/>
          <w:color w:val="000000"/>
        </w:rPr>
        <w:t>show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87DB7" w:rsidRPr="0060492E">
        <w:rPr>
          <w:rFonts w:ascii="Book Antiqua" w:eastAsia="Book Antiqua" w:hAnsi="Book Antiqua" w:cs="Book Antiqua"/>
          <w:color w:val="000000"/>
        </w:rPr>
        <w:t>Figu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</w:t>
      </w:r>
      <w:r w:rsidR="004955CA"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</w:t>
      </w:r>
      <w:r w:rsidR="004955CA"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ak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r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e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r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-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eriod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/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ndpoi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a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agnosi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k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ccou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.</w:t>
      </w:r>
    </w:p>
    <w:p w14:paraId="78E17E4D" w14:textId="342AB1EF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Wh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tri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s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tail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879B8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879B8" w:rsidRPr="0060492E">
        <w:rPr>
          <w:rFonts w:ascii="Book Antiqua" w:eastAsia="Book Antiqua" w:hAnsi="Book Antiqua" w:cs="Book Antiqua"/>
          <w:color w:val="000000"/>
        </w:rPr>
        <w:t>mater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="0010335F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≥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g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</w:t>
      </w:r>
      <w:r w:rsidR="00576539" w:rsidRPr="0060492E">
        <w:rPr>
          <w:rFonts w:ascii="Book Antiqua" w:eastAsia="Book Antiqua" w:hAnsi="Book Antiqua" w:cs="Book Antiqua"/>
          <w:color w:val="000000"/>
        </w:rPr>
        <w:t>nsid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76539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76539"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76539" w:rsidRPr="0060492E">
        <w:rPr>
          <w:rFonts w:ascii="Book Antiqua" w:eastAsia="Book Antiqua" w:hAnsi="Book Antiqua" w:cs="Book Antiqua"/>
          <w:color w:val="000000"/>
        </w:rPr>
        <w:t>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76539" w:rsidRPr="0060492E">
        <w:rPr>
          <w:rFonts w:ascii="Book Antiqua" w:eastAsia="Book Antiqua" w:hAnsi="Book Antiqua" w:cs="Book Antiqua"/>
          <w:color w:val="000000"/>
        </w:rPr>
        <w:t>excep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76539" w:rsidRPr="0060492E">
        <w:rPr>
          <w:rFonts w:ascii="Book Antiqua" w:eastAsia="Book Antiqua" w:hAnsi="Book Antiqua" w:cs="Book Antiqua"/>
          <w:color w:val="000000"/>
        </w:rPr>
        <w:t>two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nc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u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ppli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="00576539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0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19.52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6.27-23.42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ccur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r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f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l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13.29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1.42-15.46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971B1"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971B1" w:rsidRPr="0060492E">
        <w:rPr>
          <w:rFonts w:ascii="Book Antiqua" w:eastAsia="Book Antiqua" w:hAnsi="Book Antiqua" w:cs="Book Antiqua"/>
          <w:color w:val="000000"/>
        </w:rPr>
        <w:t>occur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971B1" w:rsidRPr="0060492E">
        <w:rPr>
          <w:rFonts w:ascii="Book Antiqua" w:eastAsia="Book Antiqua" w:hAnsi="Book Antiqua" w:cs="Book Antiqua"/>
          <w:color w:val="000000"/>
        </w:rPr>
        <w:t>af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971B1" w:rsidRPr="0060492E">
        <w:rPr>
          <w:rFonts w:ascii="Book Antiqua" w:eastAsia="Book Antiqua" w:hAnsi="Book Antiqua" w:cs="Book Antiqua"/>
          <w:color w:val="000000"/>
        </w:rPr>
        <w:t>baselin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sig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="00E07B21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0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14.58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2.71-16.74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10.41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8.04-13.48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-contro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.</w:t>
      </w:r>
    </w:p>
    <w:p w14:paraId="01022E55" w14:textId="77777777" w:rsidR="00056B8E" w:rsidRPr="0060492E" w:rsidRDefault="00056B8E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7C7A60DE" w14:textId="4A689778" w:rsidR="00A77B3E" w:rsidRPr="0060492E" w:rsidRDefault="00E07730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Within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-study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comparison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smoking</w:t>
      </w:r>
      <w:r w:rsidR="00056B8E" w:rsidRPr="0060492E">
        <w:rPr>
          <w:rFonts w:ascii="Book Antiqua" w:hAnsi="Book Antiqua"/>
          <w:b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therwi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mpar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ai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e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</w:t>
      </w:r>
      <w:r w:rsidR="00CC092A" w:rsidRPr="0060492E">
        <w:rPr>
          <w:rFonts w:ascii="Book Antiqua" w:eastAsia="Book Antiqua" w:hAnsi="Book Antiqua" w:cs="Book Antiqua"/>
          <w:color w:val="000000"/>
        </w:rPr>
        <w:t>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C092A" w:rsidRPr="0060492E">
        <w:rPr>
          <w:rFonts w:ascii="Book Antiqua" w:eastAsia="Book Antiqua" w:hAnsi="Book Antiqua" w:cs="Book Antiqua"/>
          <w:color w:val="000000"/>
        </w:rPr>
        <w:t>(s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mater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C092A" w:rsidRPr="0060492E">
        <w:rPr>
          <w:rFonts w:ascii="Book Antiqua" w:eastAsia="Book Antiqua" w:hAnsi="Book Antiqua" w:cs="Book Antiqua"/>
          <w:color w:val="000000"/>
        </w:rPr>
        <w:t>1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xcee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e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ai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andom-effe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ale/fe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ati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ignific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rati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.52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.20-1.92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7DE31DCE" w14:textId="02848121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6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i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n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</w:t>
      </w:r>
      <w:r w:rsidR="000974C2" w:rsidRPr="0060492E">
        <w:rPr>
          <w:rFonts w:ascii="Book Antiqua" w:eastAsia="Book Antiqua" w:hAnsi="Book Antiqua" w:cs="Book Antiqua"/>
          <w:color w:val="000000"/>
        </w:rPr>
        <w:t>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60492E">
        <w:rPr>
          <w:rFonts w:ascii="Book Antiqua" w:eastAsia="Book Antiqua" w:hAnsi="Book Antiqua" w:cs="Book Antiqua"/>
          <w:color w:val="000000"/>
        </w:rPr>
        <w:t>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60492E">
        <w:rPr>
          <w:rFonts w:ascii="Book Antiqua" w:eastAsia="Book Antiqua" w:hAnsi="Book Antiqua" w:cs="Book Antiqua"/>
          <w:color w:val="000000"/>
        </w:rPr>
        <w:t>covariat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i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c</w:t>
      </w:r>
      <w:r w:rsidR="000974C2" w:rsidRPr="0060492E">
        <w:rPr>
          <w:rFonts w:ascii="Book Antiqua" w:eastAsia="Book Antiqua" w:hAnsi="Book Antiqua" w:cs="Book Antiqua"/>
          <w:color w:val="000000"/>
        </w:rPr>
        <w:t>re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974C2" w:rsidRPr="0060492E">
        <w:rPr>
          <w:rFonts w:ascii="Book Antiqua" w:eastAsia="Book Antiqua" w:hAnsi="Book Antiqua" w:cs="Book Antiqua"/>
          <w:color w:val="000000"/>
        </w:rPr>
        <w:t>12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owev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="000974C2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g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ffe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qui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all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g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2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creas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0CFB5D1A" w14:textId="4996CEC5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With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racteristics: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ncy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e</w:t>
      </w:r>
      <w:r w:rsidR="00F61640" w:rsidRPr="0060492E">
        <w:rPr>
          <w:rFonts w:ascii="Book Antiqua" w:eastAsia="Book Antiqua" w:hAnsi="Book Antiqua" w:cs="Book Antiqua"/>
          <w:color w:val="000000"/>
        </w:rPr>
        <w:t>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61640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61640" w:rsidRPr="0060492E">
        <w:rPr>
          <w:rFonts w:ascii="Book Antiqua" w:eastAsia="Book Antiqua" w:hAnsi="Book Antiqua" w:cs="Book Antiqua"/>
          <w:color w:val="000000"/>
        </w:rPr>
        <w:t>follow-up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61640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61640" w:rsidRPr="0060492E">
        <w:rPr>
          <w:rFonts w:ascii="Book Antiqua" w:eastAsia="Book Antiqua" w:hAnsi="Book Antiqua" w:cs="Book Antiqua"/>
          <w:color w:val="000000"/>
        </w:rPr>
        <w:t>endpoint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owev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treme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e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-up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16BCA" w:rsidRPr="0060492E">
        <w:rPr>
          <w:rFonts w:ascii="Book Antiqua" w:eastAsia="Book Antiqua" w:hAnsi="Book Antiqua" w:cs="Book Antiqua"/>
          <w:color w:val="000000"/>
        </w:rPr>
        <w:t>characteristi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16BCA" w:rsidRPr="0060492E">
        <w:rPr>
          <w:rFonts w:ascii="Book Antiqua" w:eastAsia="Book Antiqua" w:hAnsi="Book Antiqua" w:cs="Book Antiqua"/>
          <w:color w:val="000000"/>
        </w:rPr>
        <w:t>var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16BCA"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16BCA" w:rsidRPr="0060492E">
        <w:rPr>
          <w:rFonts w:ascii="Book Antiqua" w:eastAsia="Book Antiqua" w:hAnsi="Book Antiqua" w:cs="Book Antiqua"/>
          <w:color w:val="000000"/>
        </w:rPr>
        <w:t>well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ten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lastRenderedPageBreak/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</w:t>
      </w:r>
      <w:r w:rsidR="00476401" w:rsidRPr="0060492E">
        <w:rPr>
          <w:rFonts w:ascii="Book Antiqua" w:eastAsia="Book Antiqua" w:hAnsi="Book Antiqua" w:cs="Book Antiqua"/>
          <w:color w:val="000000"/>
        </w:rPr>
        <w:t>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76401"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76401"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76401" w:rsidRPr="0060492E">
        <w:rPr>
          <w:rFonts w:ascii="Book Antiqua" w:eastAsia="Book Antiqua" w:hAnsi="Book Antiqua" w:cs="Book Antiqua"/>
          <w:color w:val="000000"/>
        </w:rPr>
        <w:t>characteristic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us</w:t>
      </w:r>
      <w:r w:rsidR="00A70DD1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THREEC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20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irtu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dentic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32.58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n-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32.83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NCES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21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ndpoin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13.1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agno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11.5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l</w:t>
      </w:r>
      <w:r w:rsidR="009526A2" w:rsidRPr="0060492E">
        <w:rPr>
          <w:rFonts w:ascii="Book Antiqua" w:eastAsia="Book Antiqua" w:hAnsi="Book Antiqua" w:cs="Book Antiqua"/>
          <w:color w:val="000000"/>
        </w:rPr>
        <w:t>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di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diff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significantly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</w:t>
      </w:r>
      <w:r w:rsidR="0067072A">
        <w:rPr>
          <w:rFonts w:ascii="Book Antiqua" w:eastAsia="Book Antiqua" w:hAnsi="Book Antiqua" w:cs="Book Antiqua"/>
          <w:color w:val="000000"/>
        </w:rPr>
        <w:t>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nc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i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11DAA">
        <w:rPr>
          <w:rFonts w:ascii="Book Antiqua" w:eastAsia="Book Antiqua" w:hAnsi="Book Antiqua" w:cs="Book Antiqua"/>
          <w:color w:val="000000"/>
        </w:rPr>
        <w:t>ATP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P8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23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0552E" w:rsidRPr="0060492E">
        <w:rPr>
          <w:rFonts w:ascii="Book Antiqua" w:hAnsi="Book Antiqua"/>
        </w:rPr>
        <w:t>Million Women Study</w:t>
      </w:r>
      <w:r w:rsidR="0020552E" w:rsidRPr="0060492E">
        <w:rPr>
          <w:rFonts w:ascii="Book Antiqua" w:eastAsia="Book Antiqua" w:hAnsi="Book Antiqua" w:cs="Book Antiqua"/>
          <w:color w:val="000000"/>
        </w:rPr>
        <w:t xml:space="preserve"> (</w:t>
      </w:r>
      <w:r w:rsidRPr="0060492E">
        <w:rPr>
          <w:rFonts w:ascii="Book Antiqua" w:eastAsia="Book Antiqua" w:hAnsi="Book Antiqua" w:cs="Book Antiqua"/>
          <w:color w:val="000000"/>
        </w:rPr>
        <w:t>MWOMEN</w:t>
      </w:r>
      <w:r w:rsidR="00CB007C" w:rsidRPr="0060492E">
        <w:rPr>
          <w:rFonts w:ascii="Book Antiqua" w:eastAsia="Book Antiqua" w:hAnsi="Book Antiqua" w:cs="Book Antiqua"/>
          <w:color w:val="000000"/>
        </w:rPr>
        <w:t>)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24]</w:t>
      </w:r>
      <w:r w:rsidR="009526A2"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ow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s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mater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nc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ccou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e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milar.</w:t>
      </w:r>
    </w:p>
    <w:p w14:paraId="4F02F3FC" w14:textId="77777777" w:rsidR="00D341EC" w:rsidRPr="0060492E" w:rsidRDefault="00D341EC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4D3E9485" w14:textId="77777777" w:rsidR="00485931" w:rsidRPr="0060492E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COPD</w:t>
      </w:r>
    </w:p>
    <w:p w14:paraId="10591A90" w14:textId="3987401F" w:rsidR="00A77B3E" w:rsidRPr="0060492E" w:rsidRDefault="00255C6F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smoking</w:t>
      </w:r>
      <w:r w:rsidR="00D341EC" w:rsidRPr="0060492E">
        <w:rPr>
          <w:rFonts w:ascii="Book Antiqua" w:hAnsi="Book Antiqua"/>
          <w:b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a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rovi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m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ublica</w:t>
      </w:r>
      <w:r w:rsidR="009526A2" w:rsidRPr="0060492E">
        <w:rPr>
          <w:rFonts w:ascii="Book Antiqua" w:eastAsia="Book Antiqua" w:hAnsi="Book Antiqua" w:cs="Book Antiqua"/>
          <w:color w:val="000000"/>
        </w:rPr>
        <w:t>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studi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7072A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3628C4">
        <w:rPr>
          <w:rFonts w:ascii="Book Antiqua" w:eastAsia="Book Antiqua" w:hAnsi="Book Antiqua" w:cs="Book Antiqua"/>
          <w:color w:val="000000"/>
        </w:rPr>
        <w:t>US</w:t>
      </w:r>
      <w:r w:rsidR="004804B7"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ev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56F87">
        <w:rPr>
          <w:rFonts w:ascii="Book Antiqua" w:eastAsia="Book Antiqua" w:hAnsi="Book Antiqua" w:cs="Book Antiqua"/>
          <w:color w:val="000000"/>
        </w:rPr>
        <w:t>UK</w:t>
      </w:r>
      <w:r w:rsidR="004804B7"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a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inlan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etherland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orwa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</w:t>
      </w:r>
      <w:r w:rsidR="009526A2" w:rsidRPr="0060492E">
        <w:rPr>
          <w:rFonts w:ascii="Book Antiqua" w:eastAsia="Book Antiqua" w:hAnsi="Book Antiqua" w:cs="Book Antiqua"/>
          <w:color w:val="000000"/>
        </w:rPr>
        <w:t>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Sweden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Japan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474F3"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474F3"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474F3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474F3"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474F3" w:rsidRPr="0060492E">
        <w:rPr>
          <w:rFonts w:ascii="Book Antiqua" w:eastAsia="Book Antiqua" w:hAnsi="Book Antiqua" w:cs="Book Antiqua"/>
          <w:color w:val="000000"/>
        </w:rPr>
        <w:t>design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ation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opul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gion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opulation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or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pecif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dustries.</w:t>
      </w:r>
    </w:p>
    <w:p w14:paraId="455CC015" w14:textId="51562C64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gar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ver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lu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ea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ng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-up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g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umb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fini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oten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fou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.</w:t>
      </w:r>
    </w:p>
    <w:p w14:paraId="1746D313" w14:textId="77777777" w:rsidR="002474F3" w:rsidRPr="0060492E" w:rsidRDefault="002474F3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0AAFD94" w14:textId="3AB1D90C" w:rsidR="00A77B3E" w:rsidRPr="0060492E" w:rsidRDefault="0010096B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Meta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-analyse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smoking</w:t>
      </w:r>
      <w:r w:rsidR="002474F3" w:rsidRPr="0060492E">
        <w:rPr>
          <w:rFonts w:ascii="Book Antiqua" w:hAnsi="Book Antiqua"/>
          <w:b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nt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ot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5</w:t>
      </w:r>
      <w:r w:rsidR="007F458D" w:rsidRPr="0060492E">
        <w:rPr>
          <w:rFonts w:ascii="Book Antiqua" w:eastAsia="Book Antiqua" w:hAnsi="Book Antiqua" w:cs="Book Antiqua"/>
          <w:color w:val="000000"/>
        </w:rPr>
        <w:t>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60492E">
        <w:rPr>
          <w:rFonts w:ascii="Book Antiqua" w:eastAsia="Book Antiqua" w:hAnsi="Book Antiqua" w:cs="Book Antiqua"/>
          <w:color w:val="000000"/>
        </w:rPr>
        <w:t>R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60492E">
        <w:rPr>
          <w:rFonts w:ascii="Book Antiqua" w:eastAsia="Book Antiqua" w:hAnsi="Book Antiqua" w:cs="Book Antiqua"/>
          <w:color w:val="000000"/>
        </w:rPr>
        <w:t>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60492E">
        <w:rPr>
          <w:rFonts w:ascii="Book Antiqua" w:eastAsia="Book Antiqua" w:hAnsi="Book Antiqua" w:cs="Book Antiqua"/>
          <w:color w:val="000000"/>
        </w:rPr>
        <w:t>1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60492E">
        <w:rPr>
          <w:rFonts w:ascii="Book Antiqua" w:eastAsia="Book Antiqua" w:hAnsi="Book Antiqua" w:cs="Book Antiqua"/>
          <w:color w:val="000000"/>
        </w:rPr>
        <w:t>p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F458D" w:rsidRPr="0060492E">
        <w:rPr>
          <w:rFonts w:ascii="Book Antiqua" w:eastAsia="Book Antiqua" w:hAnsi="Book Antiqua" w:cs="Book Antiqua"/>
          <w:color w:val="000000"/>
        </w:rPr>
        <w:t>study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i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volv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ele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referenc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e</w:t>
      </w:r>
      <w:r w:rsidR="00E80677" w:rsidRPr="0060492E">
        <w:rPr>
          <w:rFonts w:ascii="Book Antiqua" w:eastAsia="Book Antiqua" w:hAnsi="Book Antiqua" w:cs="Book Antiqua"/>
          <w:color w:val="000000"/>
        </w:rPr>
        <w:t>scrib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8067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8067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80677" w:rsidRPr="0060492E">
        <w:rPr>
          <w:rFonts w:ascii="Book Antiqua" w:eastAsia="Book Antiqua" w:hAnsi="Book Antiqua" w:cs="Book Antiqua"/>
          <w:color w:val="000000"/>
        </w:rPr>
        <w:t>method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80677" w:rsidRPr="0060492E">
        <w:rPr>
          <w:rFonts w:ascii="Book Antiqua" w:eastAsia="Book Antiqua" w:hAnsi="Book Antiqua" w:cs="Book Antiqua"/>
          <w:color w:val="000000"/>
        </w:rPr>
        <w:t>section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how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igu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50549" w:rsidRPr="0060492E">
        <w:rPr>
          <w:rFonts w:ascii="Book Antiqua" w:eastAsia="Book Antiqua" w:hAnsi="Book Antiqua" w:cs="Book Antiqua"/>
          <w:color w:val="000000"/>
        </w:rPr>
        <w:t>4</w:t>
      </w:r>
      <w:r w:rsidR="004804B7"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ver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andom-effe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9.19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6.97-12.13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high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ignifica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</w:t>
      </w:r>
      <w:r w:rsidR="00E80677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0.00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heterogeneou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vary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3.2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.96-3.47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3628C4">
        <w:rPr>
          <w:rFonts w:ascii="Book Antiqua" w:eastAsia="Book Antiqua" w:hAnsi="Book Antiqua" w:cs="Book Antiqua"/>
          <w:color w:val="000000"/>
        </w:rPr>
        <w:t>WHI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36.7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30.20-44.7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WOMEN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[24]</w:t>
      </w:r>
      <w:r w:rsidR="004804B7" w:rsidRPr="0060492E">
        <w:rPr>
          <w:rFonts w:ascii="Book Antiqua" w:eastAsia="Book Antiqua" w:hAnsi="Book Antiqua" w:cs="Book Antiqua"/>
          <w:color w:val="000000"/>
        </w:rPr>
        <w:t>.</w:t>
      </w:r>
    </w:p>
    <w:p w14:paraId="7F7E4126" w14:textId="336CAFD0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lastRenderedPageBreak/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ve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racte</w:t>
      </w:r>
      <w:r w:rsidR="00F80E48" w:rsidRPr="0060492E">
        <w:rPr>
          <w:rFonts w:ascii="Book Antiqua" w:eastAsia="Book Antiqua" w:hAnsi="Book Antiqua" w:cs="Book Antiqua"/>
          <w:color w:val="000000"/>
        </w:rPr>
        <w:t>risti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60492E">
        <w:rPr>
          <w:rFonts w:ascii="Book Antiqua" w:eastAsia="Book Antiqua" w:hAnsi="Book Antiqua" w:cs="Book Antiqua"/>
          <w:color w:val="000000"/>
        </w:rPr>
        <w:t>RR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0.0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80E48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rea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racteristics: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nc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u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pplied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ronchiecta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finition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0B9B" w:rsidRPr="0060492E">
        <w:rPr>
          <w:rFonts w:ascii="Book Antiqua" w:eastAsia="Book Antiqua" w:hAnsi="Book Antiqua" w:cs="Book Antiqua"/>
          <w:color w:val="000000"/>
        </w:rPr>
        <w:t>poten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0B9B" w:rsidRPr="0060492E">
        <w:rPr>
          <w:rFonts w:ascii="Book Antiqua" w:eastAsia="Book Antiqua" w:hAnsi="Book Antiqua" w:cs="Book Antiqua"/>
          <w:color w:val="000000"/>
        </w:rPr>
        <w:t>confou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0B9B" w:rsidRPr="0060492E">
        <w:rPr>
          <w:rFonts w:ascii="Book Antiqua" w:eastAsia="Book Antiqua" w:hAnsi="Book Antiqua" w:cs="Book Antiqua"/>
          <w:color w:val="000000"/>
        </w:rPr>
        <w:t>factor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dependent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MWOMEN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e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racteristi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soci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24126A3A" w14:textId="77777777" w:rsidR="007E75AC" w:rsidRPr="0060492E" w:rsidRDefault="007E75AC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08057E98" w14:textId="2EC8C66C" w:rsidR="00A77B3E" w:rsidRPr="0060492E" w:rsidRDefault="001F3A75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Within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-study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comparison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smoking</w:t>
      </w:r>
      <w:r w:rsidR="007E75AC" w:rsidRPr="0060492E">
        <w:rPr>
          <w:rFonts w:ascii="Book Antiqua" w:hAnsi="Book Antiqua"/>
          <w:b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therwi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mpar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ai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e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</w:t>
      </w:r>
      <w:r w:rsidR="00026FC5" w:rsidRPr="0060492E">
        <w:rPr>
          <w:rFonts w:ascii="Book Antiqua" w:eastAsia="Book Antiqua" w:hAnsi="Book Antiqua" w:cs="Book Antiqua"/>
          <w:color w:val="000000"/>
        </w:rPr>
        <w:t>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26FC5" w:rsidRPr="0060492E">
        <w:rPr>
          <w:rFonts w:ascii="Book Antiqua" w:eastAsia="Book Antiqua" w:hAnsi="Book Antiqua" w:cs="Book Antiqua"/>
          <w:color w:val="000000"/>
        </w:rPr>
        <w:t>(s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mater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26FC5" w:rsidRPr="0060492E">
        <w:rPr>
          <w:rFonts w:ascii="Book Antiqua" w:eastAsia="Book Antiqua" w:hAnsi="Book Antiqua" w:cs="Book Antiqua"/>
          <w:color w:val="000000"/>
        </w:rPr>
        <w:t>2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ai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e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wo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andom-effe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ale/fe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ati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ignific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rati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.08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0.88-1.34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55D6535A" w14:textId="0432D560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i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n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</w:t>
      </w:r>
      <w:r w:rsidR="006379E5" w:rsidRPr="0060492E">
        <w:rPr>
          <w:rFonts w:ascii="Book Antiqua" w:eastAsia="Book Antiqua" w:hAnsi="Book Antiqua" w:cs="Book Antiqua"/>
          <w:color w:val="000000"/>
        </w:rPr>
        <w:t>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379E5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379E5"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379E5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379E5"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379E5" w:rsidRPr="0060492E">
        <w:rPr>
          <w:rFonts w:ascii="Book Antiqua" w:eastAsia="Book Antiqua" w:hAnsi="Book Antiqua" w:cs="Book Antiqua"/>
          <w:color w:val="000000"/>
        </w:rPr>
        <w:t>covariat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cre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="00841465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01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emphasising</w:t>
      </w:r>
      <w:proofErr w:type="spell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clu</w:t>
      </w:r>
      <w:r w:rsidR="00783C3E" w:rsidRPr="0060492E">
        <w:rPr>
          <w:rFonts w:ascii="Book Antiqua" w:eastAsia="Book Antiqua" w:hAnsi="Book Antiqua" w:cs="Book Antiqua"/>
          <w:color w:val="000000"/>
        </w:rPr>
        <w:t>s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83C3E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83C3E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83C3E" w:rsidRPr="0060492E">
        <w:rPr>
          <w:rFonts w:ascii="Book Antiqua" w:eastAsia="Book Antiqua" w:hAnsi="Book Antiqua" w:cs="Book Antiqua"/>
          <w:color w:val="000000"/>
        </w:rPr>
        <w:t>previo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83C3E" w:rsidRPr="0060492E">
        <w:rPr>
          <w:rFonts w:ascii="Book Antiqua" w:eastAsia="Book Antiqua" w:hAnsi="Book Antiqua" w:cs="Book Antiqua"/>
          <w:color w:val="000000"/>
        </w:rPr>
        <w:t>section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rea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crea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mil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ed/un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y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6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17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1A487E23" w14:textId="14B3B5F6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Excep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PS-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I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26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PS-II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26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A5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26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67072A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LAGT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27]</w:t>
      </w:r>
      <w:r w:rsidRPr="0060492E">
        <w:rPr>
          <w:rFonts w:ascii="Book Antiqua" w:eastAsia="Book Antiqua" w:hAnsi="Book Antiqua" w:cs="Book Antiqua"/>
          <w:color w:val="000000"/>
        </w:rPr>
        <w:t>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k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racterist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y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latency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MWOMEN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mil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5.3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9.20-42.5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ol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o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-up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6.7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0.20-44.7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ccurrenc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r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e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-up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6BDB2BF0" w14:textId="77777777" w:rsidR="007D064A" w:rsidRPr="0060492E" w:rsidRDefault="007D064A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</w:p>
    <w:p w14:paraId="6A1BC168" w14:textId="0157CC4C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79F838E5" w14:textId="74F8FE0C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cancer</w:t>
      </w:r>
      <w:r w:rsidR="007D064A" w:rsidRPr="0060492E">
        <w:rPr>
          <w:rFonts w:ascii="Book Antiqua" w:hAnsi="Book Antiqua" w:cs="Book Antiqua"/>
          <w:b/>
          <w:color w:val="000000"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u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tp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mater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e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05575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NLMS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28]</w:t>
      </w:r>
      <w:r w:rsidRPr="0060492E">
        <w:rPr>
          <w:rFonts w:ascii="Book Antiqua" w:eastAsia="Book Antiqua" w:hAnsi="Book Antiqua" w:cs="Book Antiqua"/>
          <w:color w:val="000000"/>
        </w:rPr>
        <w:t>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therland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NLCS</w:t>
      </w:r>
      <w:r w:rsidR="009526A2" w:rsidRPr="0060492E">
        <w:rPr>
          <w:rFonts w:ascii="Book Antiqua" w:eastAsia="Book Antiqua" w:hAnsi="Book Antiqua" w:cs="Book Antiqua"/>
          <w:color w:val="000000"/>
          <w:vertAlign w:val="superscript"/>
        </w:rPr>
        <w:t>[29,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30]</w:t>
      </w:r>
      <w:r w:rsidRPr="0060492E">
        <w:rPr>
          <w:rFonts w:ascii="Book Antiqua" w:eastAsia="Book Antiqua" w:hAnsi="Book Antiqua" w:cs="Book Antiqua"/>
          <w:color w:val="000000"/>
        </w:rPr>
        <w:t>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ltip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EPIC</w:t>
      </w:r>
      <w:r w:rsidR="009526A2" w:rsidRPr="0060492E">
        <w:rPr>
          <w:rFonts w:ascii="Book Antiqua" w:eastAsia="Book Antiqua" w:hAnsi="Book Antiqua" w:cs="Book Antiqua"/>
          <w:color w:val="000000"/>
          <w:vertAlign w:val="superscript"/>
        </w:rPr>
        <w:t>[31,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60492E">
        <w:rPr>
          <w:rFonts w:ascii="Book Antiqua" w:eastAsia="Book Antiqua" w:hAnsi="Book Antiqua" w:cs="Book Antiqua"/>
          <w:color w:val="000000"/>
        </w:rPr>
        <w:t>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L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52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lastRenderedPageBreak/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s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NLM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(1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EP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(3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n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LC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ve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6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.71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b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dom-effe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7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36-3.15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="006B5C71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g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1).</w:t>
      </w:r>
    </w:p>
    <w:p w14:paraId="42ABA57F" w14:textId="24F8E0D7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u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tp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mater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07CC8" w:rsidRPr="0060492E">
        <w:rPr>
          <w:rFonts w:ascii="Book Antiqua" w:eastAsia="Book Antiqua" w:hAnsi="Book Antiqua" w:cs="Book Antiqua"/>
          <w:color w:val="000000"/>
        </w:rPr>
        <w:t>4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gai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e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NLM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L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PIC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l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w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THREEC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20]</w:t>
      </w:r>
      <w:r w:rsidR="009526A2" w:rsidRPr="0060492E">
        <w:rPr>
          <w:rFonts w:ascii="Book Antiqua" w:eastAsia="Book Antiqua" w:hAnsi="Book Antiqua" w:cs="Book Antiqua"/>
          <w:color w:val="000000"/>
        </w:rPr>
        <w:t>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eci</w:t>
      </w:r>
      <w:r w:rsidR="00E9056E" w:rsidRPr="0060492E">
        <w:rPr>
          <w:rFonts w:ascii="Book Antiqua" w:eastAsia="Book Antiqua" w:hAnsi="Book Antiqua" w:cs="Book Antiqua"/>
          <w:color w:val="000000"/>
        </w:rPr>
        <w:t>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9056E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9056E"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9056E" w:rsidRPr="0060492E">
        <w:rPr>
          <w:rFonts w:ascii="Book Antiqua" w:eastAsia="Book Antiqua" w:hAnsi="Book Antiqua" w:cs="Book Antiqua"/>
          <w:color w:val="000000"/>
        </w:rPr>
        <w:t>com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9056E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9056E" w:rsidRPr="0060492E">
        <w:rPr>
          <w:rFonts w:ascii="Book Antiqua" w:eastAsia="Book Antiqua" w:hAnsi="Book Antiqua" w:cs="Book Antiqua"/>
          <w:color w:val="000000"/>
        </w:rPr>
        <w:t>NLC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ve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</w:t>
      </w:r>
      <w:r w:rsidR="00933441" w:rsidRPr="0060492E">
        <w:rPr>
          <w:rFonts w:ascii="Book Antiqua" w:eastAsia="Book Antiqua" w:hAnsi="Book Antiqua" w:cs="Book Antiqua"/>
          <w:color w:val="000000"/>
        </w:rPr>
        <w:t>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3441" w:rsidRPr="0060492E">
        <w:rPr>
          <w:rFonts w:ascii="Book Antiqua" w:eastAsia="Book Antiqua" w:hAnsi="Book Antiqua" w:cs="Book Antiqua"/>
          <w:color w:val="000000"/>
        </w:rPr>
        <w:t>ea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3441"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3441" w:rsidRPr="0060492E">
        <w:rPr>
          <w:rFonts w:ascii="Book Antiqua" w:eastAsia="Book Antiqua" w:hAnsi="Book Antiqua" w:cs="Book Antiqua"/>
          <w:color w:val="000000"/>
        </w:rPr>
        <w:t>excep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3441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3441" w:rsidRPr="0060492E">
        <w:rPr>
          <w:rFonts w:ascii="Book Antiqua" w:eastAsia="Book Antiqua" w:hAnsi="Book Antiqua" w:cs="Book Antiqua"/>
          <w:color w:val="000000"/>
        </w:rPr>
        <w:t>NLC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dom-effe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.9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97-12.32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d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f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terv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flec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="00933441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001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dividu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-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EP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3.30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REE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0.32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nd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NLM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51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L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80).</w:t>
      </w:r>
    </w:p>
    <w:p w14:paraId="12FB1BF2" w14:textId="77777777" w:rsidR="007356E0" w:rsidRPr="0060492E" w:rsidRDefault="007356E0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5FBC7BBB" w14:textId="26BD8E06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COPD</w:t>
      </w:r>
      <w:r w:rsidR="007356E0" w:rsidRPr="0060492E">
        <w:rPr>
          <w:rFonts w:ascii="Book Antiqua" w:hAnsi="Book Antiqua"/>
          <w:b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mater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e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u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05575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NLMS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28]</w:t>
      </w:r>
      <w:r w:rsidR="009526A2" w:rsidRPr="0060492E">
        <w:rPr>
          <w:rFonts w:ascii="Book Antiqua" w:eastAsia="Book Antiqua" w:hAnsi="Book Antiqua" w:cs="Book Antiqua"/>
          <w:color w:val="000000"/>
        </w:rPr>
        <w:t>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b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60492E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2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89-5.47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4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98-6.0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f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dition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ce/ethnicit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duc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r</w:t>
      </w:r>
      <w:r w:rsidR="00F433ED" w:rsidRPr="0060492E">
        <w:rPr>
          <w:rFonts w:ascii="Book Antiqua" w:eastAsia="Book Antiqua" w:hAnsi="Book Antiqua" w:cs="Book Antiqua"/>
          <w:color w:val="000000"/>
        </w:rPr>
        <w:t>ve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433ED" w:rsidRPr="0060492E">
        <w:rPr>
          <w:rFonts w:ascii="Book Antiqua" w:eastAsia="Book Antiqua" w:hAnsi="Book Antiqua" w:cs="Book Antiqua"/>
          <w:color w:val="000000"/>
        </w:rPr>
        <w:t>year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rrespo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pectivel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0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27-4.1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1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29-4.40).</w:t>
      </w:r>
    </w:p>
    <w:p w14:paraId="0600C68B" w14:textId="77777777" w:rsidR="00E4564E" w:rsidRPr="0060492E" w:rsidRDefault="00E4564E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5CE391EB" w14:textId="4A1B5461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Comparison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within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COPD</w:t>
      </w:r>
    </w:p>
    <w:p w14:paraId="2161CE2C" w14:textId="44B52294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lev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v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1286A" w:rsidRPr="0060492E">
        <w:rPr>
          <w:rFonts w:ascii="Book Antiqua" w:eastAsia="Book Antiqua" w:hAnsi="Book Antiqua" w:cs="Book Antiqua"/>
          <w:color w:val="000000"/>
        </w:rPr>
        <w:t>U</w:t>
      </w:r>
      <w:r w:rsidR="00505575">
        <w:rPr>
          <w:rFonts w:ascii="Book Antiqua" w:eastAsia="Book Antiqua" w:hAnsi="Book Antiqua" w:cs="Book Antiqua"/>
          <w:color w:val="000000"/>
        </w:rPr>
        <w:t>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60492E">
        <w:rPr>
          <w:rFonts w:ascii="Book Antiqua" w:eastAsia="Book Antiqua" w:hAnsi="Book Antiqua" w:cs="Book Antiqua"/>
          <w:color w:val="000000"/>
        </w:rPr>
        <w:t>COP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v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PS-II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Kais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IH-AARP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LM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LAG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MWOM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WAC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0907DB" w:rsidRPr="0060492E">
        <w:rPr>
          <w:rFonts w:ascii="Book Antiqua" w:eastAsia="Book Antiqua" w:hAnsi="Book Antiqua" w:cs="Book Antiqua"/>
          <w:color w:val="000000"/>
        </w:rPr>
        <w:t>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907DB"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907DB" w:rsidRPr="0060492E">
        <w:rPr>
          <w:rFonts w:ascii="Book Antiqua" w:eastAsia="Book Antiqua" w:hAnsi="Book Antiqua" w:cs="Book Antiqua"/>
          <w:color w:val="000000"/>
        </w:rPr>
        <w:t>lower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A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e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mil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ligh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lastRenderedPageBreak/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ligh</w:t>
      </w:r>
      <w:r w:rsidR="000A709E" w:rsidRPr="0060492E">
        <w:rPr>
          <w:rFonts w:ascii="Book Antiqua" w:eastAsia="Book Antiqua" w:hAnsi="Book Antiqua" w:cs="Book Antiqua"/>
          <w:color w:val="000000"/>
        </w:rPr>
        <w:t>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A709E" w:rsidRPr="0060492E">
        <w:rPr>
          <w:rFonts w:ascii="Book Antiqua" w:eastAsia="Book Antiqua" w:hAnsi="Book Antiqua" w:cs="Book Antiqua"/>
          <w:color w:val="000000"/>
        </w:rPr>
        <w:t>mal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PS-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ligh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mal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S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72F38" w:rsidRPr="0060492E">
        <w:rPr>
          <w:rFonts w:ascii="Book Antiqua" w:eastAsia="Book Antiqua" w:hAnsi="Book Antiqua" w:cs="Book Antiqua"/>
          <w:color w:val="000000"/>
        </w:rPr>
        <w:t>material</w:t>
      </w:r>
      <w:r w:rsidR="00183BD4" w:rsidRPr="0060492E">
        <w:rPr>
          <w:rFonts w:ascii="Book Antiqua" w:eastAsia="Book Antiqua" w:hAnsi="Book Antiqua" w:cs="Book Antiqua"/>
          <w:color w:val="000000"/>
        </w:rPr>
        <w:t>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60492E">
        <w:rPr>
          <w:rFonts w:ascii="Book Antiqua" w:eastAsia="Book Antiqua" w:hAnsi="Book Antiqua" w:cs="Book Antiqua"/>
          <w:color w:val="000000"/>
        </w:rPr>
        <w:t>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60492E">
        <w:rPr>
          <w:rFonts w:ascii="Book Antiqua" w:eastAsia="Book Antiqua" w:hAnsi="Book Antiqua" w:cs="Book Antiqua"/>
          <w:color w:val="000000"/>
        </w:rPr>
        <w:t>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83BD4" w:rsidRPr="0060492E">
        <w:rPr>
          <w:rFonts w:ascii="Book Antiqua" w:eastAsia="Book Antiqua" w:hAnsi="Book Antiqua" w:cs="Book Antiqua"/>
          <w:color w:val="000000"/>
        </w:rPr>
        <w:t>RRs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in-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is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s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.</w:t>
      </w:r>
    </w:p>
    <w:p w14:paraId="402F33BE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6DE0DDFB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6341F8ED" w14:textId="3BDB5836" w:rsidR="007C20DC" w:rsidRPr="0060492E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cancer</w:t>
      </w:r>
    </w:p>
    <w:p w14:paraId="2A3B8475" w14:textId="49B4998D" w:rsidR="00A77B3E" w:rsidRPr="0060492E" w:rsidRDefault="007C20DC" w:rsidP="0060492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945D1" w:rsidRPr="0060492E">
        <w:rPr>
          <w:rFonts w:ascii="Book Antiqua" w:eastAsia="Book Antiqua" w:hAnsi="Book Antiqua" w:cs="Book Antiqua"/>
          <w:b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945D1" w:rsidRPr="0060492E">
        <w:rPr>
          <w:rFonts w:ascii="Book Antiqua" w:eastAsia="Book Antiqua" w:hAnsi="Book Antiqua" w:cs="Book Antiqua"/>
          <w:b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6945D1" w:rsidRPr="0060492E">
        <w:rPr>
          <w:rFonts w:ascii="Book Antiqua" w:eastAsia="Book Antiqua" w:hAnsi="Book Antiqua" w:cs="Book Antiqua"/>
          <w:b/>
          <w:color w:val="000000"/>
        </w:rPr>
        <w:t>review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F10C9" w:rsidRPr="0060492E">
        <w:rPr>
          <w:rFonts w:ascii="Book Antiqua" w:eastAsia="Book Antiqua" w:hAnsi="Book Antiqua" w:cs="Book Antiqua"/>
          <w:b/>
          <w:color w:val="000000"/>
        </w:rPr>
        <w:t>–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cigarettes</w:t>
      </w:r>
      <w:r w:rsidR="009F10C9" w:rsidRPr="0060492E">
        <w:rPr>
          <w:rFonts w:ascii="Book Antiqua" w:hAnsi="Book Antiqua" w:cs="Book Antiqua"/>
          <w:b/>
          <w:color w:val="000000"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nclus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ubstanti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cre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nsis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aj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o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</w:t>
      </w:r>
      <w:proofErr w:type="gramStart"/>
      <w:r w:rsidR="004804B7" w:rsidRPr="0060492E">
        <w:rPr>
          <w:rFonts w:ascii="Book Antiqua" w:eastAsia="Book Antiqua" w:hAnsi="Book Antiqua" w:cs="Book Antiqua"/>
          <w:i/>
          <w:color w:val="000000"/>
        </w:rPr>
        <w:t>e.g.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1,2]</w:t>
      </w:r>
      <w:r w:rsidR="009526A2" w:rsidRPr="0060492E">
        <w:rPr>
          <w:rFonts w:ascii="Book Antiqua" w:eastAsia="Book Antiqua" w:hAnsi="Book Antiqua" w:cs="Book Antiqua"/>
          <w:color w:val="000000"/>
        </w:rPr>
        <w:t>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ver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andom-effe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2.1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837E8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837E8" w:rsidRPr="0060492E">
        <w:rPr>
          <w:rFonts w:ascii="Book Antiqua" w:eastAsia="Book Antiqua" w:hAnsi="Book Antiqua" w:cs="Book Antiqua"/>
          <w:color w:val="000000"/>
        </w:rPr>
        <w:t>10.30-14.3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837E8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837E8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837E8" w:rsidRPr="0060492E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issimil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0.9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8.28-14.4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eta-analy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3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013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2B3916">
        <w:rPr>
          <w:rFonts w:ascii="Book Antiqua" w:eastAsia="Book Antiqua" w:hAnsi="Book Antiqua" w:cs="Book Antiqua"/>
          <w:i/>
          <w:color w:val="000000"/>
        </w:rPr>
        <w:t>v</w:t>
      </w:r>
      <w:r w:rsidR="001F14A7" w:rsidRPr="002B3916">
        <w:rPr>
          <w:rFonts w:ascii="Book Antiqua" w:eastAsia="Book Antiqua" w:hAnsi="Book Antiqua" w:cs="Book Antiqua"/>
          <w:i/>
          <w:color w:val="000000"/>
        </w:rPr>
        <w:t>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a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2B3916">
        <w:rPr>
          <w:rFonts w:ascii="Book Antiqua" w:eastAsia="Book Antiqua" w:hAnsi="Book Antiqua" w:cs="Book Antiqua"/>
          <w:i/>
          <w:color w:val="000000"/>
        </w:rPr>
        <w:t>v</w:t>
      </w:r>
      <w:r w:rsidR="001F14A7" w:rsidRPr="002B3916">
        <w:rPr>
          <w:rFonts w:ascii="Book Antiqua" w:eastAsia="Book Antiqua" w:hAnsi="Book Antiqua" w:cs="Book Antiqua"/>
          <w:i/>
          <w:color w:val="000000"/>
        </w:rPr>
        <w:t>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omew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7.3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4.90-10.96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6.99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5.09-9.59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e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99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016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8.4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7.63-9.3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eta-analysi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0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entury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="004804B7" w:rsidRPr="0060492E">
        <w:rPr>
          <w:rFonts w:ascii="Book Antiqua" w:eastAsia="Book Antiqua" w:hAnsi="Book Antiqua" w:cs="Book Antiqua"/>
          <w:color w:val="000000"/>
        </w:rPr>
        <w:t>.</w:t>
      </w:r>
    </w:p>
    <w:p w14:paraId="48553FF0" w14:textId="161CBE4F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15.1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E36A4" w:rsidRPr="0060492E">
        <w:rPr>
          <w:rFonts w:ascii="Book Antiqua" w:eastAsia="Book Antiqua" w:hAnsi="Book Antiqua" w:cs="Book Antiqua"/>
          <w:color w:val="000000"/>
        </w:rPr>
        <w:t>(12.3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E36A4"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E36A4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E36A4" w:rsidRPr="0060492E">
        <w:rPr>
          <w:rFonts w:ascii="Book Antiqua" w:eastAsia="Book Antiqua" w:hAnsi="Book Antiqua" w:cs="Book Antiqua"/>
          <w:color w:val="000000"/>
        </w:rPr>
        <w:t>Jap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E36A4" w:rsidRPr="0060492E">
        <w:rPr>
          <w:rFonts w:ascii="Book Antiqua" w:eastAsia="Book Antiqua" w:hAnsi="Book Antiqua" w:cs="Book Antiqua"/>
          <w:color w:val="000000"/>
        </w:rPr>
        <w:t>(3.61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ro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gion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century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="00385DCF"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385DCF"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385DCF"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385DCF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385DCF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385DCF" w:rsidRPr="0060492E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1.6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0.61-12.8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7.5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.40-10.5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E4547B" w:rsidRPr="0060492E">
        <w:rPr>
          <w:rFonts w:ascii="Book Antiqua" w:eastAsia="Book Antiqua" w:hAnsi="Book Antiqua" w:cs="Book Antiqua"/>
          <w:color w:val="000000"/>
        </w:rPr>
        <w:t>U</w:t>
      </w:r>
      <w:r w:rsidR="00156F87">
        <w:rPr>
          <w:rFonts w:ascii="Book Antiqua" w:eastAsia="Book Antiqua" w:hAnsi="Book Antiqua" w:cs="Book Antiqua"/>
          <w:color w:val="000000"/>
        </w:rPr>
        <w:t>K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8.6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7.14-10.54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candinavi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8.6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.98-12.5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g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9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23-3.88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in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5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05-4.14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9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04-4</w:t>
      </w:r>
      <w:r w:rsidR="00BE240D" w:rsidRPr="0060492E">
        <w:rPr>
          <w:rFonts w:ascii="Book Antiqua" w:eastAsia="Book Antiqua" w:hAnsi="Book Antiqua" w:cs="Book Antiqua"/>
          <w:color w:val="000000"/>
        </w:rPr>
        <w:t>.13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E240D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E240D"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E240D" w:rsidRPr="0060492E">
        <w:rPr>
          <w:rFonts w:ascii="Book Antiqua" w:eastAsia="Book Antiqua" w:hAnsi="Book Antiqua" w:cs="Book Antiqua"/>
          <w:color w:val="000000"/>
        </w:rPr>
        <w:t>reg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E240D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BE240D" w:rsidRPr="0060492E">
        <w:rPr>
          <w:rFonts w:ascii="Book Antiqua" w:eastAsia="Book Antiqua" w:hAnsi="Book Antiqua" w:cs="Book Antiqua"/>
          <w:color w:val="000000"/>
        </w:rPr>
        <w:t>Asia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mila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ve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u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Japan</w:t>
      </w:r>
      <w:r w:rsidR="009526A2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526A2" w:rsidRPr="0060492E">
        <w:rPr>
          <w:rFonts w:ascii="Book Antiqua" w:eastAsia="Book Antiqua" w:hAnsi="Book Antiqua" w:cs="Book Antiqua"/>
          <w:color w:val="000000"/>
          <w:vertAlign w:val="superscript"/>
        </w:rPr>
        <w:t>6,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15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o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ia</w:t>
      </w:r>
      <w:r w:rsidR="009526A2" w:rsidRPr="0060492E">
        <w:rPr>
          <w:rFonts w:ascii="Book Antiqua" w:eastAsia="Book Antiqua" w:hAnsi="Book Antiqua" w:cs="Book Antiqua"/>
          <w:color w:val="000000"/>
          <w:vertAlign w:val="superscript"/>
        </w:rPr>
        <w:t>[7,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17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ve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05575">
        <w:rPr>
          <w:rFonts w:ascii="Book Antiqua" w:eastAsia="Book Antiqua" w:hAnsi="Book Antiqua" w:cs="Book Antiqua"/>
          <w:color w:val="000000"/>
        </w:rPr>
        <w:t>the 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r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9526A2" w:rsidRPr="0060492E">
        <w:rPr>
          <w:rFonts w:ascii="Book Antiqua" w:eastAsia="Book Antiqua" w:hAnsi="Book Antiqua" w:cs="Book Antiqua"/>
          <w:color w:val="000000"/>
          <w:vertAlign w:val="superscript"/>
        </w:rPr>
        <w:t>[10,13,33,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="009526A2"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tw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ampl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le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</w:t>
      </w:r>
      <w:r w:rsidR="009526A2" w:rsidRPr="0060492E">
        <w:rPr>
          <w:rFonts w:ascii="Book Antiqua" w:eastAsia="Book Antiqua" w:hAnsi="Book Antiqua" w:cs="Book Antiqua"/>
          <w:color w:val="000000"/>
        </w:rPr>
        <w:t>cee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20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7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F50FC" w:rsidRPr="0060492E">
        <w:rPr>
          <w:rFonts w:ascii="Book Antiqua" w:eastAsia="Book Antiqua" w:hAnsi="Book Antiqua" w:cs="Book Antiqua"/>
          <w:color w:val="000000"/>
        </w:rPr>
        <w:t>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10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owev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dividu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lastRenderedPageBreak/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.09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emphasises</w:t>
      </w:r>
      <w:proofErr w:type="spell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gion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c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e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r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China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milar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ve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.</w:t>
      </w:r>
    </w:p>
    <w:p w14:paraId="0982C650" w14:textId="5878BC84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w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mal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in-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is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</w:t>
      </w:r>
      <w:r w:rsidR="002A7C54" w:rsidRPr="0060492E">
        <w:rPr>
          <w:rFonts w:ascii="Book Antiqua" w:eastAsia="Book Antiqua" w:hAnsi="Book Antiqua" w:cs="Book Antiqua"/>
          <w:color w:val="000000"/>
        </w:rPr>
        <w:t>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A7C54" w:rsidRPr="0060492E">
        <w:rPr>
          <w:rFonts w:ascii="Book Antiqua" w:eastAsia="Book Antiqua" w:hAnsi="Book Antiqua" w:cs="Book Antiqua"/>
          <w:color w:val="000000"/>
        </w:rPr>
        <w:t>rati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A7C54"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A7C54" w:rsidRPr="0060492E">
        <w:rPr>
          <w:rFonts w:ascii="Book Antiqua" w:eastAsia="Book Antiqua" w:hAnsi="Book Antiqua" w:cs="Book Antiqua"/>
          <w:color w:val="000000"/>
        </w:rPr>
        <w:t>1.5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A7C54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A7C54" w:rsidRPr="0060492E">
        <w:rPr>
          <w:rFonts w:ascii="Book Antiqua" w:eastAsia="Book Antiqua" w:hAnsi="Book Antiqua" w:cs="Book Antiqua"/>
          <w:color w:val="000000"/>
        </w:rPr>
        <w:t>1.20-1.92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mil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analyses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9.16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8.00-10.49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6</w:t>
      </w:r>
      <w:r w:rsidR="009526A2" w:rsidRPr="0060492E">
        <w:rPr>
          <w:rFonts w:ascii="Book Antiqua" w:eastAsia="Book Antiqua" w:hAnsi="Book Antiqua" w:cs="Book Antiqua"/>
          <w:color w:val="000000"/>
        </w:rPr>
        <w:t>.76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5.65-8.08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femal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r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eptio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ool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-contro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3.6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.4-27.2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7.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6.8-9.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females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s</w:t>
      </w:r>
      <w:r w:rsidR="009526A2" w:rsidRPr="0060492E">
        <w:rPr>
          <w:rFonts w:ascii="Book Antiqua" w:eastAsia="Book Antiqua" w:hAnsi="Book Antiqua" w:cs="Book Antiqua"/>
          <w:color w:val="000000"/>
          <w:vertAlign w:val="superscript"/>
        </w:rPr>
        <w:t>[6,7,15,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16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60%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.</w:t>
      </w:r>
    </w:p>
    <w:p w14:paraId="78FEA2A8" w14:textId="38A56C75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s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</w:t>
      </w:r>
      <w:r w:rsidR="00200645" w:rsidRPr="0060492E">
        <w:rPr>
          <w:rFonts w:ascii="Book Antiqua" w:eastAsia="Book Antiqua" w:hAnsi="Book Antiqua" w:cs="Book Antiqua"/>
          <w:color w:val="000000"/>
        </w:rPr>
        <w:t>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00645"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00645"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00645" w:rsidRPr="0060492E">
        <w:rPr>
          <w:rFonts w:ascii="Book Antiqua" w:eastAsia="Book Antiqua" w:hAnsi="Book Antiqua" w:cs="Book Antiqua"/>
          <w:color w:val="000000"/>
        </w:rPr>
        <w:t>consid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00645" w:rsidRPr="0060492E">
        <w:rPr>
          <w:rFonts w:ascii="Book Antiqua" w:eastAsia="Book Antiqua" w:hAnsi="Book Antiqua" w:cs="Book Antiqua"/>
          <w:color w:val="000000"/>
        </w:rPr>
        <w:t>earlier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i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z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yp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po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ro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sive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oten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fou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24E3D" w:rsidRPr="0060492E">
        <w:rPr>
          <w:rFonts w:ascii="Book Antiqua" w:eastAsia="Book Antiqua" w:hAnsi="Book Antiqua" w:cs="Book Antiqua"/>
          <w:color w:val="000000"/>
        </w:rPr>
        <w:t>factor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endenc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rea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r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rti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pla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e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w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.</w:t>
      </w:r>
    </w:p>
    <w:p w14:paraId="389EA048" w14:textId="77777777" w:rsidR="00CB217F" w:rsidRPr="0060492E" w:rsidRDefault="00CB217F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7CE1A949" w14:textId="708A0669" w:rsidR="00A77B3E" w:rsidRPr="0060492E" w:rsidRDefault="00FC2EC2" w:rsidP="0060492E">
      <w:pPr>
        <w:spacing w:line="360" w:lineRule="auto"/>
        <w:jc w:val="both"/>
        <w:rPr>
          <w:rFonts w:ascii="Book Antiqua" w:hAnsi="Book Antiqua"/>
          <w:b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review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–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cigar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pipes</w:t>
      </w:r>
      <w:r w:rsidR="00AF655E" w:rsidRPr="0060492E">
        <w:rPr>
          <w:rFonts w:ascii="Book Antiqua" w:eastAsia="Book Antiqua" w:hAnsi="Book Antiqua" w:cs="Book Antiqua"/>
          <w:b/>
          <w:color w:val="000000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mb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.7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.36-3.1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st</w:t>
      </w:r>
      <w:r w:rsidR="005E4550" w:rsidRPr="0060492E">
        <w:rPr>
          <w:rFonts w:ascii="Book Antiqua" w:eastAsia="Book Antiqua" w:hAnsi="Book Antiqua" w:cs="Book Antiqua"/>
          <w:color w:val="000000"/>
        </w:rPr>
        <w:t>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E4550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E4550"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E4550"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E4550" w:rsidRPr="0060492E">
        <w:rPr>
          <w:rFonts w:ascii="Book Antiqua" w:eastAsia="Book Antiqua" w:hAnsi="Book Antiqua" w:cs="Book Antiqua"/>
          <w:color w:val="000000"/>
        </w:rPr>
        <w:t>studi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omew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4.67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3.49-6.2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804B7" w:rsidRPr="0060492E">
        <w:rPr>
          <w:rFonts w:ascii="Book Antiqua" w:eastAsia="Book Antiqua" w:hAnsi="Book Antiqua" w:cs="Book Antiqua"/>
          <w:color w:val="000000"/>
        </w:rPr>
        <w:t>review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stima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dividu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how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ar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</w:t>
      </w:r>
      <w:r w:rsidR="00166631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0.00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bo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4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ha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greate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eigh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e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3.3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.68-4.06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5.2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4.10-6.6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eriv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meric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ocie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P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P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ies</w:t>
      </w:r>
      <w:r w:rsidR="009526A2" w:rsidRPr="0060492E">
        <w:rPr>
          <w:rFonts w:ascii="Book Antiqua" w:eastAsia="Book Antiqua" w:hAnsi="Book Antiqua" w:cs="Book Antiqua"/>
          <w:color w:val="000000"/>
          <w:vertAlign w:val="superscript"/>
        </w:rPr>
        <w:t>[36,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37]</w:t>
      </w:r>
      <w:r w:rsidR="009526A2"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issimil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.9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.08-4.26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vie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804B7" w:rsidRPr="0060492E">
        <w:rPr>
          <w:rFonts w:ascii="Book Antiqua" w:eastAsia="Book Antiqua" w:hAnsi="Book Antiqua" w:cs="Book Antiqua"/>
          <w:color w:val="000000"/>
        </w:rPr>
        <w:t>studies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="004804B7"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1.87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0.53-6.5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3628C4">
        <w:rPr>
          <w:rFonts w:ascii="Book Antiqua" w:eastAsia="Book Antiqua" w:hAnsi="Book Antiqua" w:cs="Book Antiqua"/>
          <w:color w:val="000000"/>
        </w:rPr>
        <w:t xml:space="preserve">US </w:t>
      </w:r>
      <w:r w:rsidR="004804B7" w:rsidRPr="0060492E">
        <w:rPr>
          <w:rFonts w:ascii="Book Antiqua" w:eastAsia="Book Antiqua" w:hAnsi="Book Antiqua" w:cs="Book Antiqua"/>
          <w:color w:val="000000"/>
        </w:rPr>
        <w:t>study</w:t>
      </w:r>
      <w:r w:rsidR="009526A2" w:rsidRPr="0060492E">
        <w:rPr>
          <w:rFonts w:ascii="Book Antiqua" w:eastAsia="Book Antiqua" w:hAnsi="Book Antiqua" w:cs="Book Antiqua"/>
          <w:color w:val="000000"/>
          <w:vertAlign w:val="superscript"/>
        </w:rPr>
        <w:t>[33,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.7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.06-3.6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horts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60492E">
        <w:rPr>
          <w:rFonts w:ascii="Book Antiqua" w:eastAsia="Book Antiqua" w:hAnsi="Book Antiqua" w:cs="Book Antiqua"/>
          <w:color w:val="000000"/>
        </w:rPr>
        <w:t>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60492E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.</w:t>
      </w:r>
    </w:p>
    <w:p w14:paraId="78283F51" w14:textId="7A24DF8E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lastRenderedPageBreak/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b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.9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97-12.32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</w:t>
      </w:r>
      <w:r w:rsidR="001E6F54" w:rsidRPr="0060492E">
        <w:rPr>
          <w:rFonts w:ascii="Book Antiqua" w:eastAsia="Book Antiqua" w:hAnsi="Book Antiqua" w:cs="Book Antiqua"/>
          <w:color w:val="000000"/>
        </w:rPr>
        <w:t>rked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E6F54" w:rsidRPr="0060492E">
        <w:rPr>
          <w:rFonts w:ascii="Book Antiqua" w:eastAsia="Book Antiqua" w:hAnsi="Book Antiqua" w:cs="Book Antiqua"/>
          <w:color w:val="000000"/>
        </w:rPr>
        <w:t>heterogeneo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E6F54" w:rsidRPr="0060492E">
        <w:rPr>
          <w:rFonts w:ascii="Book Antiqua" w:eastAsia="Book Antiqua" w:hAnsi="Book Antiqua" w:cs="Book Antiqua"/>
          <w:color w:val="000000"/>
        </w:rPr>
        <w:t>(</w:t>
      </w:r>
      <w:r w:rsidR="001E6F54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E6F54"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E6F54" w:rsidRPr="0060492E">
        <w:rPr>
          <w:rFonts w:ascii="Book Antiqua" w:eastAsia="Book Antiqua" w:hAnsi="Book Antiqua" w:cs="Book Antiqua"/>
          <w:color w:val="000000"/>
        </w:rPr>
        <w:t>0.001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mil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.2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50-7.73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earlier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62439" w:rsidRPr="0060492E">
        <w:rPr>
          <w:rFonts w:ascii="Book Antiqua" w:eastAsia="Book Antiqua" w:hAnsi="Book Antiqua" w:cs="Book Antiqua"/>
          <w:color w:val="000000"/>
        </w:rPr>
        <w:t>smoking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r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="00CA2180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001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bo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reate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igh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.8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.52-7.58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riv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-contro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study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38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1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46-3.13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3628C4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etera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39]</w:t>
      </w:r>
      <w:r w:rsidR="009526A2"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simil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.0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.16-6.0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P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study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40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1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35-7.52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horts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41895"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41895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41895" w:rsidRPr="0060492E">
        <w:rPr>
          <w:rFonts w:ascii="Book Antiqua" w:eastAsia="Book Antiqua" w:hAnsi="Book Antiqua" w:cs="Book Antiqua"/>
          <w:color w:val="000000"/>
        </w:rPr>
        <w:t>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41895" w:rsidRPr="0060492E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3B11F28C" w14:textId="0D9BD8B8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urc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dres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.</w:t>
      </w:r>
    </w:p>
    <w:p w14:paraId="238ED30A" w14:textId="77777777" w:rsidR="007E34FE" w:rsidRPr="0060492E" w:rsidRDefault="007E34FE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2B4BA375" w14:textId="75E3C592" w:rsidR="00A77B3E" w:rsidRPr="0060492E" w:rsidRDefault="008E7227" w:rsidP="0060492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tobacco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b/>
          <w:color w:val="000000"/>
        </w:rPr>
        <w:t>product</w:t>
      </w:r>
      <w:r w:rsidRPr="0060492E">
        <w:rPr>
          <w:rFonts w:ascii="Book Antiqua" w:hAnsi="Book Antiqua" w:cs="Book Antiqua"/>
          <w:b/>
          <w:color w:val="000000"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ugge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ubstanti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dividu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</w:t>
      </w:r>
      <w:r w:rsidR="009526A2" w:rsidRPr="0060492E">
        <w:rPr>
          <w:rFonts w:ascii="Book Antiqua" w:eastAsia="Book Antiqua" w:hAnsi="Book Antiqua" w:cs="Book Antiqua"/>
          <w:color w:val="000000"/>
        </w:rPr>
        <w:t>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ra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526A2" w:rsidRPr="0060492E">
        <w:rPr>
          <w:rFonts w:ascii="Book Antiqua" w:eastAsia="Book Antiqua" w:hAnsi="Book Antiqua" w:cs="Book Antiqua"/>
          <w:color w:val="000000"/>
        </w:rPr>
        <w:t>heterogeneou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nclus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nsis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revio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804B7" w:rsidRPr="0060492E">
        <w:rPr>
          <w:rFonts w:ascii="Book Antiqua" w:eastAsia="Book Antiqua" w:hAnsi="Book Antiqua" w:cs="Book Antiqua"/>
          <w:color w:val="000000"/>
        </w:rPr>
        <w:t>review</w:t>
      </w:r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04B7" w:rsidRPr="0060492E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="009526A2"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l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u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g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McCormac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17BB7" w:rsidRPr="0060492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4804B7" w:rsidRPr="0060492E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255CE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255CE" w:rsidRPr="0060492E">
        <w:rPr>
          <w:rFonts w:ascii="Book Antiqua" w:eastAsia="Book Antiqua" w:hAnsi="Book Antiqua" w:cs="Book Antiqua"/>
          <w:color w:val="000000"/>
          <w:vertAlign w:val="superscript"/>
        </w:rPr>
        <w:t>31]</w:t>
      </w:r>
      <w:r w:rsidR="004804B7"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010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wh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nclu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rodu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“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af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lternat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”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ugge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“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mpa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expla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ess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eg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inhalatio</w:t>
      </w:r>
      <w:r w:rsidR="00FB7F29" w:rsidRPr="0060492E">
        <w:rPr>
          <w:rFonts w:ascii="Book Antiqua" w:eastAsia="Book Antiqua" w:hAnsi="Book Antiqua" w:cs="Book Antiqua"/>
          <w:color w:val="000000"/>
        </w:rPr>
        <w:t>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B7F29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B7F29"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B7F29"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B7F29" w:rsidRPr="0060492E">
        <w:rPr>
          <w:rFonts w:ascii="Book Antiqua" w:eastAsia="Book Antiqua" w:hAnsi="Book Antiqua" w:cs="Book Antiqua"/>
          <w:color w:val="000000"/>
        </w:rPr>
        <w:t>intensity”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hristens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17BB7" w:rsidRPr="0060492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4804B7" w:rsidRPr="0060492E">
        <w:rPr>
          <w:rFonts w:ascii="Book Antiqua" w:eastAsia="Book Antiqua" w:hAnsi="Book Antiqua" w:cs="Book Antiqua"/>
          <w:i/>
          <w:iCs/>
          <w:color w:val="000000"/>
        </w:rPr>
        <w:t>al</w:t>
      </w:r>
      <w:r w:rsidR="00226057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226057" w:rsidRPr="0060492E">
        <w:rPr>
          <w:rFonts w:ascii="Book Antiqua" w:eastAsia="Book Antiqua" w:hAnsi="Book Antiqua" w:cs="Book Antiqua"/>
          <w:color w:val="000000"/>
          <w:vertAlign w:val="superscript"/>
        </w:rPr>
        <w:t>28]</w:t>
      </w:r>
      <w:r w:rsidR="004804B7"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2018</w:t>
      </w:r>
      <w:r w:rsidR="00226057"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onsid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robab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beca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“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rodu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freque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p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d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804B7" w:rsidRPr="0060492E">
        <w:rPr>
          <w:rFonts w:ascii="Book Antiqua" w:eastAsia="Book Antiqua" w:hAnsi="Book Antiqua" w:cs="Book Antiqua"/>
          <w:color w:val="000000"/>
        </w:rPr>
        <w:t>users.”</w:t>
      </w:r>
    </w:p>
    <w:p w14:paraId="0FCA984C" w14:textId="196D0866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Exceptionall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wa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Tverdal</w:t>
      </w:r>
      <w:proofErr w:type="spell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43DF3" w:rsidRPr="0060492E">
        <w:rPr>
          <w:rFonts w:ascii="Book Antiqua" w:eastAsia="Book Antiqua" w:hAnsi="Book Antiqua" w:cs="Book Antiqua"/>
          <w:i/>
          <w:color w:val="000000"/>
        </w:rPr>
        <w:t>et</w:t>
      </w:r>
      <w:r w:rsidR="00217BB7" w:rsidRPr="0060492E">
        <w:rPr>
          <w:rFonts w:ascii="Book Antiqua" w:eastAsia="Book Antiqua" w:hAnsi="Book Antiqua" w:cs="Book Antiqua"/>
          <w:i/>
          <w:color w:val="000000"/>
        </w:rPr>
        <w:t xml:space="preserve"> </w:t>
      </w:r>
      <w:proofErr w:type="gramStart"/>
      <w:r w:rsidR="00943DF3" w:rsidRPr="0060492E">
        <w:rPr>
          <w:rFonts w:ascii="Book Antiqua" w:eastAsia="Book Antiqua" w:hAnsi="Book Antiqua" w:cs="Book Antiqua"/>
          <w:i/>
          <w:color w:val="000000"/>
        </w:rPr>
        <w:t>al</w:t>
      </w:r>
      <w:r w:rsidR="00D3794F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3794F" w:rsidRPr="0060492E">
        <w:rPr>
          <w:rFonts w:ascii="Book Antiqua" w:eastAsia="Book Antiqua" w:hAnsi="Book Antiqua" w:cs="Book Antiqua"/>
          <w:color w:val="000000"/>
          <w:vertAlign w:val="superscript"/>
        </w:rPr>
        <w:t>20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1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clu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“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f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”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em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</w:t>
      </w:r>
      <w:r w:rsidR="0032153C" w:rsidRPr="0060492E">
        <w:rPr>
          <w:rFonts w:ascii="Book Antiqua" w:eastAsia="Book Antiqua" w:hAnsi="Book Antiqua" w:cs="Book Antiqua"/>
          <w:color w:val="000000"/>
        </w:rPr>
        <w:t>onsis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32153C"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32153C"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32153C" w:rsidRPr="0060492E">
        <w:rPr>
          <w:rFonts w:ascii="Book Antiqua" w:eastAsia="Book Antiqua" w:hAnsi="Book Antiqua" w:cs="Book Antiqua"/>
          <w:color w:val="000000"/>
        </w:rPr>
        <w:t>conclusion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ul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D0E47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D0E47" w:rsidRPr="0060492E">
        <w:rPr>
          <w:rFonts w:ascii="Book Antiqua" w:eastAsia="Book Antiqua" w:hAnsi="Book Antiqua" w:cs="Book Antiqua"/>
          <w:color w:val="000000"/>
        </w:rPr>
        <w:t>mater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rrespo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D0E47" w:rsidRPr="0060492E">
        <w:rPr>
          <w:rFonts w:ascii="Book Antiqua" w:eastAsia="Book Antiqua" w:hAnsi="Book Antiqua" w:cs="Book Antiqua"/>
          <w:color w:val="000000"/>
        </w:rPr>
        <w:t>Supplement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2D0E47" w:rsidRPr="0060492E">
        <w:rPr>
          <w:rFonts w:ascii="Book Antiqua" w:eastAsia="Book Antiqua" w:hAnsi="Book Antiqua" w:cs="Book Antiqua"/>
          <w:color w:val="000000"/>
        </w:rPr>
        <w:t>mater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60492E">
        <w:rPr>
          <w:rFonts w:ascii="Book Antiqua" w:eastAsia="Book Antiqua" w:hAnsi="Book Antiqua" w:cs="Book Antiqua"/>
          <w:color w:val="000000"/>
        </w:rPr>
        <w:t>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60492E">
        <w:rPr>
          <w:rFonts w:ascii="Book Antiqua" w:eastAsia="Book Antiqua" w:hAnsi="Book Antiqua" w:cs="Book Antiqua"/>
          <w:color w:val="000000"/>
        </w:rPr>
        <w:lastRenderedPageBreak/>
        <w:t>(EP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60492E">
        <w:rPr>
          <w:rFonts w:ascii="Book Antiqua" w:eastAsia="Book Antiqua" w:hAnsi="Book Antiqua" w:cs="Book Antiqua"/>
          <w:color w:val="000000"/>
        </w:rPr>
        <w:t>13.3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60492E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2.00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REE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0.3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60492E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6.78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LC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8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60492E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7.57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LM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5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35653" w:rsidRPr="0060492E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1.82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REE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Tverdal</w:t>
      </w:r>
      <w:proofErr w:type="spell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Bjartveit</w:t>
      </w:r>
      <w:proofErr w:type="spellEnd"/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11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20]</w:t>
      </w:r>
      <w:r w:rsidRPr="0060492E">
        <w:rPr>
          <w:rFonts w:ascii="Book Antiqua" w:eastAsia="Book Antiqua" w:hAnsi="Book Antiqua" w:cs="Book Antiqua"/>
          <w:color w:val="000000"/>
        </w:rPr>
        <w:t>.</w:t>
      </w:r>
    </w:p>
    <w:p w14:paraId="0BC343FB" w14:textId="77777777" w:rsidR="00F92130" w:rsidRPr="0060492E" w:rsidRDefault="00F92130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  <w:u w:val="single"/>
        </w:rPr>
      </w:pPr>
    </w:p>
    <w:p w14:paraId="00C4E9F1" w14:textId="0B17117C" w:rsidR="00F92130" w:rsidRPr="0060492E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</w:p>
    <w:p w14:paraId="67EB207F" w14:textId="084DC953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review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9414D" w:rsidRPr="0060492E">
        <w:rPr>
          <w:rFonts w:ascii="Book Antiqua" w:eastAsia="Book Antiqua" w:hAnsi="Book Antiqua" w:cs="Book Antiqua"/>
          <w:b/>
          <w:color w:val="000000"/>
        </w:rPr>
        <w:t>–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cigarettes</w:t>
      </w:r>
      <w:r w:rsidR="0079414D" w:rsidRPr="0060492E">
        <w:rPr>
          <w:rFonts w:ascii="Book Antiqua" w:hAnsi="Book Antiqua" w:cs="Book Antiqua"/>
          <w:b/>
          <w:color w:val="000000"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bstanti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</w:t>
      </w:r>
      <w:r w:rsidR="001B4E03" w:rsidRPr="0060492E">
        <w:rPr>
          <w:rFonts w:ascii="Book Antiqua" w:eastAsia="Book Antiqua" w:hAnsi="Book Antiqua" w:cs="Book Antiqua"/>
          <w:color w:val="000000"/>
        </w:rPr>
        <w:t>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B4E03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B4E03" w:rsidRPr="0060492E">
        <w:rPr>
          <w:rFonts w:ascii="Book Antiqua" w:eastAsia="Book Antiqua" w:hAnsi="Book Antiqua" w:cs="Book Antiqua"/>
          <w:color w:val="000000"/>
        </w:rPr>
        <w:t>9.19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B4E03"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B4E03" w:rsidRPr="0060492E">
        <w:rPr>
          <w:rFonts w:ascii="Book Antiqua" w:eastAsia="Book Antiqua" w:hAnsi="Book Antiqua" w:cs="Book Antiqua"/>
          <w:color w:val="000000"/>
        </w:rPr>
        <w:t>6.97-12.13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clus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ro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onshi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s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j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proofErr w:type="gramStart"/>
      <w:r w:rsidRPr="0060492E">
        <w:rPr>
          <w:rFonts w:ascii="Book Antiqua" w:eastAsia="Book Antiqua" w:hAnsi="Book Antiqua" w:cs="Book Antiqua"/>
          <w:i/>
          <w:color w:val="000000"/>
        </w:rPr>
        <w:t>e.g.</w:t>
      </w:r>
      <w:r w:rsidR="007A4B66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A4B66" w:rsidRPr="0060492E">
        <w:rPr>
          <w:rFonts w:ascii="Book Antiqua" w:eastAsia="Book Antiqua" w:hAnsi="Book Antiqua" w:cs="Book Antiqua"/>
          <w:color w:val="000000"/>
          <w:vertAlign w:val="superscript"/>
        </w:rPr>
        <w:t>1,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="00665A29" w:rsidRPr="0060492E">
        <w:rPr>
          <w:rFonts w:ascii="Book Antiqua" w:eastAsia="Book Antiqua" w:hAnsi="Book Antiqua" w:cs="Book Antiqua"/>
          <w:color w:val="000000"/>
        </w:rPr>
        <w:t>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.0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18-5.0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13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871EB" w:rsidRPr="0060492E">
        <w:rPr>
          <w:rFonts w:ascii="Book Antiqua" w:eastAsia="Book Antiqua" w:hAnsi="Book Antiqua" w:cs="Book Antiqua"/>
          <w:color w:val="000000"/>
        </w:rPr>
        <w:t>b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871EB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871EB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871EB" w:rsidRPr="0060492E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  <w:color w:val="000000"/>
        </w:rPr>
        <w:t>n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proofErr w:type="spellEnd"/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57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72-4.7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16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15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5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08-3.99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06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26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2.67-3.98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14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12]</w:t>
      </w:r>
      <w:r w:rsidRPr="0060492E">
        <w:rPr>
          <w:rFonts w:ascii="Book Antiqua" w:eastAsia="Book Antiqua" w:hAnsi="Book Antiqua" w:cs="Book Antiqua"/>
          <w:color w:val="000000"/>
        </w:rPr>
        <w:t>.</w:t>
      </w:r>
    </w:p>
    <w:p w14:paraId="424A977B" w14:textId="459726DC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Howev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tw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</w:t>
      </w:r>
      <w:r w:rsidR="0012481F" w:rsidRPr="0060492E">
        <w:rPr>
          <w:rFonts w:ascii="Book Antiqua" w:eastAsia="Book Antiqua" w:hAnsi="Book Antiqua" w:cs="Book Antiqua"/>
          <w:color w:val="000000"/>
        </w:rPr>
        <w:t>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2481F" w:rsidRPr="0060492E">
        <w:rPr>
          <w:rFonts w:ascii="Book Antiqua" w:eastAsia="Book Antiqua" w:hAnsi="Book Antiqua" w:cs="Book Antiqua"/>
          <w:color w:val="000000"/>
        </w:rPr>
        <w:t>vary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2481F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2481F" w:rsidRPr="0060492E">
        <w:rPr>
          <w:rFonts w:ascii="Book Antiqua" w:eastAsia="Book Antiqua" w:hAnsi="Book Antiqua" w:cs="Book Antiqua"/>
          <w:color w:val="000000"/>
        </w:rPr>
        <w:t>3.2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2481F"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2481F" w:rsidRPr="0060492E">
        <w:rPr>
          <w:rFonts w:ascii="Book Antiqua" w:eastAsia="Book Antiqua" w:hAnsi="Book Antiqua" w:cs="Book Antiqua"/>
          <w:color w:val="000000"/>
        </w:rPr>
        <w:t>36.70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="00370192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0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x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gio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rec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ffe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–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–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3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06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="00B65128"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rgin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0.0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23CA4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en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rea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oten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fou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bl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i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firm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in-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ison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review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="003F1829"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7.47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.63-12.0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06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60-3.6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9B2D28" w:rsidRPr="0060492E">
        <w:rPr>
          <w:rFonts w:ascii="Book Antiqua" w:eastAsia="Book Antiqua" w:hAnsi="Book Antiqua" w:cs="Book Antiqua"/>
          <w:color w:val="000000"/>
        </w:rPr>
        <w:t>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60492E">
        <w:rPr>
          <w:rFonts w:ascii="Book Antiqua" w:eastAsia="Book Antiqua" w:hAnsi="Book Antiqua" w:cs="Book Antiqua"/>
          <w:color w:val="000000"/>
        </w:rPr>
        <w:t>smo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60492E">
        <w:rPr>
          <w:rFonts w:ascii="Book Antiqua" w:eastAsia="Book Antiqua" w:hAnsi="Book Antiqua" w:cs="Book Antiqua"/>
          <w:color w:val="000000"/>
        </w:rPr>
        <w:t>product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rrespo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9.4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.25-17.14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9.0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6.78-12.0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onsis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</w:t>
      </w:r>
      <w:r w:rsidR="009B2D28"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60492E">
        <w:rPr>
          <w:rFonts w:ascii="Book Antiqua" w:eastAsia="Book Antiqua" w:hAnsi="Book Antiqua" w:cs="Book Antiqua"/>
          <w:color w:val="000000"/>
        </w:rPr>
        <w:t>signific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60492E">
        <w:rPr>
          <w:rFonts w:ascii="Book Antiqua" w:eastAsia="Book Antiqua" w:hAnsi="Book Antiqua" w:cs="Book Antiqua"/>
          <w:color w:val="000000"/>
        </w:rPr>
        <w:t>(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60492E">
        <w:rPr>
          <w:rFonts w:ascii="Book Antiqua" w:eastAsia="Book Antiqua" w:hAnsi="Book Antiqua" w:cs="Book Antiqua"/>
          <w:i/>
          <w:color w:val="000000"/>
        </w:rPr>
        <w:t>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60492E">
        <w:rPr>
          <w:rFonts w:ascii="Book Antiqua" w:eastAsia="Book Antiqua" w:hAnsi="Book Antiqua" w:cs="Book Antiqua"/>
          <w:color w:val="000000"/>
        </w:rPr>
        <w:t>&l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B2D28" w:rsidRPr="0060492E">
        <w:rPr>
          <w:rFonts w:ascii="Book Antiqua" w:eastAsia="Book Antiqua" w:hAnsi="Book Antiqua" w:cs="Book Antiqua"/>
          <w:color w:val="000000"/>
        </w:rPr>
        <w:t>0.05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rgin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-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ccur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r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f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l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gno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oi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ffe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e-exis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ymptom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ffec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l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bits)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ronchiecta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fini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5571B32C" w14:textId="77777777" w:rsidR="00E4305A" w:rsidRPr="0060492E" w:rsidRDefault="00E4305A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60C0E2C8" w14:textId="36267D91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review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–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pipe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cigars</w:t>
      </w:r>
      <w:r w:rsidR="00E4305A" w:rsidRPr="0060492E">
        <w:rPr>
          <w:rFonts w:ascii="Book Antiqua" w:hAnsi="Book Antiqua"/>
          <w:b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10-2020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LM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505575">
        <w:rPr>
          <w:rFonts w:ascii="Book Antiqua" w:eastAsia="Book Antiqua" w:hAnsi="Book Antiqua" w:cs="Book Antiqua"/>
          <w:color w:val="000000"/>
        </w:rPr>
        <w:t>US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28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</w:t>
      </w:r>
      <w:r w:rsidR="00D7209A" w:rsidRPr="0060492E">
        <w:rPr>
          <w:rFonts w:ascii="Book Antiqua" w:eastAsia="Book Antiqua" w:hAnsi="Book Antiqua" w:cs="Book Antiqua"/>
          <w:color w:val="000000"/>
        </w:rPr>
        <w:t>edomina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7209A" w:rsidRPr="0060492E">
        <w:rPr>
          <w:rFonts w:ascii="Book Antiqua" w:eastAsia="Book Antiqua" w:hAnsi="Book Antiqua" w:cs="Book Antiqua"/>
          <w:color w:val="000000"/>
        </w:rPr>
        <w:t>occur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7209A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7209A" w:rsidRPr="0060492E">
        <w:rPr>
          <w:rFonts w:ascii="Book Antiqua" w:eastAsia="Book Antiqua" w:hAnsi="Book Antiqua" w:cs="Book Antiqua"/>
          <w:color w:val="000000"/>
        </w:rPr>
        <w:t>mal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4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98-6.0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6C43D0">
        <w:rPr>
          <w:rFonts w:ascii="Book Antiqua" w:eastAsia="Book Antiqua" w:hAnsi="Book Antiqua" w:cs="Book Antiqua"/>
          <w:color w:val="000000"/>
        </w:rPr>
        <w:t xml:space="preserve"> smoking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1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29-4.4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6C43D0">
        <w:rPr>
          <w:rFonts w:ascii="Book Antiqua" w:eastAsia="Book Antiqua" w:hAnsi="Book Antiqua" w:cs="Book Antiqua"/>
          <w:color w:val="000000"/>
        </w:rPr>
        <w:t xml:space="preserve"> smoking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mpreci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e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onsis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.</w:t>
      </w:r>
    </w:p>
    <w:p w14:paraId="62C8FFAD" w14:textId="5739F9A0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US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b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4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16-1.77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view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11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ld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3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00-7.4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wedis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ens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7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10-12.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enhag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42]</w:t>
      </w:r>
      <w:r w:rsidRPr="0060492E">
        <w:rPr>
          <w:rFonts w:ascii="Book Antiqua" w:eastAsia="Book Antiqua" w:hAnsi="Book Antiqua" w:cs="Book Antiqua"/>
          <w:color w:val="000000"/>
        </w:rPr>
        <w:t>.</w:t>
      </w:r>
    </w:p>
    <w:p w14:paraId="540574B3" w14:textId="5298875A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lu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36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or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study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43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riv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pprox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12-4.96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ed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9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17-4.11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P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40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wedis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enhag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42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pectivel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6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riv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pprox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51-5.14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4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60-9.60)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33CB44A8" w14:textId="77777777" w:rsidR="001C2767" w:rsidRPr="0060492E" w:rsidRDefault="001C2767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69DA45FD" w14:textId="0AC49FE9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Comparison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tobacco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product</w:t>
      </w:r>
      <w:r w:rsidR="001C2767" w:rsidRPr="0060492E">
        <w:rPr>
          <w:rFonts w:ascii="Book Antiqua" w:hAnsi="Book Antiqua"/>
          <w:b/>
          <w:lang w:eastAsia="zh-CN"/>
        </w:rPr>
        <w:t>:</w:t>
      </w:r>
      <w:r w:rsidR="00217BB7" w:rsidRPr="0060492E">
        <w:rPr>
          <w:rFonts w:ascii="Book Antiqua" w:hAnsi="Book Antiqua"/>
          <w:b/>
          <w:lang w:eastAsia="zh-CN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bo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lo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i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clus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th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tw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bstanti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8.9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.73-13.84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0.6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6.93-12.24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383B169B" w14:textId="77777777" w:rsidR="00254D53" w:rsidRPr="0060492E" w:rsidRDefault="00254D53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75BBD9D7" w14:textId="38EA19FB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Comparing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tobacco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product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-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similarity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COPD</w:t>
      </w:r>
    </w:p>
    <w:p w14:paraId="42A112A1" w14:textId="109025E9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n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y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F4259" w:rsidRPr="0060492E">
        <w:rPr>
          <w:rFonts w:ascii="Book Antiqua" w:eastAsia="Book Antiqua" w:hAnsi="Book Antiqua" w:cs="Book Antiqua"/>
          <w:color w:val="000000"/>
        </w:rPr>
        <w:t>tw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F4259" w:rsidRPr="0060492E">
        <w:rPr>
          <w:rFonts w:ascii="Book Antiqua" w:eastAsia="Book Antiqua" w:hAnsi="Book Antiqua" w:cs="Book Antiqua"/>
          <w:color w:val="000000"/>
        </w:rPr>
        <w:t>dis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F4259"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F4259" w:rsidRPr="0060492E">
        <w:rPr>
          <w:rFonts w:ascii="Book Antiqua" w:eastAsia="Book Antiqua" w:hAnsi="Book Antiqua" w:cs="Book Antiqua"/>
          <w:color w:val="000000"/>
        </w:rPr>
        <w:t>qui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F4259" w:rsidRPr="0060492E">
        <w:rPr>
          <w:rFonts w:ascii="Book Antiqua" w:eastAsia="Book Antiqua" w:hAnsi="Book Antiqua" w:cs="Book Antiqua"/>
          <w:color w:val="000000"/>
        </w:rPr>
        <w:t>similar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u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2.1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0.30-14.3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9.19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6.97-12.13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e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ro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onship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de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e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ng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lastRenderedPageBreak/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e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lo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Figur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86F46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86F46" w:rsidRPr="0060492E">
        <w:rPr>
          <w:rFonts w:ascii="Book Antiqua" w:eastAsia="Book Antiqua" w:hAnsi="Book Antiqua" w:cs="Book Antiqua"/>
          <w:color w:val="000000"/>
        </w:rPr>
        <w:t>4</w:t>
      </w:r>
      <w:r w:rsidRPr="0060492E">
        <w:rPr>
          <w:rFonts w:ascii="Book Antiqua" w:eastAsia="Book Antiqua" w:hAnsi="Book Antiqua" w:cs="Book Antiqua"/>
          <w:color w:val="000000"/>
        </w:rPr>
        <w:t>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tist</w:t>
      </w:r>
      <w:r w:rsidR="00D23B3D" w:rsidRPr="0060492E">
        <w:rPr>
          <w:rFonts w:ascii="Book Antiqua" w:eastAsia="Book Antiqua" w:hAnsi="Book Antiqua" w:cs="Book Antiqua"/>
          <w:color w:val="000000"/>
        </w:rPr>
        <w:t>ic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23B3D" w:rsidRPr="0060492E">
        <w:rPr>
          <w:rFonts w:ascii="Book Antiqua" w:eastAsia="Book Antiqua" w:hAnsi="Book Antiqua" w:cs="Book Antiqua"/>
          <w:color w:val="000000"/>
        </w:rPr>
        <w:t>significa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23B3D" w:rsidRPr="0060492E">
        <w:rPr>
          <w:rFonts w:ascii="Book Antiqua" w:eastAsia="Book Antiqua" w:hAnsi="Book Antiqua" w:cs="Book Antiqua"/>
          <w:color w:val="000000"/>
        </w:rPr>
        <w:t>increase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C43D0">
        <w:rPr>
          <w:rFonts w:ascii="Book Antiqua" w:eastAsia="Book Antiqua" w:hAnsi="Book Antiqua" w:cs="Book Antiqua"/>
          <w:color w:val="000000"/>
        </w:rPr>
        <w:t xml:space="preserve">also </w:t>
      </w:r>
      <w:r w:rsidRPr="0060492E">
        <w:rPr>
          <w:rFonts w:ascii="Book Antiqua" w:eastAsia="Book Antiqua" w:hAnsi="Book Antiqua" w:cs="Book Antiqua"/>
          <w:color w:val="000000"/>
        </w:rPr>
        <w:t>substanti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rea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rrespo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7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36-3.1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4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98-6.0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.9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97-12.32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1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I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0.29-4.40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</w:t>
      </w:r>
      <w:r w:rsidR="007E00D9" w:rsidRPr="0060492E">
        <w:rPr>
          <w:rFonts w:ascii="Book Antiqua" w:eastAsia="Book Antiqua" w:hAnsi="Book Antiqua" w:cs="Book Antiqua"/>
          <w:color w:val="000000"/>
        </w:rPr>
        <w:t>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E00D9"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E00D9" w:rsidRPr="0060492E">
        <w:rPr>
          <w:rFonts w:ascii="Book Antiqua" w:eastAsia="Book Antiqua" w:hAnsi="Book Antiqua" w:cs="Book Antiqua"/>
          <w:color w:val="000000"/>
        </w:rPr>
        <w:t>m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E00D9" w:rsidRPr="0060492E">
        <w:rPr>
          <w:rFonts w:ascii="Book Antiqua" w:eastAsia="Book Antiqua" w:hAnsi="Book Antiqua" w:cs="Book Antiqua"/>
          <w:color w:val="000000"/>
        </w:rPr>
        <w:t>mo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E00D9" w:rsidRPr="0060492E">
        <w:rPr>
          <w:rFonts w:ascii="Book Antiqua" w:eastAsia="Book Antiqua" w:hAnsi="Book Antiqua" w:cs="Book Antiqua"/>
          <w:color w:val="000000"/>
        </w:rPr>
        <w:t>lim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7E00D9" w:rsidRPr="0060492E">
        <w:rPr>
          <w:rFonts w:ascii="Book Antiqua" w:eastAsia="Book Antiqua" w:hAnsi="Book Antiqua" w:cs="Book Antiqua"/>
          <w:color w:val="000000"/>
        </w:rPr>
        <w:t>data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</w:t>
      </w:r>
      <w:r w:rsidR="006C43D0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6C43D0">
        <w:rPr>
          <w:rFonts w:ascii="Book Antiqua" w:eastAsia="Book Antiqua" w:hAnsi="Book Antiqua" w:cs="Book Antiqua"/>
          <w:color w:val="000000"/>
        </w:rPr>
        <w:t xml:space="preserve">also </w:t>
      </w:r>
      <w:r w:rsidRPr="0060492E">
        <w:rPr>
          <w:rFonts w:ascii="Book Antiqua" w:eastAsia="Book Antiqua" w:hAnsi="Book Antiqua" w:cs="Book Antiqua"/>
          <w:color w:val="000000"/>
        </w:rPr>
        <w:t>grea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</w:t>
      </w:r>
      <w:r w:rsidR="00C84FA3" w:rsidRPr="0060492E">
        <w:rPr>
          <w:rFonts w:ascii="Book Antiqua" w:eastAsia="Book Antiqua" w:hAnsi="Book Antiqua" w:cs="Book Antiqua"/>
          <w:color w:val="000000"/>
        </w:rPr>
        <w:t>id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84FA3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84FA3"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C84FA3" w:rsidRPr="0060492E">
        <w:rPr>
          <w:rFonts w:ascii="Book Antiqua" w:eastAsia="Book Antiqua" w:hAnsi="Book Antiqua" w:cs="Book Antiqua"/>
          <w:color w:val="000000"/>
        </w:rPr>
        <w:t>cancer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qui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mil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mal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ro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d.</w:t>
      </w:r>
    </w:p>
    <w:p w14:paraId="3CAB8397" w14:textId="77777777" w:rsidR="00584AED" w:rsidRPr="0060492E" w:rsidRDefault="00584AED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38547857" w14:textId="496EBDF2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General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considerations</w:t>
      </w:r>
    </w:p>
    <w:p w14:paraId="1B9970E2" w14:textId="246A14E0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bsolute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bstanti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tween-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ltip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as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n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ter-relat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investigate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us</w:t>
      </w:r>
      <w:r w:rsidR="006C43D0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opul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g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ffe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ecise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i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ou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</w:t>
      </w:r>
      <w:r w:rsidR="009348B3" w:rsidRPr="0060492E">
        <w:rPr>
          <w:rFonts w:ascii="Book Antiqua" w:eastAsia="Book Antiqua" w:hAnsi="Book Antiqua" w:cs="Book Antiqua"/>
          <w:color w:val="000000"/>
        </w:rPr>
        <w:t>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dur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exposur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v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amou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smoke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opul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posu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djustm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d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ion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tw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a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fini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po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nexpo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roup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su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posu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tric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ten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inimu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lifeti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numb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cigarett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isclassific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su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ctu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m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ener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icot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iomar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tin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chec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self-repor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smoking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nit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ng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dividual’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im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assify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bje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l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tu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bseque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qu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witc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lu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lastRenderedPageBreak/>
        <w:t>e-cigaret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at-not-bur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l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</w:t>
      </w:r>
      <w:r w:rsidR="009348B3" w:rsidRPr="0060492E">
        <w:rPr>
          <w:rFonts w:ascii="Book Antiqua" w:eastAsia="Book Antiqua" w:hAnsi="Book Antiqua" w:cs="Book Antiqua"/>
          <w:color w:val="000000"/>
        </w:rPr>
        <w:t>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la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tak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smoking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eci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fini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tw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ng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i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o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reat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ffec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rvival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ossib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ffere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348B3" w:rsidRPr="0060492E">
        <w:rPr>
          <w:rFonts w:ascii="Book Antiqua" w:eastAsia="Book Antiqua" w:hAnsi="Book Antiqua" w:cs="Book Antiqua"/>
          <w:color w:val="000000"/>
        </w:rPr>
        <w:t>smoker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l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pla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tw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34056165" w14:textId="77777777" w:rsidR="009348B3" w:rsidRPr="0060492E" w:rsidRDefault="009348B3" w:rsidP="0060492E">
      <w:pPr>
        <w:spacing w:line="360" w:lineRule="auto"/>
        <w:jc w:val="both"/>
        <w:rPr>
          <w:rFonts w:ascii="Book Antiqua" w:eastAsia="Book Antiqua" w:hAnsi="Book Antiqua" w:cs="Book Antiqua"/>
          <w:color w:val="000000"/>
          <w:u w:val="single"/>
        </w:rPr>
      </w:pPr>
    </w:p>
    <w:p w14:paraId="688C4852" w14:textId="5A903183" w:rsidR="00A77B3E" w:rsidRPr="0060492E" w:rsidRDefault="004804B7" w:rsidP="0060492E">
      <w:pPr>
        <w:spacing w:line="360" w:lineRule="auto"/>
        <w:jc w:val="both"/>
        <w:rPr>
          <w:rFonts w:ascii="Book Antiqua" w:hAnsi="Book Antiqua"/>
          <w:b/>
          <w:i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Limitations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work</w:t>
      </w:r>
    </w:p>
    <w:p w14:paraId="68BF50CC" w14:textId="16CC1321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or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iv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goo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sigh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gnitud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i/>
          <w:iCs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bject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</w:t>
      </w:r>
      <w:r w:rsidR="001D6C6B" w:rsidRPr="0060492E">
        <w:rPr>
          <w:rFonts w:ascii="Book Antiqua" w:eastAsia="Book Antiqua" w:hAnsi="Book Antiqua" w:cs="Book Antiqua"/>
          <w:color w:val="000000"/>
        </w:rPr>
        <w:t>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meta-analysi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dividu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ecis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temp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estig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dividu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</w:t>
      </w:r>
      <w:r w:rsidR="001D6C6B" w:rsidRPr="0060492E">
        <w:rPr>
          <w:rFonts w:ascii="Book Antiqua" w:eastAsia="Book Antiqua" w:hAnsi="Book Antiqua" w:cs="Book Antiqua"/>
          <w:color w:val="000000"/>
        </w:rPr>
        <w:t>ontribu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heterogeneity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owev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oul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ossi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r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ltivari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estig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ccor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li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fact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studie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umb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</w:t>
      </w:r>
      <w:r w:rsidR="001D6C6B" w:rsidRPr="0060492E">
        <w:rPr>
          <w:rFonts w:ascii="Book Antiqua" w:eastAsia="Book Antiqua" w:hAnsi="Book Antiqua" w:cs="Book Antiqua"/>
          <w:color w:val="000000"/>
        </w:rPr>
        <w:t>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investig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product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u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nfortun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c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fini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ur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er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“smoking”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ous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bacc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exclu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D6C6B" w:rsidRPr="0060492E">
        <w:rPr>
          <w:rFonts w:ascii="Book Antiqua" w:eastAsia="Book Antiqua" w:hAnsi="Book Antiqua" w:cs="Book Antiqua"/>
          <w:color w:val="000000"/>
        </w:rPr>
        <w:t>smoking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temp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term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an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best</w:t>
      </w:r>
      <w:proofErr w:type="gramEnd"/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rr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main.</w:t>
      </w:r>
    </w:p>
    <w:p w14:paraId="0E8B883D" w14:textId="14AFAC85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bjectiv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century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06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="00565B89"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us</w:t>
      </w:r>
      <w:r w:rsidR="006C43D0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u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estig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pe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bacc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lu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ou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ur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ar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ffec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quitt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soci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</w:t>
      </w:r>
      <w:r w:rsidR="00565B89" w:rsidRPr="0060492E">
        <w:rPr>
          <w:rFonts w:ascii="Book Antiqua" w:eastAsia="Book Antiqua" w:hAnsi="Book Antiqua" w:cs="Book Antiqua"/>
          <w:color w:val="000000"/>
        </w:rPr>
        <w:t>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multip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product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o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-cigaret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troduc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ward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llow-up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erio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so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studi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lastRenderedPageBreak/>
        <w:t>individu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stologic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yp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bgrouping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dividu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yp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</w:t>
      </w:r>
      <w:r w:rsidR="00565B89" w:rsidRPr="0060492E">
        <w:rPr>
          <w:rFonts w:ascii="Book Antiqua" w:eastAsia="Book Antiqua" w:hAnsi="Book Antiqua" w:cs="Book Antiqua"/>
          <w:color w:val="000000"/>
        </w:rPr>
        <w:t>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cigaret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cig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65B89" w:rsidRPr="0060492E">
        <w:rPr>
          <w:rFonts w:ascii="Book Antiqua" w:eastAsia="Book Antiqua" w:hAnsi="Book Antiqua" w:cs="Book Antiqua"/>
          <w:color w:val="000000"/>
        </w:rPr>
        <w:t>pip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temp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quantif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o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isclassific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posur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foun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b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igh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i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</w:p>
    <w:p w14:paraId="19F655BE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1A441BBD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1DFD3D9A" w14:textId="6ED25676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10-202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fir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ro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soc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rked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w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mal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-contro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clu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c</w:t>
      </w:r>
      <w:r w:rsidR="00D10862" w:rsidRPr="0060492E">
        <w:rPr>
          <w:rFonts w:ascii="Book Antiqua" w:eastAsia="Book Antiqua" w:hAnsi="Book Antiqua" w:cs="Book Antiqua"/>
          <w:color w:val="000000"/>
        </w:rPr>
        <w:t>cur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60492E">
        <w:rPr>
          <w:rFonts w:ascii="Book Antiqua" w:eastAsia="Book Antiqua" w:hAnsi="Book Antiqua" w:cs="Book Antiqua"/>
          <w:color w:val="000000"/>
        </w:rPr>
        <w:t>shor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60492E">
        <w:rPr>
          <w:rFonts w:ascii="Book Antiqua" w:eastAsia="Book Antiqua" w:hAnsi="Book Antiqua" w:cs="Book Antiqua"/>
          <w:color w:val="000000"/>
        </w:rPr>
        <w:t>aft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60492E">
        <w:rPr>
          <w:rFonts w:ascii="Book Antiqua" w:eastAsia="Book Antiqua" w:hAnsi="Book Antiqua" w:cs="Book Antiqua"/>
          <w:color w:val="000000"/>
        </w:rPr>
        <w:t>baselin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D10862" w:rsidRPr="0060492E">
        <w:rPr>
          <w:rFonts w:ascii="Book Antiqua" w:eastAsia="Book Antiqua" w:hAnsi="Book Antiqua" w:cs="Book Antiqua"/>
          <w:color w:val="000000"/>
        </w:rPr>
        <w:t>Europ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dic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ous.</w:t>
      </w:r>
    </w:p>
    <w:p w14:paraId="173105A1" w14:textId="5AC04EEA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8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sh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erio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fir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ro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socia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omew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B487B" w:rsidRPr="0060492E">
        <w:rPr>
          <w:rFonts w:ascii="Book Antiqua" w:eastAsia="Book Antiqua" w:hAnsi="Book Antiqua" w:cs="Book Antiqua"/>
          <w:color w:val="000000"/>
        </w:rPr>
        <w:t>significa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B487B"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B487B" w:rsidRPr="0060492E">
        <w:rPr>
          <w:rFonts w:ascii="Book Antiqua" w:eastAsia="Book Antiqua" w:hAnsi="Book Antiqua" w:cs="Book Antiqua"/>
          <w:color w:val="000000"/>
        </w:rPr>
        <w:t>reg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B487B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4B487B" w:rsidRPr="0060492E">
        <w:rPr>
          <w:rFonts w:ascii="Book Antiqua" w:eastAsia="Book Antiqua" w:hAnsi="Book Antiqua" w:cs="Book Antiqua"/>
          <w:color w:val="000000"/>
        </w:rPr>
        <w:t>sex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rked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o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racterist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u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plai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j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</w:t>
      </w:r>
      <w:r w:rsidR="004B487B" w:rsidRPr="0060492E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05575">
        <w:rPr>
          <w:rFonts w:ascii="Book Antiqua" w:eastAsia="Book Antiqua" w:hAnsi="Book Antiqua" w:cs="Book Antiqua"/>
          <w:color w:val="000000"/>
        </w:rPr>
        <w:t>US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gge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ncertain.</w:t>
      </w:r>
    </w:p>
    <w:p w14:paraId="4EB1AC4E" w14:textId="762F77EB" w:rsidR="00A77B3E" w:rsidRPr="0060492E" w:rsidRDefault="004804B7" w:rsidP="0060492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rticular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rked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</w:t>
      </w:r>
      <w:r w:rsidR="00A07948" w:rsidRPr="0060492E">
        <w:rPr>
          <w:rFonts w:ascii="Book Antiqua" w:eastAsia="Book Antiqua" w:hAnsi="Book Antiqua" w:cs="Book Antiqua"/>
          <w:color w:val="000000"/>
        </w:rPr>
        <w:t>evelop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60492E">
        <w:rPr>
          <w:rFonts w:ascii="Book Antiqua" w:eastAsia="Book Antiqua" w:hAnsi="Book Antiqua" w:cs="Book Antiqua"/>
          <w:color w:val="000000"/>
        </w:rPr>
        <w:t>COP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ffective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du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ul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qu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A07948"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07948" w:rsidRPr="0060492E">
        <w:rPr>
          <w:rFonts w:ascii="Book Antiqua" w:eastAsia="Book Antiqua" w:hAnsi="Book Antiqua" w:cs="Book Antiqua"/>
          <w:color w:val="000000"/>
          <w:vertAlign w:val="superscript"/>
        </w:rPr>
        <w:t>44,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45]</w:t>
      </w:r>
      <w:r w:rsidRPr="0060492E">
        <w:rPr>
          <w:rFonts w:ascii="Book Antiqua" w:eastAsia="Book Antiqua" w:hAnsi="Book Antiqua" w:cs="Book Antiqua"/>
          <w:color w:val="000000"/>
        </w:rPr>
        <w:t>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ternat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icotine-contain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</w:t>
      </w:r>
      <w:r w:rsidR="00A07948" w:rsidRPr="0060492E">
        <w:rPr>
          <w:rFonts w:ascii="Book Antiqua" w:eastAsia="Book Antiqua" w:hAnsi="Book Antiqua" w:cs="Book Antiqua"/>
          <w:color w:val="000000"/>
        </w:rPr>
        <w:t>bstanti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60492E">
        <w:rPr>
          <w:rFonts w:ascii="Book Antiqua" w:eastAsia="Book Antiqua" w:hAnsi="Book Antiqua" w:cs="Book Antiqua"/>
          <w:color w:val="000000"/>
        </w:rPr>
        <w:t>redu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A07948" w:rsidRPr="0060492E">
        <w:rPr>
          <w:rFonts w:ascii="Book Antiqua" w:eastAsia="Book Antiqua" w:hAnsi="Book Antiqua" w:cs="Book Antiqua"/>
          <w:color w:val="000000"/>
        </w:rPr>
        <w:t>risk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leare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wedis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snus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46-48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pidemi</w:t>
      </w:r>
      <w:r w:rsidR="005D3E76" w:rsidRPr="0060492E">
        <w:rPr>
          <w:rFonts w:ascii="Book Antiqua" w:eastAsia="Book Antiqua" w:hAnsi="Book Antiqua" w:cs="Book Antiqua"/>
          <w:color w:val="000000"/>
        </w:rPr>
        <w:t>ologic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D3E76"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D3E76"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D3E76" w:rsidRPr="0060492E">
        <w:rPr>
          <w:rFonts w:ascii="Book Antiqua" w:eastAsia="Book Antiqua" w:hAnsi="Book Antiqua" w:cs="Book Antiqua"/>
          <w:color w:val="000000"/>
        </w:rPr>
        <w:t>availabl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owev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ru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-cigaret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bacc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i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xic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vel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era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&gt;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90%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smoke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49]</w:t>
      </w:r>
      <w:r w:rsidR="001B5923">
        <w:rPr>
          <w:rFonts w:ascii="Book Antiqua" w:eastAsia="Book Antiqua" w:hAnsi="Book Antiqua" w:cs="Book Antiqua"/>
          <w:color w:val="000000"/>
        </w:rPr>
        <w:t>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B5923">
        <w:rPr>
          <w:rFonts w:ascii="Book Antiqua" w:eastAsia="Book Antiqua" w:hAnsi="Book Antiqua" w:cs="Book Antiqua"/>
          <w:color w:val="000000"/>
        </w:rPr>
        <w:lastRenderedPageBreak/>
        <w:t>A</w:t>
      </w:r>
      <w:r w:rsidRPr="0060492E">
        <w:rPr>
          <w:rFonts w:ascii="Book Antiqua" w:eastAsia="Book Antiqua" w:hAnsi="Book Antiqua" w:cs="Book Antiqua"/>
          <w:color w:val="000000"/>
        </w:rPr>
        <w:t>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pe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0492E">
        <w:rPr>
          <w:rFonts w:ascii="Book Antiqua" w:eastAsia="Book Antiqua" w:hAnsi="Book Antiqua" w:cs="Book Antiqua"/>
          <w:color w:val="000000"/>
        </w:rPr>
        <w:t>opinion</w:t>
      </w:r>
      <w:r w:rsidRPr="0060492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0492E">
        <w:rPr>
          <w:rFonts w:ascii="Book Antiqua" w:eastAsia="Book Antiqua" w:hAnsi="Book Antiqua" w:cs="Book Antiqua"/>
          <w:color w:val="000000"/>
          <w:vertAlign w:val="superscript"/>
        </w:rPr>
        <w:t>50]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sider</w:t>
      </w:r>
      <w:r w:rsidR="001B5923">
        <w:rPr>
          <w:rFonts w:ascii="Book Antiqua" w:eastAsia="Book Antiqua" w:hAnsi="Book Antiqua" w:cs="Book Antiqua"/>
          <w:color w:val="000000"/>
        </w:rPr>
        <w:t>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-cigaret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bo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5%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r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r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u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.</w:t>
      </w:r>
    </w:p>
    <w:p w14:paraId="112C1CBB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6456F717" w14:textId="507F1CF2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217BB7"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7752204B" w14:textId="352D09C5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24ADCF84" w14:textId="735C6C35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Whi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tens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ang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im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p-to-da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e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.</w:t>
      </w:r>
    </w:p>
    <w:p w14:paraId="3AFEAE94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77C435F" w14:textId="70037C4D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55318B05" w14:textId="16186072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bta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c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B5923">
        <w:rPr>
          <w:rFonts w:ascii="Book Antiqua" w:eastAsia="Book Antiqua" w:hAnsi="Book Antiqua" w:cs="Book Antiqua"/>
          <w:color w:val="000000"/>
        </w:rPr>
        <w:t xml:space="preserve">the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aj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-rel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B5923">
        <w:rPr>
          <w:rFonts w:ascii="Book Antiqua" w:eastAsia="Book Antiqua" w:hAnsi="Book Antiqua" w:cs="Book Antiqua"/>
          <w:color w:val="000000"/>
        </w:rPr>
        <w:t>due 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B5923">
        <w:rPr>
          <w:rFonts w:ascii="Book Antiqua" w:eastAsia="Book Antiqua" w:hAnsi="Book Antiqua" w:cs="Book Antiqua"/>
          <w:color w:val="000000"/>
        </w:rPr>
        <w:t xml:space="preserve">the </w:t>
      </w:r>
      <w:r w:rsidRPr="0060492E">
        <w:rPr>
          <w:rFonts w:ascii="Book Antiqua" w:eastAsia="Book Antiqua" w:hAnsi="Book Antiqua" w:cs="Book Antiqua"/>
          <w:color w:val="000000"/>
        </w:rPr>
        <w:t>u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o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bacc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.</w:t>
      </w:r>
    </w:p>
    <w:p w14:paraId="68AF3427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470A73E" w14:textId="318FC872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10CCBEA8" w14:textId="4E762B5B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mmariz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meric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B5923">
        <w:rPr>
          <w:rFonts w:ascii="Book Antiqua" w:eastAsia="Book Antiqua" w:hAnsi="Book Antiqua" w:cs="Book Antiqua"/>
          <w:color w:val="000000"/>
        </w:rPr>
        <w:t xml:space="preserve">the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hron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bstruct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lmonar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COPD).</w:t>
      </w:r>
    </w:p>
    <w:p w14:paraId="19BAF14D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33C7C847" w14:textId="2C9E358E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125B1334" w14:textId="4038A272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Medli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arch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1B5923">
        <w:rPr>
          <w:rFonts w:ascii="Book Antiqua" w:eastAsia="Book Antiqua" w:hAnsi="Book Antiqua" w:cs="Book Antiqua"/>
          <w:color w:val="000000"/>
        </w:rPr>
        <w:t>identifi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nglis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ublic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010-202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</w:t>
      </w:r>
      <w:r w:rsidRPr="002B3916">
        <w:rPr>
          <w:rFonts w:ascii="Book Antiqua" w:eastAsia="Book Antiqua" w:hAnsi="Book Antiqua" w:cs="Book Antiqua"/>
          <w:i/>
          <w:color w:val="000000"/>
        </w:rPr>
        <w:t>v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ver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60492E">
        <w:rPr>
          <w:rFonts w:ascii="Book Antiqua" w:eastAsia="Book Antiqua" w:hAnsi="Book Antiqua" w:cs="Book Antiqua"/>
          <w:color w:val="000000"/>
        </w:rPr>
        <w:t>pip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60492E">
        <w:rPr>
          <w:rFonts w:ascii="Book Antiqua" w:eastAsia="Book Antiqua" w:hAnsi="Book Antiqua" w:cs="Book Antiqua"/>
          <w:color w:val="000000"/>
        </w:rPr>
        <w:t>thre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60492E">
        <w:rPr>
          <w:rFonts w:ascii="Book Antiqua" w:eastAsia="Book Antiqua" w:hAnsi="Book Antiqua" w:cs="Book Antiqua"/>
          <w:color w:val="000000"/>
        </w:rPr>
        <w:t>region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a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h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es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-contro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sig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domiz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troll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rial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vol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a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0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terest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tri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pecif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yp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tien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pecific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dica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ndi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por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perse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at</w:t>
      </w:r>
      <w:r w:rsidR="00900724" w:rsidRPr="0060492E">
        <w:rPr>
          <w:rFonts w:ascii="Book Antiqua" w:eastAsia="Book Antiqua" w:hAnsi="Book Antiqua" w:cs="Book Antiqua"/>
          <w:color w:val="000000"/>
        </w:rPr>
        <w:t>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60492E">
        <w:rPr>
          <w:rFonts w:ascii="Book Antiqua" w:eastAsia="Book Antiqua" w:hAnsi="Book Antiqua" w:cs="Book Antiqua"/>
          <w:color w:val="000000"/>
        </w:rPr>
        <w:t>sam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900724" w:rsidRPr="0060492E">
        <w:rPr>
          <w:rFonts w:ascii="Book Antiqua" w:eastAsia="Book Antiqua" w:hAnsi="Book Antiqua" w:cs="Book Antiqua"/>
          <w:color w:val="000000"/>
        </w:rPr>
        <w:t>study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xtrac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bin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and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eta-analyses.</w:t>
      </w:r>
    </w:p>
    <w:p w14:paraId="4AFC6956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061F1F7" w14:textId="0B7B5DF8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588C75E2" w14:textId="22FC974A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Resul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vail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8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edomina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Nor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Europ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ver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lastRenderedPageBreak/>
        <w:t>R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2.1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9.19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COP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ligh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u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mal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female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ative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rticular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3.61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mpar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5.15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rt</w:t>
      </w:r>
      <w:r w:rsidR="00886F88" w:rsidRPr="0060492E">
        <w:rPr>
          <w:rFonts w:ascii="Book Antiqua" w:eastAsia="Book Antiqua" w:hAnsi="Book Antiqua" w:cs="Book Antiqua"/>
          <w:color w:val="000000"/>
        </w:rPr>
        <w:t>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America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12.30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Europ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ation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ee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t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acto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igh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(17.45)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h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isea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fi</w:t>
      </w:r>
      <w:r w:rsidR="00886F88" w:rsidRPr="0060492E">
        <w:rPr>
          <w:rFonts w:ascii="Book Antiqua" w:eastAsia="Book Antiqua" w:hAnsi="Book Antiqua" w:cs="Book Antiqua"/>
          <w:color w:val="000000"/>
        </w:rPr>
        <w:t>niti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exclu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bronchiectasis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ew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vid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urr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l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</w:t>
      </w:r>
      <w:r w:rsidR="00886F88" w:rsidRPr="0060492E">
        <w:rPr>
          <w:rFonts w:ascii="Book Antiqua" w:eastAsia="Book Antiqua" w:hAnsi="Book Antiqua" w:cs="Book Antiqua"/>
          <w:color w:val="000000"/>
        </w:rPr>
        <w:t>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05575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886F88" w:rsidRPr="0060492E">
        <w:rPr>
          <w:rFonts w:ascii="Book Antiqua" w:eastAsia="Book Antiqua" w:hAnsi="Book Antiqua" w:cs="Book Antiqua"/>
          <w:color w:val="000000"/>
        </w:rPr>
        <w:t>Europe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stim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7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2.44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4.93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1.12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e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ow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as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imi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ata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otabl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terogeneit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.</w:t>
      </w:r>
    </w:p>
    <w:p w14:paraId="1F93412F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6F3878FF" w14:textId="1C23CBD2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6486AF11" w14:textId="57BCCF9F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Consiste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arli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tudie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ip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r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bo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rom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es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Jap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505575">
        <w:rPr>
          <w:rFonts w:ascii="Book Antiqua" w:eastAsia="Book Antiqua" w:hAnsi="Book Antiqua" w:cs="Book Antiqua"/>
          <w:color w:val="000000"/>
        </w:rPr>
        <w:t>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urope.</w:t>
      </w:r>
    </w:p>
    <w:p w14:paraId="1DF716B0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B2E2CEA" w14:textId="2D89A64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217BB7" w:rsidRPr="0060492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257DD1B8" w14:textId="0D121A4C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Smok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ignificant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increas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evelop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lu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anc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PD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wit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F7219" w:rsidRPr="0060492E">
        <w:rPr>
          <w:rFonts w:ascii="Book Antiqua" w:eastAsia="Book Antiqua" w:hAnsi="Book Antiqua" w:cs="Book Antiqua"/>
          <w:color w:val="000000"/>
        </w:rPr>
        <w:t>highe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F7219"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F7219" w:rsidRPr="0060492E">
        <w:rPr>
          <w:rFonts w:ascii="Book Antiqua" w:eastAsia="Book Antiqua" w:hAnsi="Book Antiqua" w:cs="Book Antiqua"/>
          <w:color w:val="000000"/>
        </w:rPr>
        <w:t>cigarett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0F7219" w:rsidRPr="0060492E">
        <w:rPr>
          <w:rFonts w:ascii="Book Antiqua" w:eastAsia="Book Antiqua" w:hAnsi="Book Antiqua" w:cs="Book Antiqua"/>
          <w:color w:val="000000"/>
        </w:rPr>
        <w:t>smoking.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mos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ffective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du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moker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ul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quit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oug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viden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gges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us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ternativ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nicotine-contain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ch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nus,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e-cigarette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heate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obacc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roduc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houl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substantially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duc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s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isks.</w:t>
      </w:r>
    </w:p>
    <w:p w14:paraId="66E348F9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38735D16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3CC6ECA9" w14:textId="01FC774C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color w:val="000000"/>
        </w:rPr>
        <w:t>W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lso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ank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Yvonn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Coop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fo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yp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variou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drafts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paper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obtaining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the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levant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color w:val="000000"/>
        </w:rPr>
        <w:t>references.</w:t>
      </w:r>
    </w:p>
    <w:p w14:paraId="3671D6CD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484A5448" w14:textId="7777777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REFERENCES</w:t>
      </w:r>
    </w:p>
    <w:p w14:paraId="5F85D295" w14:textId="1F2159CE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lastRenderedPageBreak/>
        <w:t>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International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Agency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for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Research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o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Cancer.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Tobacco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smoking.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Cs/>
        </w:rPr>
        <w:t>Vol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38.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IARC</w:t>
      </w:r>
      <w:r w:rsidR="00217BB7" w:rsidRPr="0060492E">
        <w:rPr>
          <w:rFonts w:ascii="Book Antiqua" w:hAnsi="Book Antiqua"/>
          <w:bCs/>
        </w:rPr>
        <w:t xml:space="preserve"> </w:t>
      </w:r>
      <w:proofErr w:type="spellStart"/>
      <w:r w:rsidRPr="0060492E">
        <w:rPr>
          <w:rFonts w:ascii="Book Antiqua" w:hAnsi="Book Antiqua"/>
          <w:bCs/>
        </w:rPr>
        <w:t>Monogr</w:t>
      </w:r>
      <w:proofErr w:type="spellEnd"/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Eval</w:t>
      </w:r>
      <w:r w:rsidR="00217BB7" w:rsidRPr="0060492E">
        <w:rPr>
          <w:rFonts w:ascii="Book Antiqua" w:hAnsi="Book Antiqua"/>
          <w:bCs/>
        </w:rPr>
        <w:t xml:space="preserve"> </w:t>
      </w:r>
      <w:proofErr w:type="spellStart"/>
      <w:r w:rsidRPr="0060492E">
        <w:rPr>
          <w:rFonts w:ascii="Book Antiqua" w:hAnsi="Book Antiqua"/>
          <w:bCs/>
        </w:rPr>
        <w:t>Carcinog</w:t>
      </w:r>
      <w:proofErr w:type="spellEnd"/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Risk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Chem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Hum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Lyo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ance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AR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86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421.</w:t>
      </w:r>
      <w:r w:rsidR="00217BB7" w:rsidRPr="0060492E">
        <w:rPr>
          <w:rFonts w:ascii="Book Antiqua" w:hAnsi="Book Antiqua"/>
        </w:rPr>
        <w:t xml:space="preserve"> </w:t>
      </w:r>
      <w:r w:rsidR="00C73E95" w:rsidRPr="0060492E">
        <w:rPr>
          <w:rFonts w:ascii="Book Antiqua" w:hAnsi="Book Antiqua"/>
        </w:rPr>
        <w:t>Available</w:t>
      </w:r>
      <w:r w:rsidR="00217BB7" w:rsidRPr="0060492E">
        <w:rPr>
          <w:rFonts w:ascii="Book Antiqua" w:hAnsi="Book Antiqua"/>
        </w:rPr>
        <w:t xml:space="preserve"> </w:t>
      </w:r>
      <w:r w:rsidR="00C73E95" w:rsidRPr="0060492E">
        <w:rPr>
          <w:rFonts w:ascii="Book Antiqua" w:hAnsi="Book Antiqua"/>
        </w:rPr>
        <w:t>from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ttp://monographs.iarc.fr/ENG/Monographs/vol1-42/mono38.pdf</w:t>
      </w:r>
    </w:p>
    <w:p w14:paraId="2BEC7A5E" w14:textId="236C2895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US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Surgeo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General.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Cs/>
        </w:rPr>
        <w:t>The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health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consequences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of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smoking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-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50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years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of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progress: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a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report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of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the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Surgeon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General.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Vol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Atlant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eorgia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partm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u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ervice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nte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tr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ventio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atio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nt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ro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ven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motio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fi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4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944.</w:t>
      </w:r>
      <w:r w:rsidR="00217BB7" w:rsidRPr="0060492E">
        <w:rPr>
          <w:rFonts w:ascii="Book Antiqua" w:hAnsi="Book Antiqua"/>
        </w:rPr>
        <w:t xml:space="preserve"> </w:t>
      </w:r>
      <w:r w:rsidR="0092175F" w:rsidRPr="0060492E">
        <w:rPr>
          <w:rFonts w:ascii="Book Antiqua" w:hAnsi="Book Antiqua"/>
        </w:rPr>
        <w:t>Available</w:t>
      </w:r>
      <w:r w:rsidR="00217BB7" w:rsidRPr="0060492E">
        <w:rPr>
          <w:rFonts w:ascii="Book Antiqua" w:hAnsi="Book Antiqua"/>
        </w:rPr>
        <w:t xml:space="preserve"> </w:t>
      </w:r>
      <w:r w:rsidR="0092175F" w:rsidRPr="0060492E">
        <w:rPr>
          <w:rFonts w:ascii="Book Antiqua" w:hAnsi="Book Antiqua"/>
        </w:rPr>
        <w:t>from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ttps://www.ncbi.nlm.nih.gov/books/NBK179276</w:t>
      </w:r>
    </w:p>
    <w:p w14:paraId="2A1F32A1" w14:textId="10146EBF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Le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P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omb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J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amling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-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or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erica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urope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pane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n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eles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bacc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j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-rel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</w:rPr>
        <w:t>World</w:t>
      </w:r>
      <w:r w:rsidR="00217BB7" w:rsidRPr="0060492E">
        <w:rPr>
          <w:rFonts w:ascii="Book Antiqua" w:hAnsi="Book Antiqua"/>
          <w:i/>
        </w:rPr>
        <w:t xml:space="preserve"> </w:t>
      </w:r>
      <w:r w:rsidRPr="0060492E">
        <w:rPr>
          <w:rFonts w:ascii="Book Antiqua" w:hAnsi="Book Antiqua"/>
          <w:i/>
        </w:rPr>
        <w:t>J</w:t>
      </w:r>
      <w:r w:rsidR="00217BB7" w:rsidRPr="0060492E">
        <w:rPr>
          <w:rFonts w:ascii="Book Antiqua" w:hAnsi="Book Antiqua"/>
          <w:i/>
        </w:rPr>
        <w:t xml:space="preserve"> </w:t>
      </w:r>
      <w:proofErr w:type="spellStart"/>
      <w:r w:rsidR="0001496A" w:rsidRPr="0060492E">
        <w:rPr>
          <w:rFonts w:ascii="Book Antiqua" w:hAnsi="Book Antiqua"/>
          <w:i/>
        </w:rPr>
        <w:t>Metaana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="0001496A" w:rsidRPr="0060492E">
        <w:rPr>
          <w:rFonts w:ascii="Book Antiqua" w:hAnsi="Book Antiqua"/>
        </w:rPr>
        <w:t>2022;</w:t>
      </w:r>
      <w:r w:rsidR="00217BB7" w:rsidRPr="0060492E">
        <w:rPr>
          <w:rFonts w:ascii="Book Antiqua" w:hAnsi="Book Antiqua"/>
        </w:rPr>
        <w:t xml:space="preserve"> </w:t>
      </w:r>
      <w:r w:rsidR="0001496A" w:rsidRPr="0060492E">
        <w:rPr>
          <w:rFonts w:ascii="Book Antiqua" w:hAnsi="Book Antiqua"/>
          <w:b/>
        </w:rPr>
        <w:t>10:</w:t>
      </w:r>
      <w:r w:rsidR="00217BB7" w:rsidRPr="0060492E">
        <w:rPr>
          <w:rFonts w:ascii="Book Antiqua" w:hAnsi="Book Antiqua"/>
          <w:b/>
        </w:rPr>
        <w:t xml:space="preserve"> </w:t>
      </w:r>
      <w:r w:rsidR="0001496A" w:rsidRPr="0060492E">
        <w:rPr>
          <w:rFonts w:ascii="Book Antiqua" w:hAnsi="Book Antiqua"/>
        </w:rPr>
        <w:t>130-14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3105/</w:t>
      </w:r>
      <w:proofErr w:type="gramStart"/>
      <w:r w:rsidRPr="0060492E">
        <w:rPr>
          <w:rFonts w:ascii="Book Antiqua" w:hAnsi="Book Antiqua"/>
        </w:rPr>
        <w:t>wjma.v10.i</w:t>
      </w:r>
      <w:proofErr w:type="gramEnd"/>
      <w:r w:rsidRPr="0060492E">
        <w:rPr>
          <w:rFonts w:ascii="Book Antiqua" w:hAnsi="Book Antiqua"/>
        </w:rPr>
        <w:t>3.130]</w:t>
      </w:r>
    </w:p>
    <w:p w14:paraId="09E61319" w14:textId="2C0B92C9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Le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PN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orey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omb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J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ystemat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-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pidemiologic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v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00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BMC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2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2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8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294344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86/1471-2407-12-385]</w:t>
      </w:r>
    </w:p>
    <w:p w14:paraId="5A7759EE" w14:textId="094F09A6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5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Forey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BA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ornt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e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ystemat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-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pidemiologic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v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P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ro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onchit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mphysema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BMC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ulm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1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1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67219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86/1471-2466-11-36]</w:t>
      </w:r>
    </w:p>
    <w:p w14:paraId="2FC1F3FA" w14:textId="08757132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6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Wakai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K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ou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Mizou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anak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suj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agat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sugan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earc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roup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velopm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valu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ven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rategi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pa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bacc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valu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s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ystemat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pidemiologic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v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pane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pulation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Jpn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li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Onc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06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36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09-32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673537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jjco</w:t>
      </w:r>
      <w:proofErr w:type="spellEnd"/>
      <w:r w:rsidRPr="0060492E">
        <w:rPr>
          <w:rFonts w:ascii="Book Antiqua" w:hAnsi="Book Antiqua"/>
        </w:rPr>
        <w:t>/hyl025]</w:t>
      </w:r>
    </w:p>
    <w:p w14:paraId="3EB9829B" w14:textId="6AF2144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Huxley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R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Jamrozik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a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arz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sary-Moghadda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ia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Q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u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odwar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i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cif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i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llaboratio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mpac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ss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ia-Pacif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gio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Am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07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65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280-128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736961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aje</w:t>
      </w:r>
      <w:proofErr w:type="spellEnd"/>
      <w:r w:rsidRPr="0060492E">
        <w:rPr>
          <w:rFonts w:ascii="Book Antiqua" w:hAnsi="Book Antiqua"/>
        </w:rPr>
        <w:t>/kwm002]</w:t>
      </w:r>
    </w:p>
    <w:p w14:paraId="6DD44468" w14:textId="6DC6D27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lastRenderedPageBreak/>
        <w:t>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Gandini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S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tter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Iodic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nio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owenfel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isonneu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oyl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bacc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-analysi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Int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08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22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55-16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789387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2/ijc.23033]</w:t>
      </w:r>
    </w:p>
    <w:p w14:paraId="03512A4B" w14:textId="14D5DE15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Nakamura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K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uxle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sary-Moghadda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odwar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zard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nefi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soci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ss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ia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-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i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Tob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ontr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09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45-35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61721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tc.2008.028795]</w:t>
      </w:r>
    </w:p>
    <w:p w14:paraId="5BD030EC" w14:textId="24D57A4D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0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Pesch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B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endzi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ustavs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Jöcke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H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Johne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ohlabel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ls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hre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ros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rüsk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chman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Merlett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Richiard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imonat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t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iemiatyck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r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Consonn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and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T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Caporas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Zaridz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ssi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zeszenia-Dabrowsk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Rudna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issowsk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tück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abianov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umitr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enck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oretov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Janout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ud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enn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ffett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traif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rüning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--rela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stimat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j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istologic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yp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ol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se-contr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i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Int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2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31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210-121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205232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2/ijc.27339]</w:t>
      </w:r>
    </w:p>
    <w:p w14:paraId="5CF1B7FC" w14:textId="30BD4BF1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Chang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C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re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G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Rostro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pelberg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J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ystemat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u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BMC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Public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5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5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9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590710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86/s12889-015-1617-5]</w:t>
      </w:r>
    </w:p>
    <w:p w14:paraId="402C1EC1" w14:textId="614EE2B3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Kamal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R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rivastav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K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esavachandra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-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pproac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val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ro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tru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lmon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urren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m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on-smokers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Toxico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Rep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5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64-107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896244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toxrep.2015.07.013]</w:t>
      </w:r>
    </w:p>
    <w:p w14:paraId="77A4B4A4" w14:textId="77D7D8FC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3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Jayes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L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sla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Gratziou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wel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itt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Vardava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imenez-Ruiz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eonardi-Be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bacc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tr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mmitte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urope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pirato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ociety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mokeHaz</w:t>
      </w:r>
      <w:proofErr w:type="spellEnd"/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ystemat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-analys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ffec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pirato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Ches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6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50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64-17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710218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chest.2016.03.060]</w:t>
      </w:r>
    </w:p>
    <w:p w14:paraId="04B2F251" w14:textId="30057168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Malhotra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rro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eed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bnet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and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hi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il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il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G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ffett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soci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twe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ip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lastRenderedPageBreak/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ol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i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rev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Res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(Phila)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7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0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704-70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897200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58/1940-6207.CAPR-17-0084]</w:t>
      </w:r>
    </w:p>
    <w:p w14:paraId="6006AEEB" w14:textId="025E30E6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Le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PN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orey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ornt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omb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J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onship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p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P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schem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roke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ystemat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F1000R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8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7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080028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2688/f1000research.14002.1]</w:t>
      </w:r>
    </w:p>
    <w:p w14:paraId="7B714EA0" w14:textId="208B8980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O'Keeff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L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ayl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uxle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itchel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odwar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ete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AE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act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ystemat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-analysi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BM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Op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8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02161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028766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bmjopen-2018-021611]</w:t>
      </w:r>
    </w:p>
    <w:p w14:paraId="44E2477C" w14:textId="499F3C1F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Yang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J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h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XO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ai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ah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upt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sugan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Xia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a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o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amakosh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Iri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adakan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suj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anemur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tsu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agat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u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h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r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H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Qia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edneka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awad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a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ra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omat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ugawar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ad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h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a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h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O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o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Yo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Y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sha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i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ffett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ou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a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tt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Zhe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bacc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ia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ol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-analysi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AMA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Netw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Op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9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19147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092490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1/jamanetworkopen.2019.1474]</w:t>
      </w:r>
    </w:p>
    <w:p w14:paraId="37DD4786" w14:textId="25FCD96C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Le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PN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amling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ornt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J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clus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ni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at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-rel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s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ystemat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</w:rPr>
        <w:t>World</w:t>
      </w:r>
      <w:r w:rsidR="00217BB7" w:rsidRPr="0060492E">
        <w:rPr>
          <w:rFonts w:ascii="Book Antiqua" w:hAnsi="Book Antiqua"/>
          <w:i/>
        </w:rPr>
        <w:t xml:space="preserve"> </w:t>
      </w:r>
      <w:r w:rsidRPr="0060492E">
        <w:rPr>
          <w:rFonts w:ascii="Book Antiqua" w:hAnsi="Book Antiqua"/>
          <w:i/>
        </w:rPr>
        <w:t>J</w:t>
      </w:r>
      <w:r w:rsidR="00217BB7" w:rsidRPr="0060492E">
        <w:rPr>
          <w:rFonts w:ascii="Book Antiqua" w:hAnsi="Book Antiqua"/>
          <w:i/>
        </w:rPr>
        <w:t xml:space="preserve"> </w:t>
      </w:r>
      <w:proofErr w:type="spellStart"/>
      <w:r w:rsidRPr="0060492E">
        <w:rPr>
          <w:rFonts w:ascii="Book Antiqua" w:hAnsi="Book Antiqua"/>
          <w:i/>
        </w:rPr>
        <w:t>Metaana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20;</w:t>
      </w:r>
      <w:r w:rsidR="00217BB7" w:rsidRPr="0060492E">
        <w:rPr>
          <w:rFonts w:ascii="Book Antiqua" w:hAnsi="Book Antiqua"/>
          <w:b/>
        </w:rPr>
        <w:t xml:space="preserve"> </w:t>
      </w:r>
      <w:r w:rsidRPr="0060492E">
        <w:rPr>
          <w:rFonts w:ascii="Book Antiqua" w:hAnsi="Book Antiqua"/>
          <w:b/>
        </w:rPr>
        <w:t>8:</w:t>
      </w:r>
      <w:r w:rsidR="00217BB7" w:rsidRPr="0060492E">
        <w:rPr>
          <w:rFonts w:ascii="Book Antiqua" w:hAnsi="Book Antiqua"/>
          <w:b/>
        </w:rPr>
        <w:t xml:space="preserve"> </w:t>
      </w:r>
      <w:r w:rsidR="005B5BE0" w:rsidRPr="0060492E">
        <w:rPr>
          <w:rFonts w:ascii="Book Antiqua" w:hAnsi="Book Antiqua"/>
        </w:rPr>
        <w:t>245-26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3105/</w:t>
      </w:r>
      <w:proofErr w:type="gramStart"/>
      <w:r w:rsidRPr="0060492E">
        <w:rPr>
          <w:rFonts w:ascii="Book Antiqua" w:hAnsi="Book Antiqua"/>
        </w:rPr>
        <w:t>wjma.v</w:t>
      </w:r>
      <w:proofErr w:type="gramEnd"/>
      <w:r w:rsidRPr="0060492E">
        <w:rPr>
          <w:rFonts w:ascii="Book Antiqua" w:hAnsi="Book Antiqua"/>
        </w:rPr>
        <w:t>8.i3.245]</w:t>
      </w:r>
    </w:p>
    <w:p w14:paraId="3F0DB39A" w14:textId="1E50F513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Fleiss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L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ros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J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-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pidemiolog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peci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fer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i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soci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twe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posur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nvironment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bacc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ritique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li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91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44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27-13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9577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0895-4356(91)90261-7]</w:t>
      </w:r>
    </w:p>
    <w:p w14:paraId="0BAFDF35" w14:textId="1759F344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20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Tverdal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A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jartveit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sequenc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ip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ers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Tob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ontr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1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0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23-13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95255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tc.2010.036780]</w:t>
      </w:r>
    </w:p>
    <w:p w14:paraId="7512B9EF" w14:textId="44F282F0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21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Ordóñez</w:t>
      </w:r>
      <w:proofErr w:type="spellEnd"/>
      <w:r w:rsidRPr="0060492E">
        <w:rPr>
          <w:rFonts w:ascii="Book Antiqua" w:hAnsi="Book Antiqua"/>
          <w:b/>
          <w:bCs/>
        </w:rPr>
        <w:t>-Mena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chöttk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enab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reisling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ueno-de-Mesquit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O'Doherty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cot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e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rick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H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ofma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eys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uit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öderberg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Jousilaht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uulasma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eed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Wilsgaar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roo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lastRenderedPageBreak/>
        <w:t>Kampma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åkansso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rsin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Wolk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ils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jønnelan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ająk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Malyutin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ubínová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amosiuna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bak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atsouli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rfano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ffett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richopoulou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enn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sortiu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geing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etwor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urop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ni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at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(CHANCES)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Quantific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-associ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a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dvancem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eriods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-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dividu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rticipa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at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ANC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sortium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BMC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6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4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6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704441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86/s12916-016-0607-5]</w:t>
      </w:r>
    </w:p>
    <w:p w14:paraId="6A74032D" w14:textId="28CB20BD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2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Viner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B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arberi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i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R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riedenreich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enn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R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dividu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mbin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ffec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coh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sump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ite-specif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6,60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dults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ul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berta'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morrow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ject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uses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ontr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9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30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313-132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153532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7/s10552-019-01226-7]</w:t>
      </w:r>
    </w:p>
    <w:p w14:paraId="7FAAD133" w14:textId="0C9AE23E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2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Saito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E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ou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sugan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tsu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Waka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ad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agat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amakosh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ugawar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suj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Mizou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anak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asazuk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earc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roup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velopm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valu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ven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rategi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pa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ss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ubsequ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ol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igh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pulation-bas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i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pa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7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51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98-10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910269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canep.2017.10.013]</w:t>
      </w:r>
    </w:p>
    <w:p w14:paraId="57289B65" w14:textId="57209B83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2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Piri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K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et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ev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re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era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ill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llaborator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s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ntu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zard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nefi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opping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ill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K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Lance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3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381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33-14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310725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S0140-6736(12)61720-6]</w:t>
      </w:r>
    </w:p>
    <w:p w14:paraId="4BDE53EC" w14:textId="39506D37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25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Nagasaka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eh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Chlebowsk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yn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te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akod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chwartz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im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L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P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c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'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itia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ervatio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ie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port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Lung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2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41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78-8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195859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lungcan.2020.01.006]</w:t>
      </w:r>
    </w:p>
    <w:p w14:paraId="2B466398" w14:textId="2C26BEB6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2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Thu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MJ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rt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eskanich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eed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nti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opez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artg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Gapstu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50-yea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rend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-rel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ni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at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N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Eng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3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36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51-36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334306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56/NEJMsa1211127]</w:t>
      </w:r>
    </w:p>
    <w:p w14:paraId="46679669" w14:textId="72AF83FE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lastRenderedPageBreak/>
        <w:t>27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Taghizadeh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N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Vonk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eze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M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ifetim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isto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use-Specif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4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ea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llow-Up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LoS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O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6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1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015331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705505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371/journal.pone.0153310]</w:t>
      </w:r>
    </w:p>
    <w:p w14:paraId="0F020BF8" w14:textId="0C5550A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2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Christense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CH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Rostro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sgro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ltekrus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F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rt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ib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T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pelberg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oue-Cho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eed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D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soci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ip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e</w:t>
      </w:r>
      <w:r w:rsidR="00217BB7" w:rsidRPr="0060492E">
        <w:rPr>
          <w:rFonts w:ascii="Book Antiqua" w:hAnsi="Book Antiqua"/>
        </w:rPr>
        <w:t xml:space="preserve"> </w:t>
      </w:r>
      <w:proofErr w:type="gramStart"/>
      <w:r w:rsidRPr="0060492E">
        <w:rPr>
          <w:rFonts w:ascii="Book Antiqua" w:hAnsi="Book Antiqua"/>
        </w:rPr>
        <w:t>With</w:t>
      </w:r>
      <w:proofErr w:type="gram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pulatio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AMA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Inter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8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7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469-47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945993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1/jamainternmed.2017.8625]</w:t>
      </w:r>
    </w:p>
    <w:p w14:paraId="5C91EA0E" w14:textId="64E99E88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2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Hart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E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piegel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eele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oe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runekreef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chout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and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ong-Ter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bi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identi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raffic-Rel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posur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asurem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rror-Adjus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cid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etherland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e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Enviro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Health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erspect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5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23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860-86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581636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289/ehp.1408762]</w:t>
      </w:r>
    </w:p>
    <w:p w14:paraId="64CD076E" w14:textId="3C9B2613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30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Nieuwenhuis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L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and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u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eanu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utt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sump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ubtypes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Lung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9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2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57-6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064245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lungcan.2018.12.018]</w:t>
      </w:r>
    </w:p>
    <w:p w14:paraId="28A2F9D4" w14:textId="207417E6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3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McCormack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VA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gud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Dahm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Overva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ls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jonnelan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aak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oe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Manj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lmquist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allman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ohans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Chirlaqu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arricart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Dorronsor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odriguez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dond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haw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areha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l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e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bol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ffett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ip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urope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vestig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utri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(EPIC)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Int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27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402-241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6256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2/ijc.25252]</w:t>
      </w:r>
    </w:p>
    <w:p w14:paraId="0F56FEF4" w14:textId="2F2B95EC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32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Agudo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A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one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ravi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onzález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Vinei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ueno-de-Mesquit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B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richopoulo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ffett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Clavel-Chapelo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utron-Ruault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aak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ukanov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chütz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oe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jonnelan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alkja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Overva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Dahm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Quiró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ánchez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arrañag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avarr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rdanaz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haw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areha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e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l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richopoulou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agiou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all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ier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umin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anic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shuize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üchn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eeter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H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orgquist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lmquist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allman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ohans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ra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Weiderpas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Romieu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bol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mpac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lastRenderedPageBreak/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urope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vestig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utri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li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Onc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2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30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4550-455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316950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200/JCO.2011.41.0183]</w:t>
      </w:r>
    </w:p>
    <w:p w14:paraId="177F8E51" w14:textId="3B00B68A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3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Inoue-Choi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hiel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McNee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Graubar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I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atsukam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eed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D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tempor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sociatio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clus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ip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eles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bacc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e</w:t>
      </w:r>
      <w:r w:rsidR="00217BB7" w:rsidRPr="0060492E">
        <w:rPr>
          <w:rFonts w:ascii="Book Antiqua" w:hAnsi="Book Antiqua"/>
        </w:rPr>
        <w:t xml:space="preserve"> </w:t>
      </w:r>
      <w:proofErr w:type="gramStart"/>
      <w:r w:rsidRPr="0060492E">
        <w:rPr>
          <w:rFonts w:ascii="Book Antiqua" w:hAnsi="Book Antiqua"/>
        </w:rPr>
        <w:t>With</w:t>
      </w:r>
      <w:proofErr w:type="gram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veral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use-Specif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ni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at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NCI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Spect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9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3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kz03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132138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jncics</w:t>
      </w:r>
      <w:proofErr w:type="spellEnd"/>
      <w:r w:rsidRPr="0060492E">
        <w:rPr>
          <w:rFonts w:ascii="Book Antiqua" w:hAnsi="Book Antiqua"/>
        </w:rPr>
        <w:t>/pkz036]</w:t>
      </w:r>
    </w:p>
    <w:p w14:paraId="13836B55" w14:textId="291E3E4A" w:rsidR="00CD1972" w:rsidRPr="0060492E" w:rsidRDefault="004D1399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34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Corrigendum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"Contemporary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Associations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Exclusive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Cigarette,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Cigar,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Pipe,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Smokeless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Tobacco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Use</w:t>
      </w:r>
      <w:r w:rsidR="00217BB7" w:rsidRPr="0060492E">
        <w:rPr>
          <w:rFonts w:ascii="Book Antiqua" w:hAnsi="Book Antiqua"/>
        </w:rPr>
        <w:t xml:space="preserve"> </w:t>
      </w:r>
      <w:proofErr w:type="gramStart"/>
      <w:r w:rsidR="00CD1972" w:rsidRPr="0060492E">
        <w:rPr>
          <w:rFonts w:ascii="Book Antiqua" w:hAnsi="Book Antiqua"/>
        </w:rPr>
        <w:t>With</w:t>
      </w:r>
      <w:proofErr w:type="gramEnd"/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Overall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Cause-Specific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United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States".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  <w:i/>
          <w:iCs/>
        </w:rPr>
        <w:t>JNCI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="00CD1972"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="00CD1972" w:rsidRPr="0060492E">
        <w:rPr>
          <w:rFonts w:ascii="Book Antiqua" w:hAnsi="Book Antiqua"/>
          <w:i/>
          <w:iCs/>
        </w:rPr>
        <w:t>Spect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2020;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  <w:b/>
          <w:bCs/>
        </w:rPr>
        <w:t>4</w:t>
      </w:r>
      <w:r w:rsidR="00CD1972"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pkz105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32025628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="00CD1972" w:rsidRPr="0060492E">
        <w:rPr>
          <w:rFonts w:ascii="Book Antiqua" w:hAnsi="Book Antiqua"/>
        </w:rPr>
        <w:t>10.1093/</w:t>
      </w:r>
      <w:proofErr w:type="spellStart"/>
      <w:r w:rsidR="00CD1972" w:rsidRPr="0060492E">
        <w:rPr>
          <w:rFonts w:ascii="Book Antiqua" w:hAnsi="Book Antiqua"/>
        </w:rPr>
        <w:t>jncics</w:t>
      </w:r>
      <w:proofErr w:type="spellEnd"/>
      <w:r w:rsidR="00CD1972" w:rsidRPr="0060492E">
        <w:rPr>
          <w:rFonts w:ascii="Book Antiqua" w:hAnsi="Book Antiqua"/>
        </w:rPr>
        <w:t>/pkz105]</w:t>
      </w:r>
    </w:p>
    <w:p w14:paraId="33B94E4F" w14:textId="37C30261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3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Cha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KH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righ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Xia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u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a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illwoo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e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a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urnbul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ilbe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ve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artsonak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v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lark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lli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et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a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Z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ina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adoori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ioban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llabora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roup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bacc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47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ina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Lancet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Public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22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7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1014-e102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646251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S2468-2667(22)00227-4]</w:t>
      </w:r>
    </w:p>
    <w:p w14:paraId="66FDE98A" w14:textId="5CFC7ED6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3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Shanks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TG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and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Burns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D.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Cs/>
        </w:rPr>
        <w:t>Disease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consequences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of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cigar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smoking.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Cigars.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Health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effects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and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trends.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Smoking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and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Tobacco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Control.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Monograph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No.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9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Shopland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D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ur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offman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umming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mach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ditor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thesd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partm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u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ervice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atio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stitut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atio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stitut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98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5-158.</w:t>
      </w:r>
      <w:r w:rsidR="00217BB7" w:rsidRPr="0060492E">
        <w:rPr>
          <w:rFonts w:ascii="Book Antiqua" w:hAnsi="Book Antiqua"/>
        </w:rPr>
        <w:t xml:space="preserve"> </w:t>
      </w:r>
      <w:r w:rsidR="0044100A" w:rsidRPr="0060492E">
        <w:rPr>
          <w:rFonts w:ascii="Book Antiqua" w:hAnsi="Book Antiqua"/>
        </w:rPr>
        <w:t>Available</w:t>
      </w:r>
      <w:r w:rsidR="00217BB7" w:rsidRPr="0060492E">
        <w:rPr>
          <w:rFonts w:ascii="Book Antiqua" w:hAnsi="Book Antiqua"/>
        </w:rPr>
        <w:t xml:space="preserve"> </w:t>
      </w:r>
      <w:r w:rsidR="0044100A" w:rsidRPr="0060492E">
        <w:rPr>
          <w:rFonts w:ascii="Book Antiqua" w:hAnsi="Book Antiqua"/>
        </w:rPr>
        <w:t>from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ttp://cancercontrol.cancer.gov/tcrb/monographs/9/m9_4.PDF</w:t>
      </w:r>
    </w:p>
    <w:p w14:paraId="35F53FDB" w14:textId="5D98C036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3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Jacobs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E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hapir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u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J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a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bacco-rel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Abstract]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sen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2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nu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ocie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pidemiolog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earc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etin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ltimor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rylan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u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-12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99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</w:rPr>
        <w:t>Am</w:t>
      </w:r>
      <w:r w:rsidR="00217BB7" w:rsidRPr="0060492E">
        <w:rPr>
          <w:rFonts w:ascii="Book Antiqua" w:hAnsi="Book Antiqua"/>
          <w:i/>
        </w:rPr>
        <w:t xml:space="preserve"> </w:t>
      </w:r>
      <w:r w:rsidR="00C56F72" w:rsidRPr="0060492E">
        <w:rPr>
          <w:rFonts w:ascii="Book Antiqua" w:hAnsi="Book Antiqua"/>
          <w:i/>
        </w:rPr>
        <w:t>J</w:t>
      </w:r>
      <w:r w:rsidR="00217BB7" w:rsidRPr="0060492E">
        <w:rPr>
          <w:rFonts w:ascii="Book Antiqua" w:hAnsi="Book Antiqua"/>
          <w:i/>
        </w:rPr>
        <w:t xml:space="preserve"> </w:t>
      </w:r>
      <w:r w:rsidR="00C56F72" w:rsidRPr="0060492E">
        <w:rPr>
          <w:rFonts w:ascii="Book Antiqua" w:hAnsi="Book Antiqua"/>
          <w:i/>
        </w:rPr>
        <w:t>Epidemiol</w:t>
      </w:r>
      <w:r w:rsidR="00217BB7" w:rsidRPr="0060492E">
        <w:rPr>
          <w:rFonts w:ascii="Book Antiqua" w:hAnsi="Book Antiqua"/>
          <w:i/>
        </w:rPr>
        <w:t xml:space="preserve"> </w:t>
      </w:r>
      <w:r w:rsidR="00C56F72" w:rsidRPr="0060492E">
        <w:rPr>
          <w:rFonts w:ascii="Book Antiqua" w:hAnsi="Book Antiqua"/>
        </w:rPr>
        <w:t>1999;</w:t>
      </w:r>
      <w:r w:rsidR="00217BB7" w:rsidRPr="0060492E">
        <w:rPr>
          <w:rFonts w:ascii="Book Antiqua" w:hAnsi="Book Antiqua"/>
        </w:rPr>
        <w:t xml:space="preserve"> </w:t>
      </w:r>
      <w:r w:rsidR="00C56F72" w:rsidRPr="0060492E">
        <w:rPr>
          <w:rFonts w:ascii="Book Antiqua" w:hAnsi="Book Antiqua"/>
          <w:b/>
        </w:rPr>
        <w:t>149:</w:t>
      </w:r>
      <w:r w:rsidR="00217BB7" w:rsidRPr="0060492E">
        <w:rPr>
          <w:rFonts w:ascii="Book Antiqua" w:hAnsi="Book Antiqua"/>
        </w:rPr>
        <w:t xml:space="preserve"> </w:t>
      </w:r>
      <w:r w:rsidR="00C56F72" w:rsidRPr="0060492E">
        <w:rPr>
          <w:rFonts w:ascii="Book Antiqua" w:hAnsi="Book Antiqua"/>
        </w:rPr>
        <w:t>S71-S71</w:t>
      </w:r>
    </w:p>
    <w:p w14:paraId="1C9F7D8B" w14:textId="44A9129E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38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Lubin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H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lo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errin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lama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ill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unz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chmah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Visc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tter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ccord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yp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ed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Int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84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33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569-57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672473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2/ijc.2910330504]</w:t>
      </w:r>
    </w:p>
    <w:p w14:paraId="2D9FEDD4" w14:textId="62E44127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lastRenderedPageBreak/>
        <w:t>39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Rogot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E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urra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L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us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a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.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eterans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ea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ervatio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Public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Health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Rep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8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95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3-22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7384406]</w:t>
      </w:r>
    </w:p>
    <w:p w14:paraId="6B73978F" w14:textId="2906C28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4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Henley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SJ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u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a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ll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E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soci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twe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clus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ip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th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Natl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Ins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04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96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853-86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517326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jnci</w:t>
      </w:r>
      <w:proofErr w:type="spellEnd"/>
      <w:r w:rsidRPr="0060492E">
        <w:rPr>
          <w:rFonts w:ascii="Book Antiqua" w:hAnsi="Book Antiqua"/>
        </w:rPr>
        <w:t>/djh144]</w:t>
      </w:r>
    </w:p>
    <w:p w14:paraId="4C8A35F8" w14:textId="2B3A5453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4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Carstense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ershage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klu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ip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ears'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erv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5,00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wedis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ommunity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87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41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66-17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65563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jech.41.2.166]</w:t>
      </w:r>
    </w:p>
    <w:p w14:paraId="6D455005" w14:textId="54CF7485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4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Lang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P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Nybo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ppleyar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ens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chnoh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onship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yp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bacc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hal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tter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lmon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t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Eur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Respi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92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5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111-111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426222]</w:t>
      </w:r>
    </w:p>
    <w:p w14:paraId="171BC35C" w14:textId="472AE23F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4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Kah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HA.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Cs/>
        </w:rPr>
        <w:t>The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Dorn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study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of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smoking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and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mortality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among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U.S.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veterans: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report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on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eight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and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one-half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years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of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observation.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In: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Haenszel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W: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Epidemiological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approaches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to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the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study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of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cancer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and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other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chronic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diseases.</w:t>
      </w:r>
      <w:r w:rsidR="00217BB7" w:rsidRPr="0060492E">
        <w:rPr>
          <w:rFonts w:ascii="Book Antiqua" w:hAnsi="Book Antiqua"/>
          <w:bCs/>
        </w:rPr>
        <w:t xml:space="preserve"> </w:t>
      </w:r>
      <w:r w:rsidRPr="0060492E">
        <w:rPr>
          <w:rFonts w:ascii="Book Antiqua" w:hAnsi="Book Antiqua"/>
          <w:bCs/>
        </w:rPr>
        <w:t>Bethesd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rylan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.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partm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ducatio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elfare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bl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ervi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atio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stitut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66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-125</w:t>
      </w:r>
    </w:p>
    <w:p w14:paraId="1F22577F" w14:textId="1E71753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4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Fry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S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e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N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orey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omb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J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ow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apidl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ces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cli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llow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quitt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?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quantita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ega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ponenti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del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Regu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Toxico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harmaco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3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67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3-2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376430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yrtph.2013.06.001]</w:t>
      </w:r>
    </w:p>
    <w:p w14:paraId="03836A06" w14:textId="72F34F57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4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Le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PN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orey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stimat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cli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ces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ro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tru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lmon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llow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quitt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-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ystemat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s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ega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ponenti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del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Regu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Toxico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harmaco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4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6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31-23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436134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yrtph.2013.12.006]</w:t>
      </w:r>
    </w:p>
    <w:p w14:paraId="63871536" w14:textId="258E559F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4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Le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PN</w:t>
      </w:r>
      <w:r w:rsidRPr="0060492E">
        <w:rPr>
          <w:rFonts w:ascii="Book Antiqua" w:hAnsi="Book Antiqua"/>
        </w:rPr>
        <w:t>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umm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pidemiologic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v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n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Regu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Toxico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harmaco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1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59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7-21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16331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yrtph.2010.12.002]</w:t>
      </w:r>
    </w:p>
    <w:p w14:paraId="504598D3" w14:textId="1E819B35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4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Le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PN</w:t>
      </w:r>
      <w:r w:rsidRPr="0060492E">
        <w:rPr>
          <w:rFonts w:ascii="Book Antiqua" w:hAnsi="Book Antiqua"/>
        </w:rPr>
        <w:t>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ffec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witch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n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-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Regu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Toxico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harmaco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3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66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-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345422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yrtph.2013.02.010]</w:t>
      </w:r>
    </w:p>
    <w:p w14:paraId="1904B930" w14:textId="4F4B5A49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lastRenderedPageBreak/>
        <w:t>4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Le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PN</w:t>
      </w:r>
      <w:r w:rsidRPr="0060492E">
        <w:rPr>
          <w:rFonts w:ascii="Book Antiqua" w:hAnsi="Book Antiqua"/>
        </w:rPr>
        <w:t>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pidemiologic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v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n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--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pd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view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s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c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blication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Harm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Reduct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3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0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431432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86/1477-7517-10-36]</w:t>
      </w:r>
    </w:p>
    <w:p w14:paraId="65411471" w14:textId="169541BF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49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Rytsar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R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Djurdjevic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ussbau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au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ennewitz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e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stim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bl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ai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er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e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witch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-reduc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ternatives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ul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pul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mpac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delling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</w:rPr>
        <w:t>Contributions</w:t>
      </w:r>
      <w:r w:rsidR="00217BB7" w:rsidRPr="0060492E">
        <w:rPr>
          <w:rFonts w:ascii="Book Antiqua" w:hAnsi="Book Antiqua"/>
          <w:i/>
        </w:rPr>
        <w:t xml:space="preserve"> </w:t>
      </w:r>
      <w:r w:rsidRPr="0060492E">
        <w:rPr>
          <w:rFonts w:ascii="Book Antiqua" w:hAnsi="Book Antiqua"/>
          <w:i/>
        </w:rPr>
        <w:t>to</w:t>
      </w:r>
      <w:r w:rsidR="00217BB7" w:rsidRPr="0060492E">
        <w:rPr>
          <w:rFonts w:ascii="Book Antiqua" w:hAnsi="Book Antiqua"/>
          <w:i/>
        </w:rPr>
        <w:t xml:space="preserve"> </w:t>
      </w:r>
      <w:r w:rsidRPr="0060492E">
        <w:rPr>
          <w:rFonts w:ascii="Book Antiqua" w:hAnsi="Book Antiqua"/>
          <w:i/>
        </w:rPr>
        <w:t>Tobacco</w:t>
      </w:r>
      <w:r w:rsidR="00217BB7" w:rsidRPr="0060492E">
        <w:rPr>
          <w:rFonts w:ascii="Book Antiqua" w:hAnsi="Book Antiqua"/>
          <w:i/>
        </w:rPr>
        <w:t xml:space="preserve"> </w:t>
      </w:r>
      <w:r w:rsidRPr="0060492E">
        <w:rPr>
          <w:rFonts w:ascii="Book Antiqua" w:hAnsi="Book Antiqua"/>
          <w:i/>
        </w:rPr>
        <w:t>&amp;</w:t>
      </w:r>
      <w:r w:rsidR="00217BB7" w:rsidRPr="0060492E">
        <w:rPr>
          <w:rFonts w:ascii="Book Antiqua" w:hAnsi="Book Antiqua"/>
          <w:i/>
        </w:rPr>
        <w:t xml:space="preserve"> </w:t>
      </w:r>
      <w:r w:rsidRPr="0060492E">
        <w:rPr>
          <w:rFonts w:ascii="Book Antiqua" w:hAnsi="Book Antiqua"/>
          <w:i/>
        </w:rPr>
        <w:t>Nic</w:t>
      </w:r>
      <w:r w:rsidR="00547B59" w:rsidRPr="0060492E">
        <w:rPr>
          <w:rFonts w:ascii="Book Antiqua" w:hAnsi="Book Antiqua"/>
          <w:i/>
        </w:rPr>
        <w:t>otine</w:t>
      </w:r>
      <w:r w:rsidR="00217BB7" w:rsidRPr="0060492E">
        <w:rPr>
          <w:rFonts w:ascii="Book Antiqua" w:hAnsi="Book Antiqua"/>
          <w:i/>
        </w:rPr>
        <w:t xml:space="preserve"> </w:t>
      </w:r>
      <w:r w:rsidR="00547B59" w:rsidRPr="0060492E">
        <w:rPr>
          <w:rFonts w:ascii="Book Antiqua" w:hAnsi="Book Antiqua"/>
          <w:i/>
        </w:rPr>
        <w:t>Research</w:t>
      </w:r>
      <w:r w:rsidR="00217BB7" w:rsidRPr="0060492E">
        <w:rPr>
          <w:rFonts w:ascii="Book Antiqua" w:hAnsi="Book Antiqua"/>
        </w:rPr>
        <w:t xml:space="preserve"> </w:t>
      </w:r>
      <w:r w:rsidR="00547B59" w:rsidRPr="0060492E">
        <w:rPr>
          <w:rFonts w:ascii="Book Antiqua" w:hAnsi="Book Antiqua"/>
        </w:rPr>
        <w:t>2022;</w:t>
      </w:r>
      <w:r w:rsidR="00217BB7" w:rsidRPr="0060492E">
        <w:rPr>
          <w:rFonts w:ascii="Book Antiqua" w:hAnsi="Book Antiqua"/>
        </w:rPr>
        <w:t xml:space="preserve"> </w:t>
      </w:r>
      <w:r w:rsidR="00547B59" w:rsidRPr="0060492E">
        <w:rPr>
          <w:rFonts w:ascii="Book Antiqua" w:hAnsi="Book Antiqua"/>
          <w:b/>
        </w:rPr>
        <w:t>31:</w:t>
      </w:r>
      <w:r w:rsidR="00217BB7" w:rsidRPr="0060492E">
        <w:rPr>
          <w:rFonts w:ascii="Book Antiqua" w:hAnsi="Book Antiqua"/>
        </w:rPr>
        <w:t xml:space="preserve"> </w:t>
      </w:r>
      <w:r w:rsidR="00547B59" w:rsidRPr="0060492E">
        <w:rPr>
          <w:rFonts w:ascii="Book Antiqua" w:hAnsi="Book Antiqua"/>
        </w:rPr>
        <w:t>35-5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2478/cttr-2022-0004]</w:t>
      </w:r>
    </w:p>
    <w:p w14:paraId="0CBA2120" w14:textId="208EE122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5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Nutt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DJ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hillip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lfou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urr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V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Dockrel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ould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agerstrom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etlap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ilt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olos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amse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weano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stimat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rm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icotine-contain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duc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CD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pproach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Eur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Addict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R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4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0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8-22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471450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59/000360220]</w:t>
      </w:r>
    </w:p>
    <w:p w14:paraId="5B957595" w14:textId="1FD44B9E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5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Brow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DW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F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elitt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dward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Malarch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rof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il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H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dver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ildhoo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perienc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r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soci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BMC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Public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0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08562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86/1471-2458-10-20]</w:t>
      </w:r>
    </w:p>
    <w:p w14:paraId="0FCCAE5F" w14:textId="73A6F76D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5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Brow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DW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F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elitt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dward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Malarch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rof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B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il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H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rratu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dver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ildhoo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perienc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r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soci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="009E57BC" w:rsidRPr="0060492E">
        <w:rPr>
          <w:rFonts w:ascii="Book Antiqua" w:hAnsi="Book Antiqua"/>
          <w:i/>
        </w:rPr>
        <w:t>BMC</w:t>
      </w:r>
      <w:r w:rsidR="00217BB7" w:rsidRPr="0060492E">
        <w:rPr>
          <w:rFonts w:ascii="Book Antiqua" w:hAnsi="Book Antiqua"/>
          <w:i/>
        </w:rPr>
        <w:t xml:space="preserve"> </w:t>
      </w:r>
      <w:r w:rsidR="009E57BC" w:rsidRPr="0060492E">
        <w:rPr>
          <w:rFonts w:ascii="Book Antiqua" w:hAnsi="Book Antiqua"/>
          <w:i/>
        </w:rPr>
        <w:t>Public</w:t>
      </w:r>
      <w:r w:rsidR="00217BB7" w:rsidRPr="0060492E">
        <w:rPr>
          <w:rFonts w:ascii="Book Antiqua" w:hAnsi="Book Antiqua"/>
          <w:i/>
        </w:rPr>
        <w:t xml:space="preserve"> </w:t>
      </w:r>
      <w:r w:rsidR="009E57BC" w:rsidRPr="0060492E">
        <w:rPr>
          <w:rFonts w:ascii="Book Antiqua" w:hAnsi="Book Antiqua"/>
          <w:i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="009E57BC" w:rsidRPr="0060492E">
        <w:rPr>
          <w:rFonts w:ascii="Book Antiqua" w:hAnsi="Book Antiqua"/>
        </w:rPr>
        <w:t>2010;</w:t>
      </w:r>
      <w:r w:rsidR="00217BB7" w:rsidRPr="0060492E">
        <w:rPr>
          <w:rFonts w:ascii="Book Antiqua" w:hAnsi="Book Antiqua"/>
        </w:rPr>
        <w:t xml:space="preserve"> </w:t>
      </w:r>
      <w:r w:rsidR="009E57BC" w:rsidRPr="0060492E">
        <w:rPr>
          <w:rFonts w:ascii="Book Antiqua" w:hAnsi="Book Antiqua"/>
          <w:b/>
        </w:rPr>
        <w:t>10:</w:t>
      </w:r>
      <w:r w:rsidR="00217BB7" w:rsidRPr="0060492E">
        <w:rPr>
          <w:rFonts w:ascii="Book Antiqua" w:hAnsi="Book Antiqua"/>
          <w:b/>
        </w:rPr>
        <w:t xml:space="preserve"> </w:t>
      </w:r>
      <w:r w:rsidR="009E57BC" w:rsidRPr="0060492E">
        <w:rPr>
          <w:rFonts w:ascii="Book Antiqua" w:hAnsi="Book Antiqua"/>
        </w:rPr>
        <w:t>31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86/1471-2458-10-311]</w:t>
      </w:r>
    </w:p>
    <w:p w14:paraId="3A4A32CD" w14:textId="1612D7D2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5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Sui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X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e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tthew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dam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ébe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urc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e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lai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flu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rdiorespirato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itnes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Sci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Sports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Exerc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42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872-87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99699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249/MSS.0b013e3181c47b65]</w:t>
      </w:r>
    </w:p>
    <w:p w14:paraId="4B8BB678" w14:textId="0B068AD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54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Tual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S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emarchan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oulang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Dalphi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ache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Marcotulli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Velte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Guizar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V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l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ald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ebailly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posur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ar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imal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GRIC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Am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7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86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463-47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883008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aje</w:t>
      </w:r>
      <w:proofErr w:type="spellEnd"/>
      <w:r w:rsidRPr="0060492E">
        <w:rPr>
          <w:rFonts w:ascii="Book Antiqua" w:hAnsi="Book Antiqua"/>
        </w:rPr>
        <w:t>/kwx125]</w:t>
      </w:r>
    </w:p>
    <w:p w14:paraId="49E3E4D2" w14:textId="687D51A6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5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Andreotti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G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eed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ilver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T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err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outro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artg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lavanj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andl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ee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B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bacc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gricultur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lastRenderedPageBreak/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Biomarkers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rev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7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6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769-77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803502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58/1055-9965.EPI-16-0748]</w:t>
      </w:r>
    </w:p>
    <w:p w14:paraId="46CE3437" w14:textId="17FCB117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56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Świątkowska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B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zeszenia-Dąbrowsk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pirometry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dict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besto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rkers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Inha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Toxico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7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9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8-2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818320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80/08958378.2016.1272652]</w:t>
      </w:r>
    </w:p>
    <w:p w14:paraId="6FB5F958" w14:textId="2DC27DE8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57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Prizment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AE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Yatsuy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utsey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ubi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odwar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ls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uxle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R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havi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iraci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therosclero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mmuniti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Am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rev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4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46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624-63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484273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amepre.2014.01.017]</w:t>
      </w:r>
    </w:p>
    <w:p w14:paraId="332B9D3B" w14:textId="7A214B34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5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Wong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YY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assig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oftfiel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eed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lliot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ilver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T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Chanock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oth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Q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hi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loo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l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u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cid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iobank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NCI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Spect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2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4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kz10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331347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jncics</w:t>
      </w:r>
      <w:proofErr w:type="spellEnd"/>
      <w:r w:rsidRPr="0060492E">
        <w:rPr>
          <w:rFonts w:ascii="Book Antiqua" w:hAnsi="Book Antiqua"/>
        </w:rPr>
        <w:t>/pkz102]</w:t>
      </w:r>
    </w:p>
    <w:p w14:paraId="2B3BA871" w14:textId="77343094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5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Nomura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SJO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as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osenber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lm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dams-Campbel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L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ui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VegeTabl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tak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c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lac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ccord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atus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Nutr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8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70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904-91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019877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80/01635581.2018.1491608]</w:t>
      </w:r>
    </w:p>
    <w:p w14:paraId="2AB9BFE2" w14:textId="5C203056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6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Graber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tayn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ro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ttfiel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D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pirato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iners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ul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ft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ea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llow-up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Occup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nviro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4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71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0-3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418694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oemed-2013-101597]</w:t>
      </w:r>
    </w:p>
    <w:p w14:paraId="330309DC" w14:textId="4EB0B233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6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Yu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H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au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R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chöttk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olleczek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Zha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enn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dividu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oi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tributio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enet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hyl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cor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nhanc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ratification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at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pulation-bas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erman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Cli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genetic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2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2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8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255291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86/s13148-020-00872-y]</w:t>
      </w:r>
    </w:p>
    <w:p w14:paraId="169DFEB6" w14:textId="20F36172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62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Tindle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HA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even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unc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Greevy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Vasa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und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Massio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eiber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ifetim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isto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ults</w:t>
      </w:r>
      <w:r w:rsidR="00217BB7" w:rsidRPr="0060492E">
        <w:rPr>
          <w:rFonts w:ascii="Book Antiqua" w:hAnsi="Book Antiqua"/>
        </w:rPr>
        <w:t xml:space="preserve"> </w:t>
      </w:r>
      <w:proofErr w:type="gramStart"/>
      <w:r w:rsidRPr="0060492E">
        <w:rPr>
          <w:rFonts w:ascii="Book Antiqua" w:hAnsi="Book Antiqua"/>
        </w:rPr>
        <w:t>From</w:t>
      </w:r>
      <w:proofErr w:type="gram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amingha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Natl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Ins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8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10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201-120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978825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jnci</w:t>
      </w:r>
      <w:proofErr w:type="spellEnd"/>
      <w:r w:rsidRPr="0060492E">
        <w:rPr>
          <w:rFonts w:ascii="Book Antiqua" w:hAnsi="Book Antiqua"/>
        </w:rPr>
        <w:t>/djy041]</w:t>
      </w:r>
    </w:p>
    <w:p w14:paraId="46415206" w14:textId="185C8027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lastRenderedPageBreak/>
        <w:t>6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Eriksso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G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ornbur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smo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ajanti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rk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J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nat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rigi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etu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Am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Hum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B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2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508-51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30999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2/ajhb.21040]</w:t>
      </w:r>
    </w:p>
    <w:p w14:paraId="52F49C13" w14:textId="19BFB879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6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Al-</w:t>
      </w:r>
      <w:proofErr w:type="spellStart"/>
      <w:r w:rsidRPr="0060492E">
        <w:rPr>
          <w:rFonts w:ascii="Book Antiqua" w:hAnsi="Book Antiqua"/>
          <w:b/>
          <w:bCs/>
        </w:rPr>
        <w:t>Delaimy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WK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llet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C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enai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icoti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eve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ove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iomark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Am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1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73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822-82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36787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aje</w:t>
      </w:r>
      <w:proofErr w:type="spellEnd"/>
      <w:r w:rsidRPr="0060492E">
        <w:rPr>
          <w:rFonts w:ascii="Book Antiqua" w:hAnsi="Book Antiqua"/>
        </w:rPr>
        <w:t>/kwq446]</w:t>
      </w:r>
    </w:p>
    <w:p w14:paraId="0D147453" w14:textId="23E4ACB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6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Narita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S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ai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awad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himaz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Yamaj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wasak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asazuk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od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ou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sugan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ffe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sump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p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bl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nter-Bas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8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7-21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915147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2188/jea.JE20160191]</w:t>
      </w:r>
    </w:p>
    <w:p w14:paraId="64BF4B73" w14:textId="3DD2B92F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66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Zha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L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obu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itamur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itamur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awad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wasak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asazuk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Yamaj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himaz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sugan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ang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at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proofErr w:type="gramStart"/>
      <w:r w:rsidRPr="0060492E">
        <w:rPr>
          <w:rFonts w:ascii="Book Antiqua" w:hAnsi="Book Antiqua"/>
        </w:rPr>
        <w:t>From</w:t>
      </w:r>
      <w:proofErr w:type="gram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us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ongitudi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pulation-bas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pa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9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9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1-1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003395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2188/jea.JE20170112]</w:t>
      </w:r>
    </w:p>
    <w:p w14:paraId="19BE5691" w14:textId="223FAC46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6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Tra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HN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i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ied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Udaltsov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latsky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dicto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oteworth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l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yp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fferenc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Perm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3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7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3-2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370483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7812/TPP/12-104]</w:t>
      </w:r>
    </w:p>
    <w:p w14:paraId="360BBFB5" w14:textId="1932DEB5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68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Everatt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R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uzmickienė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Virvičiūtė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amošiūna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ducatio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eve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t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ite-specif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ithuania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Eur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rev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4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3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579-58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458974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7/CEJ.0000000000000018]</w:t>
      </w:r>
    </w:p>
    <w:p w14:paraId="7BC66415" w14:textId="3BA56E9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6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Cahoo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EK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st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ier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ra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enn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V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buch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tad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Ozas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arynge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th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pirato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c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pane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tom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omb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urvivors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pd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alys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95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roug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09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Radiat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R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7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87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538-54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832357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667/RR14583.1]</w:t>
      </w:r>
    </w:p>
    <w:p w14:paraId="04FA77F6" w14:textId="4CD3AAE5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70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Bittoni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MA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rbo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rr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buprof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at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ie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p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ul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ir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atio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utri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amin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urve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(NHAN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II)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Mol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li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Onc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7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6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917-92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858879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3892/mco.2017.1239]</w:t>
      </w:r>
    </w:p>
    <w:p w14:paraId="17D8D570" w14:textId="0B041023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lastRenderedPageBreak/>
        <w:t>7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Colema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NC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urnet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igbe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efl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rril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Ezzat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rshal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i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Y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echl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obin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p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rd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i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rticula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i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llutio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arg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presenta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dult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uses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ontr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2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31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767-77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246255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7/s10552-020-01317-w]</w:t>
      </w:r>
    </w:p>
    <w:p w14:paraId="7480DE96" w14:textId="0C007278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7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Jha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P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Ramasundarahettig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ands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Rostro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u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er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cAfe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et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st-centu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zard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nefi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ss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ni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at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N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Eng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3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36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41-35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334306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56/NEJMsa1211128]</w:t>
      </w:r>
    </w:p>
    <w:p w14:paraId="0EE8037A" w14:textId="52D37B90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73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Kenfield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SA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e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osn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lyn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tampf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lditz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A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urd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use-specif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pplic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urses'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Tob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ontr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9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48-25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50149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tc.2009.032839]</w:t>
      </w:r>
    </w:p>
    <w:p w14:paraId="75DA10D8" w14:textId="6278E166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74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Baik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CS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raus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peiz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eskanich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produ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actor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ormo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stmenopaus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urses'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Biomarkers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rev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9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525-253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73962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58/1055-9965.EPI-10-0450]</w:t>
      </w:r>
    </w:p>
    <w:p w14:paraId="49C53125" w14:textId="325C0F95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7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Freedma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ND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bnet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Caporas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aumen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urph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artg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ollenbec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r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hiel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ilver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T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mpac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ang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tter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cid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-rel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IH-AARP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Int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6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45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846-85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641140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ije</w:t>
      </w:r>
      <w:proofErr w:type="spellEnd"/>
      <w:r w:rsidRPr="0060492E">
        <w:rPr>
          <w:rFonts w:ascii="Book Antiqua" w:hAnsi="Book Antiqua"/>
        </w:rPr>
        <w:t>/dyv175]</w:t>
      </w:r>
    </w:p>
    <w:p w14:paraId="2CFB29E4" w14:textId="2E2F122A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7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Lee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T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a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Y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ia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uba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F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ertazz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Pesator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eed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and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a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K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u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sump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ul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o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w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arg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ervatio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i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Biomarkers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rev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7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6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826-83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807742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58/1055-9965.EPI-16-0806]</w:t>
      </w:r>
    </w:p>
    <w:p w14:paraId="3A82D450" w14:textId="7205C0C7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7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Dement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Ringe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in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ranfor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Quin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struc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rkers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mplicatio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arl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tection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Occup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nviro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2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77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7-21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199647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oemed-2019-106196]</w:t>
      </w:r>
    </w:p>
    <w:p w14:paraId="4817DBA7" w14:textId="34A40106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7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Silverma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DT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ama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ubi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lai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ewa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ermeul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bl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oth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chleiff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rav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Ziegl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G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Wachold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ttfiel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D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ese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lastRenderedPageBreak/>
        <w:t>Exhaus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ine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es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se-contr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ese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haust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Natl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Ins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2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04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855-86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239320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jnci</w:t>
      </w:r>
      <w:proofErr w:type="spellEnd"/>
      <w:r w:rsidRPr="0060492E">
        <w:rPr>
          <w:rFonts w:ascii="Book Antiqua" w:hAnsi="Book Antiqua"/>
        </w:rPr>
        <w:t>/djs034]</w:t>
      </w:r>
    </w:p>
    <w:p w14:paraId="5652604C" w14:textId="0BD223C0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7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Hanse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MS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icaj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aat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ra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T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ac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ttributabl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orwegi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(NOWAC)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B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21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24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658-66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310658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38/s41416-020-01131-w]</w:t>
      </w:r>
    </w:p>
    <w:p w14:paraId="31451A27" w14:textId="5DD7D451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80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Tammemagi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C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insk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F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Caporas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val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oc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urc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le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Commin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Oke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r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ro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C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diction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tat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lorectal</w:t>
      </w:r>
      <w:r w:rsidR="00217BB7" w:rsidRPr="0060492E">
        <w:rPr>
          <w:rFonts w:ascii="Book Antiqua" w:hAnsi="Book Antiqua"/>
        </w:rPr>
        <w:t xml:space="preserve"> </w:t>
      </w:r>
      <w:proofErr w:type="gramStart"/>
      <w:r w:rsidRPr="0060492E">
        <w:rPr>
          <w:rFonts w:ascii="Book Antiqua" w:hAnsi="Book Antiqua"/>
        </w:rPr>
        <w:t>And</w:t>
      </w:r>
      <w:proofErr w:type="gram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vari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creen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ri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del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alidatio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Natl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Ins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1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03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58-106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60644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jnci</w:t>
      </w:r>
      <w:proofErr w:type="spellEnd"/>
      <w:r w:rsidRPr="0060492E">
        <w:rPr>
          <w:rFonts w:ascii="Book Antiqua" w:hAnsi="Book Antiqua"/>
        </w:rPr>
        <w:t>/djr173]</w:t>
      </w:r>
    </w:p>
    <w:p w14:paraId="43091C24" w14:textId="1A32DA9E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8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Abdel-Rahma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O</w:t>
      </w:r>
      <w:r w:rsidRPr="0060492E">
        <w:rPr>
          <w:rFonts w:ascii="Book Antiqua" w:hAnsi="Book Antiqua"/>
        </w:rPr>
        <w:t>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c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onship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ormo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placem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rap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rticipat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LC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rial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s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o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alysi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Int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li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Onc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2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5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885-89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191969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7/s10147-020-01615-y]</w:t>
      </w:r>
    </w:p>
    <w:p w14:paraId="4F895FFA" w14:textId="1016E849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82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Hippisley</w:t>
      </w:r>
      <w:proofErr w:type="spellEnd"/>
      <w:r w:rsidRPr="0060492E">
        <w:rPr>
          <w:rFonts w:ascii="Book Antiqua" w:hAnsi="Book Antiqua"/>
          <w:b/>
          <w:bCs/>
        </w:rPr>
        <w:t>-Cox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upl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velopm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alid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dic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gorithm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stima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utur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mm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BM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Op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5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5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00782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578342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bmjopen-2015-007825]</w:t>
      </w:r>
    </w:p>
    <w:p w14:paraId="6433DDEC" w14:textId="136F3F72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8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Sanderso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dric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evi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ilbourn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Q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lo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J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Neighbourhoo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priv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es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se-contr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A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BM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Op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8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02105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020607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bmjopen-2017-021059]</w:t>
      </w:r>
    </w:p>
    <w:p w14:paraId="34D59A5A" w14:textId="3A10FE4E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8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Blot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WJ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dric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cLaughl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rgreav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K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ignorell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B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e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th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igarett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Natl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ancer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Ins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1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03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810-81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43606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jnci</w:t>
      </w:r>
      <w:proofErr w:type="spellEnd"/>
      <w:r w:rsidRPr="0060492E">
        <w:rPr>
          <w:rFonts w:ascii="Book Antiqua" w:hAnsi="Book Antiqua"/>
        </w:rPr>
        <w:t>/djr102]</w:t>
      </w:r>
    </w:p>
    <w:p w14:paraId="018F2C97" w14:textId="68656EF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8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Welch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L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m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es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hee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rke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rticipat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pirato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creen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gram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Am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Ind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5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5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78-39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571248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2/ajim.22421]</w:t>
      </w:r>
    </w:p>
    <w:p w14:paraId="6CAE51AD" w14:textId="6581DA7F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8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Horsfall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LJ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azare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eters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eru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r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ci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pirato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pulation-bas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Thorax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4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69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21-102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490402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thoraxjnl-2014-205271]</w:t>
      </w:r>
    </w:p>
    <w:p w14:paraId="76805C39" w14:textId="3BE68BE9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lastRenderedPageBreak/>
        <w:t>87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Hjellvik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V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elm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Gjessing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K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verdal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Vollset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E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o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s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dex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a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twe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4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7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ea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g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orwegi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2,72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3,47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Eur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3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5-4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333890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7/s10654-012-9758-7]</w:t>
      </w:r>
    </w:p>
    <w:p w14:paraId="355EDE2F" w14:textId="77D1B64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88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Vainshelboim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B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im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Edvardse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yer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rdiorespirato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itnes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c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Sci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Sp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9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2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403-40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080349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jsams.2018.10.002]</w:t>
      </w:r>
    </w:p>
    <w:p w14:paraId="137E8512" w14:textId="7D7A5B2A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8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Brasky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T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hi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L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ong-Ter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upplemental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ne-Carb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tabolism-Relat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itam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itami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ifestyl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(VITAL)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Cli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Onc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7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35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440-344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882966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200/JCO.2017.72.7735]</w:t>
      </w:r>
    </w:p>
    <w:p w14:paraId="77C3CEC4" w14:textId="4FA0264C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9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Wang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A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ub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sa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edli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nder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Chlebowsk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indl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omez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n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chwartz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G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Wactawski</w:t>
      </w:r>
      <w:proofErr w:type="spellEnd"/>
      <w:r w:rsidRPr="0060492E">
        <w:rPr>
          <w:rFonts w:ascii="Book Antiqua" w:hAnsi="Book Antiqua"/>
        </w:rPr>
        <w:t>-Wend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te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I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efanic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Wakele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ss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nc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c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'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itia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ervatio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An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Onc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5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6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21-23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531626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annonc</w:t>
      </w:r>
      <w:proofErr w:type="spellEnd"/>
      <w:r w:rsidRPr="0060492E">
        <w:rPr>
          <w:rFonts w:ascii="Book Antiqua" w:hAnsi="Book Antiqua"/>
        </w:rPr>
        <w:t>/mdu470]</w:t>
      </w:r>
    </w:p>
    <w:p w14:paraId="2DE01D21" w14:textId="7499602F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9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Atkinso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RW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re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M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en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an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ta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ers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o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G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ong-ter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xposur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utdo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i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ollu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c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ro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tru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lmon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atio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nglis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Occup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nviro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5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72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42-4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514619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oemed-2014-102266]</w:t>
      </w:r>
    </w:p>
    <w:p w14:paraId="09CA526F" w14:textId="7D4CF79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92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Hukkinen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M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orhon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eikkilä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apri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soci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twe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ehavi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ttern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ro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tru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lmon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ong-ter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llow-up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innis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dult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An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2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44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598-60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61233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3109/07853890.2011.580776]</w:t>
      </w:r>
    </w:p>
    <w:p w14:paraId="31C91ED4" w14:textId="62D2294E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9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Li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Y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Yamagishi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K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Yatsuy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Tamakoshi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s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ss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P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pane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C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rev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2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55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639-643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298276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ypmed.2012.09.006]</w:t>
      </w:r>
    </w:p>
    <w:p w14:paraId="0BB06ED4" w14:textId="398469DE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lastRenderedPageBreak/>
        <w:t>9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Tran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HN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iu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Iribarre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Udaltsova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latsky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L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thnic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ospitaliz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o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thm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ro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tru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lmon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Ann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1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1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615-622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41480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annepidem.2010.10.015]</w:t>
      </w:r>
    </w:p>
    <w:p w14:paraId="0A987D41" w14:textId="6D70B99B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95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Varraso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R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illet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marg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r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et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iber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ro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tru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lmon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e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Am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71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776-784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72921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aje</w:t>
      </w:r>
      <w:proofErr w:type="spellEnd"/>
      <w:r w:rsidRPr="0060492E">
        <w:rPr>
          <w:rFonts w:ascii="Book Antiqua" w:hAnsi="Book Antiqua"/>
        </w:rPr>
        <w:t>/kwp455]</w:t>
      </w:r>
    </w:p>
    <w:p w14:paraId="1709EFF9" w14:textId="7E952018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9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Behrens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G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atthew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or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C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ollenbec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R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Leitzman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F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o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iz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hysic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ctivit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l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o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ciden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ro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tru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lmon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CMAJ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4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186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457-E46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500255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503/cmaj.140025]</w:t>
      </w:r>
    </w:p>
    <w:p w14:paraId="7347D043" w14:textId="00096E33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97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Gram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IT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andin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raat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Weiderpass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zard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ea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b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iddle-ag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Eur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3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2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799-80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407800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07/s10654-013-9851-6]</w:t>
      </w:r>
    </w:p>
    <w:p w14:paraId="250D8C02" w14:textId="36DCDD5F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98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Bhatta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DN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Glantz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A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ssoci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-Cigarett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Use</w:t>
      </w:r>
      <w:r w:rsidR="00217BB7" w:rsidRPr="0060492E">
        <w:rPr>
          <w:rFonts w:ascii="Book Antiqua" w:hAnsi="Book Antiqua"/>
        </w:rPr>
        <w:t xml:space="preserve"> </w:t>
      </w:r>
      <w:proofErr w:type="gramStart"/>
      <w:r w:rsidRPr="0060492E">
        <w:rPr>
          <w:rFonts w:ascii="Book Antiqua" w:hAnsi="Book Antiqua"/>
        </w:rPr>
        <w:t>With</w:t>
      </w:r>
      <w:proofErr w:type="gram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espirato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mo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dults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ongitudina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alysi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Am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Prev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20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58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82-19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185917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16/j.amepre.2019.07.028]</w:t>
      </w:r>
    </w:p>
    <w:p w14:paraId="13C0F156" w14:textId="44813057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9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Kaluza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J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arr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R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inde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Wolk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ong-term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nsump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uit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egetable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ro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bstru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ulmonar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ospectiv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ohort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Int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Epidemiol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8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47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897-190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0239739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93/</w:t>
      </w:r>
      <w:proofErr w:type="spellStart"/>
      <w:r w:rsidRPr="0060492E">
        <w:rPr>
          <w:rFonts w:ascii="Book Antiqua" w:hAnsi="Book Antiqua"/>
        </w:rPr>
        <w:t>ije</w:t>
      </w:r>
      <w:proofErr w:type="spellEnd"/>
      <w:r w:rsidRPr="0060492E">
        <w:rPr>
          <w:rFonts w:ascii="Book Antiqua" w:hAnsi="Book Antiqua"/>
        </w:rPr>
        <w:t>/dyy178]</w:t>
      </w:r>
    </w:p>
    <w:p w14:paraId="6BF72417" w14:textId="544DC4D8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0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Carter</w:t>
      </w:r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BD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Abnet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C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Feskanich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reedma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ND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Hartg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ewi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Ockene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K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rentic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L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Speizer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FE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u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J,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acob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J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moki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mortality--beyo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stablish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auses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N</w:t>
      </w:r>
      <w:r w:rsidR="00217BB7" w:rsidRPr="0060492E">
        <w:rPr>
          <w:rFonts w:ascii="Book Antiqua" w:hAnsi="Book Antiqua"/>
          <w:i/>
          <w:iCs/>
        </w:rPr>
        <w:t xml:space="preserve"> </w:t>
      </w:r>
      <w:proofErr w:type="spellStart"/>
      <w:r w:rsidRPr="0060492E">
        <w:rPr>
          <w:rFonts w:ascii="Book Antiqua" w:hAnsi="Book Antiqua"/>
          <w:i/>
          <w:iCs/>
        </w:rPr>
        <w:t>Engl</w:t>
      </w:r>
      <w:proofErr w:type="spellEnd"/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J</w:t>
      </w:r>
      <w:r w:rsidR="00217BB7" w:rsidRPr="0060492E">
        <w:rPr>
          <w:rFonts w:ascii="Book Antiqua" w:hAnsi="Book Antiqua"/>
          <w:i/>
          <w:iCs/>
        </w:rPr>
        <w:t xml:space="preserve"> </w:t>
      </w:r>
      <w:r w:rsidRPr="0060492E">
        <w:rPr>
          <w:rFonts w:ascii="Book Antiqua" w:hAnsi="Book Antiqua"/>
          <w:i/>
          <w:iCs/>
        </w:rPr>
        <w:t>Me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5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372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631-640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567125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056/NEJMsa1407211]</w:t>
      </w:r>
    </w:p>
    <w:p w14:paraId="03307ADF" w14:textId="04E60FA7" w:rsidR="00CD1972" w:rsidRPr="0060492E" w:rsidRDefault="00CD1972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t>101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  <w:b/>
          <w:bCs/>
        </w:rPr>
        <w:t>Agler</w:t>
      </w:r>
      <w:proofErr w:type="spellEnd"/>
      <w:r w:rsidR="00217BB7" w:rsidRPr="0060492E">
        <w:rPr>
          <w:rFonts w:ascii="Book Antiqua" w:hAnsi="Book Antiqua"/>
          <w:b/>
          <w:bCs/>
        </w:rPr>
        <w:t xml:space="preserve"> </w:t>
      </w:r>
      <w:r w:rsidRPr="0060492E">
        <w:rPr>
          <w:rFonts w:ascii="Book Antiqua" w:hAnsi="Book Antiqua"/>
          <w:b/>
          <w:bCs/>
        </w:rPr>
        <w:t>AH</w:t>
      </w:r>
      <w:r w:rsidRPr="0060492E">
        <w:rPr>
          <w:rFonts w:ascii="Book Antiqua" w:hAnsi="Book Antiqua"/>
        </w:rPr>
        <w:t>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Kurth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Gazian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M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Buring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JE,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Cassano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PA.</w:t>
      </w:r>
      <w:r w:rsidR="00217BB7" w:rsidRPr="0060492E">
        <w:rPr>
          <w:rFonts w:ascii="Book Antiqua" w:hAnsi="Book Antiqua"/>
        </w:rPr>
        <w:t xml:space="preserve"> </w:t>
      </w:r>
      <w:proofErr w:type="spellStart"/>
      <w:r w:rsidRPr="0060492E">
        <w:rPr>
          <w:rFonts w:ascii="Book Antiqua" w:hAnsi="Book Antiqua"/>
        </w:rPr>
        <w:t>Randomised</w:t>
      </w:r>
      <w:proofErr w:type="spellEnd"/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vitam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upplementatio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and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risk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of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chronic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lung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iseas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in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the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Women's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Health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Study.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i/>
          <w:iCs/>
        </w:rPr>
        <w:t>Thorax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011;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  <w:b/>
          <w:bCs/>
        </w:rPr>
        <w:t>66</w:t>
      </w:r>
      <w:r w:rsidRPr="0060492E">
        <w:rPr>
          <w:rFonts w:ascii="Book Antiqua" w:hAnsi="Book Antiqua"/>
        </w:rPr>
        <w:t>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320-325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[PMID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21257986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DOI:</w:t>
      </w:r>
      <w:r w:rsidR="00217BB7" w:rsidRPr="0060492E">
        <w:rPr>
          <w:rFonts w:ascii="Book Antiqua" w:hAnsi="Book Antiqua"/>
        </w:rPr>
        <w:t xml:space="preserve"> </w:t>
      </w:r>
      <w:r w:rsidRPr="0060492E">
        <w:rPr>
          <w:rFonts w:ascii="Book Antiqua" w:hAnsi="Book Antiqua"/>
        </w:rPr>
        <w:t>10.1136/thx.2010.155028]</w:t>
      </w:r>
    </w:p>
    <w:p w14:paraId="002D5A8F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  <w:sectPr w:rsidR="00A77B3E" w:rsidRPr="0060492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6F7CD9E" w14:textId="77777777" w:rsidR="00A77B3E" w:rsidRPr="0060492E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21BDA73" w14:textId="77FA38A5" w:rsidR="009E6D78" w:rsidRPr="0060492E" w:rsidRDefault="0066747E" w:rsidP="0060492E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60492E">
        <w:rPr>
          <w:rFonts w:ascii="Book Antiqua" w:eastAsia="Book Antiqua" w:hAnsi="Book Antiqua" w:cs="Book Antiqua"/>
          <w:b/>
          <w:bCs/>
        </w:rPr>
        <w:t>Conflict-of-interest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</w:rPr>
        <w:t>statement: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uthor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ha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arri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u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nsultanc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ork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man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obacc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rganizations.</w:t>
      </w:r>
    </w:p>
    <w:p w14:paraId="1DF6FC6C" w14:textId="77777777" w:rsidR="009E6D78" w:rsidRPr="0060492E" w:rsidRDefault="009E6D78" w:rsidP="0060492E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</w:p>
    <w:p w14:paraId="1794B440" w14:textId="725379C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</w:rPr>
        <w:t>PRISMA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</w:rPr>
        <w:t>2009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</w:rPr>
        <w:t>Checklist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  <w:b/>
          <w:bCs/>
        </w:rPr>
        <w:t>statement: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author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ha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rea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PRISMA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2009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Checklist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manuscrip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wa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prepar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revis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according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t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PRISMA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2009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E027DB" w:rsidRPr="0060492E">
        <w:rPr>
          <w:rFonts w:ascii="Book Antiqua" w:eastAsia="Book Antiqua" w:hAnsi="Book Antiqua" w:cs="Book Antiqua"/>
        </w:rPr>
        <w:t>Checklist.</w:t>
      </w:r>
    </w:p>
    <w:p w14:paraId="3ED3C8A7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5DC57A7E" w14:textId="2093EF90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bCs/>
        </w:rPr>
        <w:t>Open-Access:</w:t>
      </w:r>
      <w:r w:rsidR="00217BB7" w:rsidRPr="0060492E">
        <w:rPr>
          <w:rFonts w:ascii="Book Antiqua" w:eastAsia="Book Antiqua" w:hAnsi="Book Antiqua" w:cs="Book Antiqua"/>
          <w:b/>
          <w:bCs/>
        </w:rPr>
        <w:t xml:space="preserve"> </w:t>
      </w:r>
      <w:r w:rsidRPr="0060492E">
        <w:rPr>
          <w:rFonts w:ascii="Book Antiqua" w:eastAsia="Book Antiqua" w:hAnsi="Book Antiqua" w:cs="Book Antiqua"/>
        </w:rPr>
        <w:t>Thi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rticl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pen-acces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rticl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a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a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elec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-hou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dito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full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eer-review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xterna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viewers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istribu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ccordanc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it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reati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ommon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ttributi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proofErr w:type="spellStart"/>
      <w:r w:rsidRPr="0060492E">
        <w:rPr>
          <w:rFonts w:ascii="Book Antiqua" w:eastAsia="Book Antiqua" w:hAnsi="Book Antiqua" w:cs="Book Antiqua"/>
        </w:rPr>
        <w:t>NonCommercial</w:t>
      </w:r>
      <w:proofErr w:type="spellEnd"/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(CC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Y-NC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4.0)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icense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hic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ermit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ther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istribute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mix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dapt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uil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up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i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ork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non-commercially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licen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i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erivativ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ork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n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ifferent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erms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rovid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origina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work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roperl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i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th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us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non-commercial.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ee: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https://creativecommons.org/Licenses/by-nc/4.0/</w:t>
      </w:r>
    </w:p>
    <w:p w14:paraId="7BF92D14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21435B64" w14:textId="55914B0F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Provenanc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and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peer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review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</w:rPr>
        <w:t>Unsolici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rticle;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xternall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peer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eviewed.</w:t>
      </w:r>
    </w:p>
    <w:p w14:paraId="3015E05F" w14:textId="109265E6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Peer-review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model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</w:rPr>
        <w:t>Singl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lind</w:t>
      </w:r>
    </w:p>
    <w:p w14:paraId="524D7C92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01B0C1A3" w14:textId="38ADE037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Peer-review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started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</w:rPr>
        <w:t>March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13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2023</w:t>
      </w:r>
    </w:p>
    <w:p w14:paraId="75014076" w14:textId="0A977AC0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First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decision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</w:rPr>
        <w:t>April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28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2023</w:t>
      </w:r>
    </w:p>
    <w:p w14:paraId="4C12DC31" w14:textId="008274FD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Articl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in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press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0A960ECF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39C2C7DB" w14:textId="2A00578B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Specialty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type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</w:rPr>
        <w:t>Statistics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n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="00BB1143" w:rsidRPr="0060492E">
        <w:rPr>
          <w:rFonts w:ascii="Book Antiqua" w:eastAsia="Book Antiqua" w:hAnsi="Book Antiqua" w:cs="Book Antiqua"/>
        </w:rPr>
        <w:t>probability</w:t>
      </w:r>
    </w:p>
    <w:p w14:paraId="007A004B" w14:textId="49F4E5EC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Country/Territory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of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origin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</w:rPr>
        <w:t>Unite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Kingdom</w:t>
      </w:r>
    </w:p>
    <w:p w14:paraId="6369E7A7" w14:textId="702512C5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Peer-review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report’s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scientific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quality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0E8EA87" w14:textId="111EC9C1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</w:rPr>
        <w:t>Grad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(Excellent):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0</w:t>
      </w:r>
    </w:p>
    <w:p w14:paraId="327A21D3" w14:textId="0C6C21F2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</w:rPr>
        <w:t>Grad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(Very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good):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B</w:t>
      </w:r>
    </w:p>
    <w:p w14:paraId="12705AF8" w14:textId="416B8DAF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</w:rPr>
        <w:t>Grad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C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(Good):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0</w:t>
      </w:r>
    </w:p>
    <w:p w14:paraId="7B5EA239" w14:textId="48ADEDBD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</w:rPr>
        <w:t>Grad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(Fair):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D</w:t>
      </w:r>
    </w:p>
    <w:p w14:paraId="78826581" w14:textId="5FCED1ED" w:rsidR="00A77B3E" w:rsidRPr="0060492E" w:rsidRDefault="004804B7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eastAsia="Book Antiqua" w:hAnsi="Book Antiqua" w:cs="Book Antiqua"/>
        </w:rPr>
        <w:lastRenderedPageBreak/>
        <w:t>Grad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E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(Poor):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0</w:t>
      </w:r>
    </w:p>
    <w:p w14:paraId="3D7D0F5B" w14:textId="77777777" w:rsidR="00A77B3E" w:rsidRPr="0060492E" w:rsidRDefault="00A77B3E" w:rsidP="0060492E">
      <w:pPr>
        <w:spacing w:line="360" w:lineRule="auto"/>
        <w:jc w:val="both"/>
        <w:rPr>
          <w:rFonts w:ascii="Book Antiqua" w:hAnsi="Book Antiqua"/>
        </w:rPr>
      </w:pPr>
    </w:p>
    <w:p w14:paraId="01C2FBE4" w14:textId="36BBDA7C" w:rsidR="00FB5242" w:rsidRPr="0060492E" w:rsidRDefault="004804B7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t>P-Reviewer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</w:rPr>
        <w:t>Moreno-Gómez-Toledan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Spain;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Rizzo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A,</w:t>
      </w:r>
      <w:r w:rsidR="00217BB7" w:rsidRPr="0060492E">
        <w:rPr>
          <w:rFonts w:ascii="Book Antiqua" w:eastAsia="Book Antiqua" w:hAnsi="Book Antiqua" w:cs="Book Antiqua"/>
        </w:rPr>
        <w:t xml:space="preserve"> </w:t>
      </w:r>
      <w:r w:rsidRPr="0060492E">
        <w:rPr>
          <w:rFonts w:ascii="Book Antiqua" w:eastAsia="Book Antiqua" w:hAnsi="Book Antiqua" w:cs="Book Antiqua"/>
        </w:rPr>
        <w:t>Italy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S-Editor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FB5242" w:rsidRPr="0060492E">
        <w:rPr>
          <w:rFonts w:ascii="Book Antiqua" w:eastAsia="Book Antiqua" w:hAnsi="Book Antiqua" w:cs="Book Antiqua"/>
          <w:color w:val="000000"/>
        </w:rPr>
        <w:t>Liu</w:t>
      </w:r>
      <w:r w:rsidR="00217BB7" w:rsidRPr="0060492E">
        <w:rPr>
          <w:rFonts w:ascii="Book Antiqua" w:eastAsia="Book Antiqua" w:hAnsi="Book Antiqua" w:cs="Book Antiqua"/>
          <w:color w:val="000000"/>
        </w:rPr>
        <w:t xml:space="preserve"> </w:t>
      </w:r>
      <w:r w:rsidR="00FB5242" w:rsidRPr="0060492E">
        <w:rPr>
          <w:rFonts w:ascii="Book Antiqua" w:eastAsia="Book Antiqua" w:hAnsi="Book Antiqua" w:cs="Book Antiqua"/>
          <w:color w:val="000000"/>
        </w:rPr>
        <w:t>JH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</w:rPr>
        <w:t>L-Editor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 </w:t>
      </w:r>
      <w:r w:rsidR="001B5923">
        <w:rPr>
          <w:rFonts w:ascii="Book Antiqua" w:eastAsia="Book Antiqua" w:hAnsi="Book Antiqua" w:cs="Book Antiqua"/>
          <w:color w:val="000000"/>
        </w:rPr>
        <w:t xml:space="preserve">Webster JR </w:t>
      </w:r>
      <w:r w:rsidRPr="0060492E">
        <w:rPr>
          <w:rFonts w:ascii="Book Antiqua" w:eastAsia="Book Antiqua" w:hAnsi="Book Antiqua" w:cs="Book Antiqua"/>
          <w:b/>
          <w:color w:val="000000"/>
        </w:rPr>
        <w:t>P-Editor: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8914AE" w:rsidRPr="00191C8D">
        <w:rPr>
          <w:rFonts w:ascii="Book Antiqua" w:eastAsia="Book Antiqua" w:hAnsi="Book Antiqua" w:cs="Book Antiqua"/>
          <w:color w:val="000000"/>
        </w:rPr>
        <w:t>Liu JH</w:t>
      </w:r>
    </w:p>
    <w:p w14:paraId="00604CB1" w14:textId="61EC73F5" w:rsidR="00A77B3E" w:rsidRPr="0060492E" w:rsidRDefault="00FB5242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60492E">
        <w:rPr>
          <w:rFonts w:ascii="Book Antiqua" w:eastAsia="Book Antiqua" w:hAnsi="Book Antiqua" w:cs="Book Antiqua"/>
          <w:b/>
          <w:color w:val="000000"/>
        </w:rPr>
        <w:br w:type="page"/>
      </w:r>
      <w:r w:rsidR="00A430E7" w:rsidRPr="0060492E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217BB7" w:rsidRPr="0060492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430E7" w:rsidRPr="0060492E">
        <w:rPr>
          <w:rFonts w:ascii="Book Antiqua" w:eastAsia="Book Antiqua" w:hAnsi="Book Antiqua" w:cs="Book Antiqua"/>
          <w:b/>
          <w:color w:val="000000"/>
        </w:rPr>
        <w:t>Legends</w:t>
      </w:r>
    </w:p>
    <w:p w14:paraId="44780DA8" w14:textId="2A0E9B62" w:rsidR="00A430E7" w:rsidRPr="0060492E" w:rsidRDefault="00FF483D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60492E">
        <w:rPr>
          <w:rFonts w:ascii="Book Antiqua" w:eastAsia="Book Antiqua" w:hAnsi="Book Antiqua" w:cs="Book Antiqua"/>
          <w:b/>
          <w:noProof/>
          <w:color w:val="000000"/>
          <w:lang w:eastAsia="zh-CN"/>
        </w:rPr>
        <w:drawing>
          <wp:inline distT="0" distB="0" distL="0" distR="0" wp14:anchorId="0D6BD05A" wp14:editId="0F511A73">
            <wp:extent cx="3294974" cy="5926015"/>
            <wp:effectExtent l="0" t="0" r="0" b="0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97862" cy="59312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335CE8" w14:textId="08E59043" w:rsidR="00150FC9" w:rsidRPr="0060492E" w:rsidRDefault="00150FC9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60492E">
        <w:rPr>
          <w:rFonts w:ascii="Book Antiqua" w:eastAsia="Book Antiqua" w:hAnsi="Book Antiqua" w:cs="Book Antiqua"/>
          <w:b/>
          <w:color w:val="000000"/>
          <w:lang w:val="en-GB"/>
        </w:rPr>
        <w:t>Figure</w:t>
      </w:r>
      <w:r w:rsidR="00217BB7" w:rsidRPr="0060492E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  <w:lang w:val="en-GB"/>
        </w:rPr>
        <w:t>1</w:t>
      </w:r>
      <w:r w:rsidR="00217BB7" w:rsidRPr="0060492E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  <w:lang w:val="en-GB"/>
        </w:rPr>
        <w:t>Literature</w:t>
      </w:r>
      <w:r w:rsidR="00217BB7" w:rsidRPr="0060492E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  <w:lang w:val="en-GB"/>
        </w:rPr>
        <w:t>searches,</w:t>
      </w:r>
      <w:r w:rsidR="00217BB7" w:rsidRPr="0060492E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  <w:lang w:val="en-GB"/>
        </w:rPr>
        <w:t>lung</w:t>
      </w:r>
      <w:r w:rsidR="00217BB7" w:rsidRPr="0060492E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60492E">
        <w:rPr>
          <w:rFonts w:ascii="Book Antiqua" w:eastAsia="Book Antiqua" w:hAnsi="Book Antiqua" w:cs="Book Antiqua"/>
          <w:b/>
          <w:color w:val="000000"/>
          <w:lang w:val="en-GB"/>
        </w:rPr>
        <w:t>cancer.</w:t>
      </w:r>
    </w:p>
    <w:p w14:paraId="4CB0CF0B" w14:textId="77777777" w:rsidR="00A430E7" w:rsidRPr="0060492E" w:rsidRDefault="00A430E7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3603B575" w14:textId="77777777" w:rsidR="00A430E7" w:rsidRPr="0060492E" w:rsidRDefault="00A430E7" w:rsidP="0060492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475528E3" w14:textId="62F0BE11" w:rsidR="00A430E7" w:rsidRPr="0060492E" w:rsidRDefault="003348F4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48B882DE" wp14:editId="48A44E45">
            <wp:extent cx="3770348" cy="6705600"/>
            <wp:effectExtent l="0" t="0" r="0" b="0"/>
            <wp:docPr id="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72647" cy="67096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C5985" w14:textId="6E03BA08" w:rsidR="00D62CC4" w:rsidRPr="0060492E" w:rsidRDefault="00D62CC4" w:rsidP="0060492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60492E">
        <w:rPr>
          <w:rFonts w:ascii="Book Antiqua" w:hAnsi="Book Antiqua"/>
          <w:b/>
          <w:lang w:val="en-GB"/>
        </w:rPr>
        <w:t>Figure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2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Literature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searches,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AA4BC1" w:rsidRPr="0060492E">
        <w:rPr>
          <w:rFonts w:ascii="Book Antiqua" w:hAnsi="Book Antiqua"/>
          <w:b/>
          <w:lang w:val="en-GB"/>
        </w:rPr>
        <w:t>chronic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AA4BC1" w:rsidRPr="0060492E">
        <w:rPr>
          <w:rFonts w:ascii="Book Antiqua" w:hAnsi="Book Antiqua"/>
          <w:b/>
          <w:lang w:val="en-GB"/>
        </w:rPr>
        <w:t>obstructive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AA4BC1" w:rsidRPr="0060492E">
        <w:rPr>
          <w:rFonts w:ascii="Book Antiqua" w:hAnsi="Book Antiqua"/>
          <w:b/>
          <w:lang w:val="en-GB"/>
        </w:rPr>
        <w:t>pulmonary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AA4BC1" w:rsidRPr="0060492E">
        <w:rPr>
          <w:rFonts w:ascii="Book Antiqua" w:hAnsi="Book Antiqua"/>
          <w:b/>
          <w:lang w:val="en-GB"/>
        </w:rPr>
        <w:t>disease</w:t>
      </w:r>
      <w:r w:rsidRPr="0060492E">
        <w:rPr>
          <w:rFonts w:ascii="Book Antiqua" w:hAnsi="Book Antiqua"/>
          <w:b/>
          <w:lang w:val="en-GB" w:eastAsia="zh-CN"/>
        </w:rPr>
        <w:t>.</w:t>
      </w:r>
      <w:r w:rsidR="00217BB7" w:rsidRPr="0060492E">
        <w:rPr>
          <w:rFonts w:ascii="Book Antiqua" w:hAnsi="Book Antiqua"/>
          <w:b/>
          <w:lang w:val="en-GB" w:eastAsia="zh-CN"/>
        </w:rPr>
        <w:t xml:space="preserve"> </w:t>
      </w:r>
      <w:r w:rsidR="00D9734F" w:rsidRPr="0060492E">
        <w:rPr>
          <w:rFonts w:ascii="Book Antiqua" w:hAnsi="Book Antiqua"/>
          <w:lang w:val="en-GB" w:eastAsia="zh-CN"/>
        </w:rPr>
        <w:t>COPD:</w:t>
      </w:r>
      <w:r w:rsidR="00217BB7" w:rsidRPr="0060492E">
        <w:rPr>
          <w:rFonts w:ascii="Book Antiqua" w:hAnsi="Book Antiqua"/>
          <w:lang w:val="en-GB" w:eastAsia="zh-CN"/>
        </w:rPr>
        <w:t xml:space="preserve"> </w:t>
      </w:r>
      <w:r w:rsidR="00D9734F" w:rsidRPr="0060492E">
        <w:rPr>
          <w:rFonts w:ascii="Book Antiqua" w:hAnsi="Book Antiqua"/>
          <w:lang w:val="en-GB"/>
        </w:rPr>
        <w:t>Chronic</w:t>
      </w:r>
      <w:r w:rsidR="00217BB7" w:rsidRPr="0060492E">
        <w:rPr>
          <w:rFonts w:ascii="Book Antiqua" w:hAnsi="Book Antiqua"/>
          <w:lang w:val="en-GB"/>
        </w:rPr>
        <w:t xml:space="preserve"> </w:t>
      </w:r>
      <w:r w:rsidR="00D9734F" w:rsidRPr="0060492E">
        <w:rPr>
          <w:rFonts w:ascii="Book Antiqua" w:hAnsi="Book Antiqua"/>
          <w:lang w:val="en-GB"/>
        </w:rPr>
        <w:t>obstructive</w:t>
      </w:r>
      <w:r w:rsidR="00217BB7" w:rsidRPr="0060492E">
        <w:rPr>
          <w:rFonts w:ascii="Book Antiqua" w:hAnsi="Book Antiqua"/>
          <w:lang w:val="en-GB"/>
        </w:rPr>
        <w:t xml:space="preserve"> </w:t>
      </w:r>
      <w:r w:rsidR="00D9734F" w:rsidRPr="0060492E">
        <w:rPr>
          <w:rFonts w:ascii="Book Antiqua" w:hAnsi="Book Antiqua"/>
          <w:lang w:val="en-GB"/>
        </w:rPr>
        <w:t>pulmonary</w:t>
      </w:r>
      <w:r w:rsidR="00217BB7" w:rsidRPr="0060492E">
        <w:rPr>
          <w:rFonts w:ascii="Book Antiqua" w:hAnsi="Book Antiqua"/>
          <w:lang w:val="en-GB"/>
        </w:rPr>
        <w:t xml:space="preserve"> </w:t>
      </w:r>
      <w:r w:rsidR="00D9734F" w:rsidRPr="0060492E">
        <w:rPr>
          <w:rFonts w:ascii="Book Antiqua" w:hAnsi="Book Antiqua"/>
          <w:lang w:val="en-GB"/>
        </w:rPr>
        <w:t>disease.</w:t>
      </w:r>
    </w:p>
    <w:p w14:paraId="625B942A" w14:textId="77777777" w:rsidR="00885F9D" w:rsidRPr="0060492E" w:rsidRDefault="00885F9D" w:rsidP="0060492E">
      <w:pPr>
        <w:spacing w:line="360" w:lineRule="auto"/>
        <w:jc w:val="both"/>
        <w:rPr>
          <w:rFonts w:ascii="Book Antiqua" w:hAnsi="Book Antiqua"/>
        </w:rPr>
      </w:pPr>
    </w:p>
    <w:p w14:paraId="1C57922C" w14:textId="77777777" w:rsidR="00885F9D" w:rsidRPr="0060492E" w:rsidRDefault="00885F9D" w:rsidP="0060492E">
      <w:pPr>
        <w:spacing w:line="360" w:lineRule="auto"/>
        <w:jc w:val="both"/>
        <w:rPr>
          <w:rFonts w:ascii="Book Antiqua" w:hAnsi="Book Antiqua"/>
        </w:rPr>
      </w:pPr>
    </w:p>
    <w:p w14:paraId="29F7D246" w14:textId="77777777" w:rsidR="00D62CC4" w:rsidRPr="0060492E" w:rsidRDefault="00D62CC4" w:rsidP="0060492E">
      <w:pPr>
        <w:spacing w:line="360" w:lineRule="auto"/>
        <w:jc w:val="both"/>
        <w:rPr>
          <w:rFonts w:ascii="Book Antiqua" w:hAnsi="Book Antiqua"/>
        </w:rPr>
      </w:pPr>
    </w:p>
    <w:p w14:paraId="234A9821" w14:textId="0EAEDE1C" w:rsidR="00D62CC4" w:rsidRPr="0060492E" w:rsidRDefault="00547B7E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658BA173" wp14:editId="4E8A33A9">
            <wp:extent cx="5113120" cy="6066692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133674" cy="60910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F30BB6" w14:textId="65BCBAA9" w:rsidR="00826C10" w:rsidRPr="0060492E" w:rsidRDefault="00826C10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1451DA10" wp14:editId="030D114A">
            <wp:extent cx="4826315" cy="4132385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845661" cy="4148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186A7C" w14:textId="4E03FFDB" w:rsidR="00AF70DC" w:rsidRPr="0060492E" w:rsidRDefault="00DB4EAF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  <w:noProof/>
          <w:lang w:eastAsia="zh-CN"/>
        </w:rPr>
        <w:drawing>
          <wp:inline distT="0" distB="0" distL="0" distR="0" wp14:anchorId="0A7B48B5" wp14:editId="097DA5A9">
            <wp:extent cx="4806462" cy="1934909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830871" cy="1944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67ACAC" w14:textId="0373F3DC" w:rsidR="00EF0C46" w:rsidRPr="0060492E" w:rsidRDefault="001501A8" w:rsidP="0060492E">
      <w:pPr>
        <w:spacing w:line="360" w:lineRule="auto"/>
        <w:jc w:val="both"/>
        <w:rPr>
          <w:rFonts w:ascii="Book Antiqua" w:hAnsi="Book Antiqua"/>
          <w:b/>
        </w:rPr>
      </w:pPr>
      <w:r w:rsidRPr="0060492E">
        <w:rPr>
          <w:rFonts w:ascii="Book Antiqua" w:hAnsi="Book Antiqua"/>
          <w:b/>
          <w:lang w:val="en-GB"/>
        </w:rPr>
        <w:t>Figure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3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EF0C46" w:rsidRPr="0060492E">
        <w:rPr>
          <w:rFonts w:ascii="Book Antiqua" w:hAnsi="Book Antiqua"/>
          <w:b/>
          <w:lang w:val="en-GB"/>
        </w:rPr>
        <w:t>Forest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EF0C46" w:rsidRPr="0060492E">
        <w:rPr>
          <w:rFonts w:ascii="Book Antiqua" w:hAnsi="Book Antiqua"/>
          <w:b/>
          <w:lang w:val="en-GB"/>
        </w:rPr>
        <w:t>plot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for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lung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cancer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and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current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i/>
          <w:lang w:val="en-GB"/>
        </w:rPr>
        <w:t>vs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EF0C46" w:rsidRPr="0060492E">
        <w:rPr>
          <w:rFonts w:ascii="Book Antiqua" w:hAnsi="Book Antiqua"/>
          <w:b/>
          <w:lang w:val="en-GB"/>
        </w:rPr>
        <w:t>never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EF0C46" w:rsidRPr="0060492E">
        <w:rPr>
          <w:rFonts w:ascii="Book Antiqua" w:hAnsi="Book Antiqua"/>
          <w:b/>
          <w:lang w:val="en-GB"/>
        </w:rPr>
        <w:t>cigarette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EF0C46" w:rsidRPr="0060492E">
        <w:rPr>
          <w:rFonts w:ascii="Book Antiqua" w:hAnsi="Book Antiqua"/>
          <w:b/>
          <w:lang w:val="en-GB"/>
        </w:rPr>
        <w:t>smoking</w:t>
      </w:r>
      <w:r w:rsidR="003744E4" w:rsidRPr="0060492E">
        <w:rPr>
          <w:rFonts w:ascii="Book Antiqua" w:hAnsi="Book Antiqua"/>
          <w:b/>
          <w:lang w:val="en-GB"/>
        </w:rPr>
        <w:t>.</w:t>
      </w:r>
      <w:r w:rsidR="00217BB7" w:rsidRPr="0060492E">
        <w:rPr>
          <w:rFonts w:ascii="Book Antiqua" w:hAnsi="Book Antiqua"/>
          <w:lang w:val="en-GB"/>
        </w:rPr>
        <w:t xml:space="preserve"> </w:t>
      </w:r>
      <w:r w:rsidR="003744E4" w:rsidRPr="0060492E">
        <w:rPr>
          <w:rFonts w:ascii="Book Antiqua" w:hAnsi="Book Antiqua"/>
          <w:lang w:val="en-GB"/>
        </w:rPr>
        <w:t>A:</w:t>
      </w:r>
      <w:r w:rsidR="00217BB7" w:rsidRPr="0060492E">
        <w:rPr>
          <w:rFonts w:ascii="Book Antiqua" w:hAnsi="Book Antiqua"/>
          <w:lang w:val="en-GB"/>
        </w:rPr>
        <w:t xml:space="preserve"> </w:t>
      </w:r>
      <w:r w:rsidR="00EF0C46" w:rsidRPr="0060492E">
        <w:rPr>
          <w:rFonts w:ascii="Book Antiqua" w:hAnsi="Book Antiqua"/>
          <w:lang w:val="en-GB"/>
        </w:rPr>
        <w:t>North</w:t>
      </w:r>
      <w:r w:rsidR="00217BB7" w:rsidRPr="0060492E">
        <w:rPr>
          <w:rFonts w:ascii="Book Antiqua" w:hAnsi="Book Antiqua"/>
          <w:lang w:val="en-GB"/>
        </w:rPr>
        <w:t xml:space="preserve"> </w:t>
      </w:r>
      <w:r w:rsidR="00EF0C46" w:rsidRPr="0060492E">
        <w:rPr>
          <w:rFonts w:ascii="Book Antiqua" w:hAnsi="Book Antiqua"/>
          <w:lang w:val="en-GB"/>
        </w:rPr>
        <w:t>America</w:t>
      </w:r>
      <w:r w:rsidR="003744E4" w:rsidRPr="0060492E">
        <w:rPr>
          <w:rFonts w:ascii="Book Antiqua" w:hAnsi="Book Antiqua"/>
          <w:lang w:val="en-GB"/>
        </w:rPr>
        <w:t>;</w:t>
      </w:r>
      <w:r w:rsidR="00217BB7" w:rsidRPr="0060492E">
        <w:rPr>
          <w:rFonts w:ascii="Book Antiqua" w:hAnsi="Book Antiqua"/>
          <w:lang w:val="en-GB"/>
        </w:rPr>
        <w:t xml:space="preserve"> </w:t>
      </w:r>
      <w:r w:rsidR="003744E4" w:rsidRPr="0060492E">
        <w:rPr>
          <w:rFonts w:ascii="Book Antiqua" w:hAnsi="Book Antiqua"/>
          <w:lang w:val="en-GB"/>
        </w:rPr>
        <w:t>B:</w:t>
      </w:r>
      <w:r w:rsidR="00217BB7" w:rsidRPr="0060492E">
        <w:rPr>
          <w:rFonts w:ascii="Book Antiqua" w:hAnsi="Book Antiqua"/>
          <w:lang w:val="en-GB"/>
        </w:rPr>
        <w:t xml:space="preserve"> </w:t>
      </w:r>
      <w:r w:rsidR="003744E4" w:rsidRPr="0060492E">
        <w:rPr>
          <w:rFonts w:ascii="Book Antiqua" w:hAnsi="Book Antiqua"/>
          <w:lang w:val="en-GB"/>
        </w:rPr>
        <w:t>Europe;</w:t>
      </w:r>
      <w:r w:rsidR="00217BB7" w:rsidRPr="0060492E">
        <w:rPr>
          <w:rFonts w:ascii="Book Antiqua" w:hAnsi="Book Antiqua"/>
          <w:lang w:val="en-GB"/>
        </w:rPr>
        <w:t xml:space="preserve"> </w:t>
      </w:r>
      <w:r w:rsidR="003744E4" w:rsidRPr="0060492E">
        <w:rPr>
          <w:rFonts w:ascii="Book Antiqua" w:hAnsi="Book Antiqua"/>
          <w:lang w:val="en-GB"/>
        </w:rPr>
        <w:t>C:</w:t>
      </w:r>
      <w:r w:rsidR="00217BB7" w:rsidRPr="0060492E">
        <w:rPr>
          <w:rFonts w:ascii="Book Antiqua" w:hAnsi="Book Antiqua"/>
          <w:lang w:val="en-GB"/>
        </w:rPr>
        <w:t xml:space="preserve"> </w:t>
      </w:r>
      <w:r w:rsidR="003744E4" w:rsidRPr="0060492E">
        <w:rPr>
          <w:rFonts w:ascii="Book Antiqua" w:hAnsi="Book Antiqua"/>
          <w:lang w:val="en-GB"/>
        </w:rPr>
        <w:t>Japan.</w:t>
      </w:r>
    </w:p>
    <w:p w14:paraId="7FBAF583" w14:textId="77777777" w:rsidR="00D62CC4" w:rsidRPr="0060492E" w:rsidRDefault="00D62CC4" w:rsidP="0060492E">
      <w:pPr>
        <w:spacing w:line="360" w:lineRule="auto"/>
        <w:jc w:val="both"/>
        <w:rPr>
          <w:rFonts w:ascii="Book Antiqua" w:hAnsi="Book Antiqua"/>
        </w:rPr>
      </w:pPr>
    </w:p>
    <w:p w14:paraId="5899FC33" w14:textId="296D561F" w:rsidR="00AD10FA" w:rsidRPr="0060492E" w:rsidRDefault="00AD10FA" w:rsidP="0060492E">
      <w:pPr>
        <w:spacing w:line="360" w:lineRule="auto"/>
        <w:jc w:val="both"/>
        <w:rPr>
          <w:rFonts w:ascii="Book Antiqua" w:hAnsi="Book Antiqua"/>
        </w:rPr>
      </w:pPr>
    </w:p>
    <w:p w14:paraId="266D2471" w14:textId="67BDF166" w:rsidR="00AD10FA" w:rsidRPr="0060492E" w:rsidRDefault="00BD568D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7CE2C791" wp14:editId="6D785668">
            <wp:extent cx="4387251" cy="3851031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393392" cy="3856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361AE3" w14:textId="40FB4978" w:rsidR="007712A7" w:rsidRPr="0060492E" w:rsidRDefault="007712A7" w:rsidP="0060492E">
      <w:pPr>
        <w:spacing w:line="360" w:lineRule="auto"/>
        <w:jc w:val="both"/>
        <w:rPr>
          <w:rFonts w:ascii="Book Antiqua" w:hAnsi="Book Antiqua"/>
          <w:b/>
        </w:rPr>
      </w:pPr>
      <w:r w:rsidRPr="0060492E">
        <w:rPr>
          <w:rFonts w:ascii="Book Antiqua" w:hAnsi="Book Antiqua"/>
          <w:b/>
          <w:lang w:val="en-GB"/>
        </w:rPr>
        <w:t>Figure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89727E" w:rsidRPr="0060492E">
        <w:rPr>
          <w:rFonts w:ascii="Book Antiqua" w:hAnsi="Book Antiqua"/>
          <w:b/>
          <w:lang w:val="en-GB"/>
        </w:rPr>
        <w:t>4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Forest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plot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for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445006" w:rsidRPr="0060492E">
        <w:rPr>
          <w:rFonts w:ascii="Book Antiqua" w:hAnsi="Book Antiqua"/>
          <w:b/>
          <w:lang w:val="en-GB"/>
        </w:rPr>
        <w:t>chronic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445006" w:rsidRPr="0060492E">
        <w:rPr>
          <w:rFonts w:ascii="Book Antiqua" w:hAnsi="Book Antiqua"/>
          <w:b/>
          <w:lang w:val="en-GB"/>
        </w:rPr>
        <w:t>obstructive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445006" w:rsidRPr="0060492E">
        <w:rPr>
          <w:rFonts w:ascii="Book Antiqua" w:hAnsi="Book Antiqua"/>
          <w:b/>
          <w:lang w:val="en-GB"/>
        </w:rPr>
        <w:t>pulmonary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="00445006" w:rsidRPr="0060492E">
        <w:rPr>
          <w:rFonts w:ascii="Book Antiqua" w:hAnsi="Book Antiqua"/>
          <w:b/>
          <w:lang w:val="en-GB"/>
        </w:rPr>
        <w:t>disease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and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current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i/>
          <w:lang w:val="en-GB"/>
        </w:rPr>
        <w:t>vs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never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cigarette</w:t>
      </w:r>
      <w:r w:rsidR="00217BB7" w:rsidRPr="0060492E">
        <w:rPr>
          <w:rFonts w:ascii="Book Antiqua" w:hAnsi="Book Antiqua"/>
          <w:b/>
          <w:lang w:val="en-GB"/>
        </w:rPr>
        <w:t xml:space="preserve"> </w:t>
      </w:r>
      <w:r w:rsidRPr="0060492E">
        <w:rPr>
          <w:rFonts w:ascii="Book Antiqua" w:hAnsi="Book Antiqua"/>
          <w:b/>
          <w:lang w:val="en-GB"/>
        </w:rPr>
        <w:t>smoking</w:t>
      </w:r>
      <w:r w:rsidR="00445006" w:rsidRPr="0060492E">
        <w:rPr>
          <w:rFonts w:ascii="Book Antiqua" w:hAnsi="Book Antiqua"/>
          <w:b/>
          <w:lang w:val="en-GB"/>
        </w:rPr>
        <w:t>.</w:t>
      </w:r>
    </w:p>
    <w:p w14:paraId="69DCA7E1" w14:textId="77777777" w:rsidR="00D746CB" w:rsidRPr="0060492E" w:rsidRDefault="00D746CB" w:rsidP="0060492E">
      <w:pPr>
        <w:spacing w:line="360" w:lineRule="auto"/>
        <w:jc w:val="both"/>
        <w:rPr>
          <w:rFonts w:ascii="Book Antiqua" w:hAnsi="Book Antiqua"/>
        </w:rPr>
        <w:sectPr w:rsidR="00D746CB" w:rsidRPr="0060492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41BDCD1" w14:textId="0378B9DA" w:rsidR="00AD10FA" w:rsidRPr="0060492E" w:rsidRDefault="00D746CB" w:rsidP="0060492E">
      <w:pPr>
        <w:spacing w:line="360" w:lineRule="auto"/>
        <w:jc w:val="both"/>
        <w:rPr>
          <w:rFonts w:ascii="Book Antiqua" w:hAnsi="Book Antiqua"/>
          <w:b/>
        </w:rPr>
      </w:pPr>
      <w:r w:rsidRPr="0060492E">
        <w:rPr>
          <w:rFonts w:ascii="Book Antiqua" w:hAnsi="Book Antiqua"/>
          <w:b/>
        </w:rPr>
        <w:lastRenderedPageBreak/>
        <w:t>Table</w:t>
      </w:r>
      <w:r w:rsidR="00217BB7" w:rsidRPr="0060492E">
        <w:rPr>
          <w:rFonts w:ascii="Book Antiqua" w:hAnsi="Book Antiqua"/>
          <w:b/>
        </w:rPr>
        <w:t xml:space="preserve"> </w:t>
      </w:r>
      <w:r w:rsidRPr="0060492E">
        <w:rPr>
          <w:rFonts w:ascii="Book Antiqua" w:hAnsi="Book Antiqua"/>
          <w:b/>
        </w:rPr>
        <w:t>1</w:t>
      </w:r>
      <w:r w:rsidR="00217BB7" w:rsidRPr="0060492E">
        <w:rPr>
          <w:rFonts w:ascii="Book Antiqua" w:hAnsi="Book Antiqua"/>
          <w:b/>
        </w:rPr>
        <w:t xml:space="preserve"> </w:t>
      </w:r>
      <w:r w:rsidRPr="0060492E">
        <w:rPr>
          <w:rFonts w:ascii="Book Antiqua" w:hAnsi="Book Antiqua"/>
          <w:b/>
        </w:rPr>
        <w:t>Details</w:t>
      </w:r>
      <w:r w:rsidR="00217BB7" w:rsidRPr="0060492E">
        <w:rPr>
          <w:rFonts w:ascii="Book Antiqua" w:hAnsi="Book Antiqua"/>
          <w:b/>
        </w:rPr>
        <w:t xml:space="preserve"> </w:t>
      </w:r>
      <w:r w:rsidRPr="0060492E">
        <w:rPr>
          <w:rFonts w:ascii="Book Antiqua" w:hAnsi="Book Antiqua"/>
          <w:b/>
        </w:rPr>
        <w:t>of</w:t>
      </w:r>
      <w:r w:rsidR="00217BB7" w:rsidRPr="0060492E">
        <w:rPr>
          <w:rFonts w:ascii="Book Antiqua" w:hAnsi="Book Antiqua"/>
          <w:b/>
        </w:rPr>
        <w:t xml:space="preserve"> </w:t>
      </w:r>
      <w:r w:rsidRPr="0060492E">
        <w:rPr>
          <w:rFonts w:ascii="Book Antiqua" w:hAnsi="Book Antiqua"/>
          <w:b/>
        </w:rPr>
        <w:t>the</w:t>
      </w:r>
      <w:r w:rsidR="00217BB7" w:rsidRPr="0060492E">
        <w:rPr>
          <w:rFonts w:ascii="Book Antiqua" w:hAnsi="Book Antiqua"/>
          <w:b/>
        </w:rPr>
        <w:t xml:space="preserve"> </w:t>
      </w:r>
      <w:r w:rsidRPr="0060492E">
        <w:rPr>
          <w:rFonts w:ascii="Book Antiqua" w:hAnsi="Book Antiqua"/>
          <w:b/>
        </w:rPr>
        <w:t>44</w:t>
      </w:r>
      <w:r w:rsidR="00217BB7" w:rsidRPr="0060492E">
        <w:rPr>
          <w:rFonts w:ascii="Book Antiqua" w:hAnsi="Book Antiqua"/>
          <w:b/>
        </w:rPr>
        <w:t xml:space="preserve"> </w:t>
      </w:r>
      <w:r w:rsidRPr="0060492E">
        <w:rPr>
          <w:rFonts w:ascii="Book Antiqua" w:hAnsi="Book Antiqua"/>
          <w:b/>
        </w:rPr>
        <w:t>studies</w:t>
      </w:r>
      <w:r w:rsidR="00217BB7" w:rsidRPr="0060492E">
        <w:rPr>
          <w:rFonts w:ascii="Book Antiqua" w:hAnsi="Book Antiqua"/>
          <w:b/>
        </w:rPr>
        <w:t xml:space="preserve"> </w:t>
      </w:r>
      <w:r w:rsidRPr="0060492E">
        <w:rPr>
          <w:rFonts w:ascii="Book Antiqua" w:hAnsi="Book Antiqua"/>
          <w:b/>
        </w:rPr>
        <w:t>of</w:t>
      </w:r>
      <w:r w:rsidR="00217BB7" w:rsidRPr="0060492E">
        <w:rPr>
          <w:rFonts w:ascii="Book Antiqua" w:hAnsi="Book Antiqua"/>
          <w:b/>
        </w:rPr>
        <w:t xml:space="preserve"> </w:t>
      </w:r>
      <w:r w:rsidRPr="0060492E">
        <w:rPr>
          <w:rFonts w:ascii="Book Antiqua" w:hAnsi="Book Antiqua"/>
          <w:b/>
        </w:rPr>
        <w:t>lung</w:t>
      </w:r>
      <w:r w:rsidR="00217BB7" w:rsidRPr="0060492E">
        <w:rPr>
          <w:rFonts w:ascii="Book Antiqua" w:hAnsi="Book Antiqua"/>
          <w:b/>
        </w:rPr>
        <w:t xml:space="preserve"> </w:t>
      </w:r>
      <w:r w:rsidRPr="0060492E">
        <w:rPr>
          <w:rFonts w:ascii="Book Antiqua" w:hAnsi="Book Antiqua"/>
          <w:b/>
        </w:rPr>
        <w:t>cancer</w:t>
      </w:r>
    </w:p>
    <w:tbl>
      <w:tblPr>
        <w:tblW w:w="14850" w:type="dxa"/>
        <w:tblLayout w:type="fixed"/>
        <w:tblLook w:val="0000" w:firstRow="0" w:lastRow="0" w:firstColumn="0" w:lastColumn="0" w:noHBand="0" w:noVBand="0"/>
      </w:tblPr>
      <w:tblGrid>
        <w:gridCol w:w="1445"/>
        <w:gridCol w:w="603"/>
        <w:gridCol w:w="1179"/>
        <w:gridCol w:w="1134"/>
        <w:gridCol w:w="1559"/>
        <w:gridCol w:w="1103"/>
        <w:gridCol w:w="882"/>
        <w:gridCol w:w="850"/>
        <w:gridCol w:w="709"/>
        <w:gridCol w:w="850"/>
        <w:gridCol w:w="1134"/>
        <w:gridCol w:w="814"/>
        <w:gridCol w:w="746"/>
        <w:gridCol w:w="850"/>
        <w:gridCol w:w="992"/>
      </w:tblGrid>
      <w:tr w:rsidR="00787B37" w:rsidRPr="0060492E" w14:paraId="1CCA6D16" w14:textId="77777777" w:rsidTr="00B92802">
        <w:trPr>
          <w:tblHeader/>
        </w:trPr>
        <w:tc>
          <w:tcPr>
            <w:tcW w:w="144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2A40685" w14:textId="182D7C93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Study</w:t>
            </w:r>
            <w:r w:rsidR="00217BB7" w:rsidRPr="0060492E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ID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60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99B1F4B" w14:textId="2F0EAF82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Ref</w:t>
            </w:r>
            <w:r w:rsidR="00913E93" w:rsidRPr="0060492E">
              <w:rPr>
                <w:rFonts w:ascii="Book Antiqua" w:hAnsi="Book Antiqua" w:cs="Times New Roman"/>
                <w:b/>
                <w:szCs w:val="24"/>
              </w:rPr>
              <w:t>.</w:t>
            </w:r>
          </w:p>
        </w:tc>
        <w:tc>
          <w:tcPr>
            <w:tcW w:w="117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F0C473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Country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514704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Design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C2349DA" w14:textId="31BEC204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Study</w:t>
            </w:r>
            <w:r w:rsidR="00217BB7" w:rsidRPr="0060492E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b/>
                <w:szCs w:val="24"/>
              </w:rPr>
              <w:t>Population</w:t>
            </w:r>
          </w:p>
        </w:tc>
        <w:tc>
          <w:tcPr>
            <w:tcW w:w="110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0D4FAAD" w14:textId="35C75FDE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Start</w:t>
            </w:r>
            <w:r w:rsidR="00217BB7" w:rsidRPr="0060492E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proofErr w:type="spellStart"/>
            <w:r w:rsidR="00B92802" w:rsidRPr="0060492E">
              <w:rPr>
                <w:rFonts w:ascii="Book Antiqua" w:hAnsi="Book Antiqua" w:cs="Times New Roman"/>
                <w:b/>
                <w:szCs w:val="24"/>
              </w:rPr>
              <w:t>y</w:t>
            </w:r>
            <w:r w:rsidRPr="0060492E">
              <w:rPr>
                <w:rFonts w:ascii="Book Antiqua" w:hAnsi="Book Antiqua" w:cs="Times New Roman"/>
                <w:b/>
                <w:szCs w:val="24"/>
              </w:rPr>
              <w:t>r</w:t>
            </w:r>
            <w:proofErr w:type="spellEnd"/>
          </w:p>
        </w:tc>
        <w:tc>
          <w:tcPr>
            <w:tcW w:w="8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5A18773" w14:textId="128D6513" w:rsidR="00CB1E25" w:rsidRPr="0060492E" w:rsidRDefault="00B92802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Yr</w:t>
            </w:r>
            <w:proofErr w:type="spellEnd"/>
            <w:r w:rsidR="00217BB7" w:rsidRPr="0060492E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r w:rsidR="00CB1E25" w:rsidRPr="0060492E">
              <w:rPr>
                <w:rFonts w:ascii="Book Antiqua" w:hAnsi="Book Antiqua" w:cs="Times New Roman"/>
                <w:b/>
                <w:szCs w:val="24"/>
              </w:rPr>
              <w:t>followed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0D6475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Age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77C3C3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Sex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41EA86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Case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72F478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Adjust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e</w:t>
            </w:r>
            <w:proofErr w:type="spellEnd"/>
          </w:p>
        </w:tc>
        <w:tc>
          <w:tcPr>
            <w:tcW w:w="81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BD7737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Excl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f</w:t>
            </w:r>
            <w:proofErr w:type="spellEnd"/>
          </w:p>
        </w:tc>
        <w:tc>
          <w:tcPr>
            <w:tcW w:w="74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3754DE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Latency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g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63AA78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Endpoin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339D5C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NRR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h</w:t>
            </w:r>
            <w:proofErr w:type="spellEnd"/>
          </w:p>
        </w:tc>
      </w:tr>
      <w:tr w:rsidR="00787B37" w:rsidRPr="0060492E" w14:paraId="1EEDCFA9" w14:textId="77777777" w:rsidTr="00B92802">
        <w:tc>
          <w:tcPr>
            <w:tcW w:w="1445" w:type="dxa"/>
          </w:tcPr>
          <w:p w14:paraId="644604B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ACE</w:t>
            </w:r>
          </w:p>
        </w:tc>
        <w:tc>
          <w:tcPr>
            <w:tcW w:w="603" w:type="dxa"/>
          </w:tcPr>
          <w:p w14:paraId="6D2F9946" w14:textId="4E8DC014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cm93bjwvQXV0aG9yPjxZZWFyPjIwMTA8L1llYXI+PFJl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cm93bjwvQXV0aG9yPjxZZWFyPjIwMTA8L1llYXI+PFJl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1,52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618067E" w14:textId="099DD9E8" w:rsidR="00CB1E25" w:rsidRPr="0060492E" w:rsidRDefault="00787B37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918AA">
              <w:rPr>
                <w:rFonts w:ascii="Book Antiqua" w:hAnsi="Book Antiqua" w:cs="Times New Roman"/>
                <w:szCs w:val="24"/>
              </w:rPr>
              <w:t>S</w:t>
            </w:r>
            <w:r w:rsidRPr="0060492E">
              <w:rPr>
                <w:rFonts w:ascii="Book Antiqua" w:hAnsi="Book Antiqua" w:cs="Times New Roman"/>
                <w:szCs w:val="24"/>
              </w:rPr>
              <w:t xml:space="preserve"> </w:t>
            </w:r>
          </w:p>
        </w:tc>
        <w:tc>
          <w:tcPr>
            <w:tcW w:w="1134" w:type="dxa"/>
          </w:tcPr>
          <w:p w14:paraId="72BDF78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CCEA5A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1EB5D1C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5</w:t>
            </w:r>
          </w:p>
        </w:tc>
        <w:tc>
          <w:tcPr>
            <w:tcW w:w="882" w:type="dxa"/>
          </w:tcPr>
          <w:p w14:paraId="403EB975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50" w:type="dxa"/>
          </w:tcPr>
          <w:p w14:paraId="415D8D6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8+</w:t>
            </w:r>
          </w:p>
        </w:tc>
        <w:tc>
          <w:tcPr>
            <w:tcW w:w="709" w:type="dxa"/>
          </w:tcPr>
          <w:p w14:paraId="3D058DD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191F5583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11</w:t>
            </w:r>
          </w:p>
        </w:tc>
        <w:tc>
          <w:tcPr>
            <w:tcW w:w="1134" w:type="dxa"/>
          </w:tcPr>
          <w:p w14:paraId="62204559" w14:textId="22350F72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8</w:t>
            </w:r>
          </w:p>
        </w:tc>
        <w:tc>
          <w:tcPr>
            <w:tcW w:w="814" w:type="dxa"/>
          </w:tcPr>
          <w:p w14:paraId="0B11617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34D4EEE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7DE7B4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5D2CE8DA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441769A1" w14:textId="77777777" w:rsidTr="00B92802">
        <w:tc>
          <w:tcPr>
            <w:tcW w:w="1445" w:type="dxa"/>
          </w:tcPr>
          <w:p w14:paraId="24443F6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AEROBIC</w:t>
            </w:r>
          </w:p>
        </w:tc>
        <w:tc>
          <w:tcPr>
            <w:tcW w:w="603" w:type="dxa"/>
          </w:tcPr>
          <w:p w14:paraId="6941A81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Sui&lt;/Author&gt;&lt;Year&gt;2010&lt;/Year&gt;&lt;RecNum&gt;37353&lt;/RecNum&gt;&lt;IDText&gt;SUI2010~&lt;/IDText&gt;&lt;DisplayText&gt;&lt;style face="superscript"&gt;[53]&lt;/style&gt;&lt;/DisplayText&gt;&lt;record&gt;&lt;rec-number&gt;37353&lt;/rec-number&gt;&lt;foreign-keys&gt;&lt;key app="EN" db-id="xrw2vwvfhzwfd5erpz9p9fwdttws0srw9d0d" timestamp="1469634588"&gt;37353&lt;/key&gt;&lt;/foreign-keys&gt;&lt;ref-type name="Journal Article"&gt;17&lt;/ref-type&gt;&lt;contributors&gt;&lt;authors&gt;&lt;author&gt;Sui, X.&lt;/author&gt;&lt;author&gt;Lee, D-C.&lt;/author&gt;&lt;author&gt;Matthews, C.E.&lt;/author&gt;&lt;author&gt;Adams, S.A.&lt;/author&gt;&lt;author&gt;Hébert, J.R.&lt;/author&gt;&lt;author&gt;Church, T.S.&lt;/author&gt;&lt;author&gt;Lee, C-D.&lt;/author&gt;&lt;author&gt;Blair, S.N.&lt;/author&gt;&lt;/authors&gt;&lt;/contributors&gt;&lt;titles&gt;&lt;title&gt;Influence of cardiorespiratory fitness on lung cancer mortality&lt;/title&gt;&lt;secondary-title&gt;Med. Sci. Sports Exerc.&lt;/secondary-title&gt;&lt;translated-title&gt;&lt;style face="underline" font="default" size="100%"&gt;file:\\\x:\refscan\SUI2010.pdf&lt;/style&gt;&lt;/translated-title&gt;&lt;/titles&gt;&lt;periodical&gt;&lt;full-title&gt;Medicine &amp;amp; Science in Sports &amp;amp; Exercise&lt;/full-title&gt;&lt;abbr-1&gt;Med. Sci. Sports Exerc.&lt;/abbr-1&gt;&lt;abbr-2&gt;Med Sci Sports Exerc&lt;/abbr-2&gt;&lt;/periodical&gt;&lt;pages&gt;872-878&lt;/pages&gt;&lt;volume&gt;42&lt;/volume&gt;&lt;number&gt;5&lt;/number&gt;&lt;section&gt;19996990&lt;/section&gt;&lt;dates&gt;&lt;year&gt;2010&lt;/year&gt;&lt;/dates&gt;&lt;orig-pub&gt;IESLCY;MEDLINE3RDOCT2011;EXPEXCEL;LCAD_DIAG_N-C6;LCAD_FREQ_N-C6;LCAD_RISKF_N-C6&amp;#xD;UDMETALCSM&lt;/orig-pub&gt;&lt;call-num&gt;&lt;style face="normal" font="default" size="100%"&gt;99D &lt;/style&gt;&lt;style face="underline" font="default" size="100%"&gt;ELEC&lt;/style&gt;&lt;/call-num&gt;&lt;label&gt;SUI2010~&lt;/label&gt;&lt;urls&gt;&lt;/urls&gt;&lt;custom5&gt;31102011/N&lt;/custom5&gt;&lt;custom6&gt;03102011&amp;#xD;06112014&lt;/custom6&gt;&lt;electronic-resource-num&gt;10.1249/MSS.0b013e3181c47b65&lt;/electronic-resource-num&gt;&lt;remote-database-name&gt;&lt;style face="underline" font="default" size="100%"&gt;http://www.ncbi.nlm.nih.gov/pmc/articles/PMC2859116/pdf/nihms161240.pdf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3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16DB3BE0" w14:textId="07BD4053" w:rsidR="00CB1E25" w:rsidRPr="0060492E" w:rsidRDefault="00787B37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918AA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7394C3F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D2E881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6D26A39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74</w:t>
            </w:r>
          </w:p>
        </w:tc>
        <w:tc>
          <w:tcPr>
            <w:tcW w:w="882" w:type="dxa"/>
          </w:tcPr>
          <w:p w14:paraId="7E5F4A52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9</w:t>
            </w:r>
          </w:p>
        </w:tc>
        <w:tc>
          <w:tcPr>
            <w:tcW w:w="850" w:type="dxa"/>
          </w:tcPr>
          <w:p w14:paraId="28B323E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-84</w:t>
            </w:r>
          </w:p>
        </w:tc>
        <w:tc>
          <w:tcPr>
            <w:tcW w:w="709" w:type="dxa"/>
          </w:tcPr>
          <w:p w14:paraId="7B750EF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54CCD0FB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32</w:t>
            </w:r>
          </w:p>
        </w:tc>
        <w:tc>
          <w:tcPr>
            <w:tcW w:w="1134" w:type="dxa"/>
          </w:tcPr>
          <w:p w14:paraId="507A1BB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77859F2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C37A86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E4486C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05F28650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15D95CC1" w14:textId="77777777" w:rsidTr="00B92802">
        <w:tc>
          <w:tcPr>
            <w:tcW w:w="1445" w:type="dxa"/>
          </w:tcPr>
          <w:p w14:paraId="513C12A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AGRICAN</w:t>
            </w:r>
          </w:p>
        </w:tc>
        <w:tc>
          <w:tcPr>
            <w:tcW w:w="603" w:type="dxa"/>
          </w:tcPr>
          <w:p w14:paraId="08A4E10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ual&lt;/Author&gt;&lt;Year&gt;2017&lt;/Year&gt;&lt;RecNum&gt;50579&lt;/RecNum&gt;&lt;IDText&gt;TUAL2017~&lt;/IDText&gt;&lt;DisplayText&gt;&lt;style face="superscript"&gt;[54]&lt;/style&gt;&lt;/DisplayText&gt;&lt;record&gt;&lt;rec-number&gt;50579&lt;/rec-number&gt;&lt;foreign-keys&gt;&lt;key app="EN" db-id="xrw2vwvfhzwfd5erpz9p9fwdttws0srw9d0d" timestamp="1503580270"&gt;50579&lt;/key&gt;&lt;key app="ENWeb" db-id=""&gt;0&lt;/key&gt;&lt;/foreign-keys&gt;&lt;ref-type name="Journal Article"&gt;17&lt;/ref-type&gt;&lt;contributors&gt;&lt;authors&gt;&lt;author&gt;Tual, S.&lt;/author&gt;&lt;author&gt;Lemarchand, C.&lt;/author&gt;&lt;author&gt;Boulanger, M.&lt;/author&gt;&lt;author&gt;Dalphin, J-C.&lt;/author&gt;&lt;author&gt;Rachet, B.&lt;/author&gt;&lt;author&gt;Marcotullio, E.&lt;/author&gt;&lt;author&gt;Velten, M.&lt;/author&gt;&lt;author&gt;Guizard, A.V.&lt;/author&gt;&lt;author&gt;Clin, B&lt;/author&gt;&lt;author&gt;Baldi Pierre Lebailly, I.&lt;/author&gt;&lt;/authors&gt;&lt;/contributors&gt;&lt;titles&gt;&lt;title&gt;Exposure to farm animals and risk of lung cancer in the AGRICAN cohort&lt;/title&gt;&lt;secondary-title&gt;American Journal of Epidemiology&lt;/secondary-title&gt;&lt;translated-title&gt;file:\\\x:\refscan\TUAL2017.pdf&lt;/translated-title&gt;&lt;/titles&gt;&lt;periodical&gt;&lt;full-title&gt;American Journal of Epidemiology&lt;/full-title&gt;&lt;abbr-1&gt;Am. J. Epidemiol.&lt;/abbr-1&gt;&lt;abbr-2&gt;Am J Epidemiol&lt;/abbr-2&gt;&lt;/periodical&gt;&lt;pages&gt;463-472&lt;/pages&gt;&lt;volume&gt;186&lt;/volume&gt;&lt;number&gt;4&lt;/number&gt;&lt;section&gt;28830081&lt;/section&gt;&lt;dates&gt;&lt;year&gt;2017&lt;/year&gt;&lt;/dates&gt;&lt;orig-pub&gt;PROTECTIVE&amp;#xD;FARMER&amp;#xD;IESLCQ&amp;#xD;OTHCAUSES&amp;#xD;LUNGC&amp;#xD;UDMETALCSM&lt;/orig-pub&gt;&lt;call-num&gt;&lt;style face="normal" font="default" size="100%"&gt;12Z &lt;/style&gt;&lt;style face="underline" font="default" size="100%"&gt;ELEC&lt;/style&gt;&lt;/call-num&gt;&lt;label&gt;TUAL2017~&lt;/label&gt;&lt;urls&gt;&lt;/urls&gt;&lt;custom5&gt;21082017/Y&lt;/custom5&gt;&lt;custom6&gt;31122017&lt;/custom6&gt;&lt;electronic-resource-num&gt;10.1093/aje/kwx125&lt;/electronic-resource-num&gt;&lt;remote-database-name&gt;https://core.ac.uk/download/96627741.pdf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4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385A424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rance</w:t>
            </w:r>
          </w:p>
        </w:tc>
        <w:tc>
          <w:tcPr>
            <w:tcW w:w="1134" w:type="dxa"/>
          </w:tcPr>
          <w:p w14:paraId="79AE85F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375680E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0C9C7AB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05</w:t>
            </w:r>
          </w:p>
        </w:tc>
        <w:tc>
          <w:tcPr>
            <w:tcW w:w="882" w:type="dxa"/>
          </w:tcPr>
          <w:p w14:paraId="6A1D3D16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50" w:type="dxa"/>
          </w:tcPr>
          <w:p w14:paraId="7EBD571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8+</w:t>
            </w:r>
          </w:p>
        </w:tc>
        <w:tc>
          <w:tcPr>
            <w:tcW w:w="709" w:type="dxa"/>
          </w:tcPr>
          <w:p w14:paraId="40C244D3" w14:textId="1C1B6C98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77D73315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64</w:t>
            </w:r>
          </w:p>
        </w:tc>
        <w:tc>
          <w:tcPr>
            <w:tcW w:w="1134" w:type="dxa"/>
          </w:tcPr>
          <w:p w14:paraId="15CFA41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4" w:type="dxa"/>
          </w:tcPr>
          <w:p w14:paraId="59D5E85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E3EDBA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4C7D2FD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79A04DE6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27E40C47" w14:textId="77777777" w:rsidTr="00B92802">
        <w:tc>
          <w:tcPr>
            <w:tcW w:w="1445" w:type="dxa"/>
          </w:tcPr>
          <w:p w14:paraId="4EC816A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AHS</w:t>
            </w:r>
          </w:p>
        </w:tc>
        <w:tc>
          <w:tcPr>
            <w:tcW w:w="603" w:type="dxa"/>
          </w:tcPr>
          <w:p w14:paraId="6D1ADE6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bmRyZW90dGk8L0F1dGhvcj48WWVhcj4yMDE3PC9ZZWFy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bmRyZW90dGk8L0F1dGhvcj48WWVhcj4yMDE3PC9ZZWFy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5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3AD25940" w14:textId="0259559F" w:rsidR="00CB1E25" w:rsidRPr="0060492E" w:rsidRDefault="00787B37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918AA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32B6CBA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9AEE875" w14:textId="21396784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Pesticide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workers</w:t>
            </w:r>
          </w:p>
        </w:tc>
        <w:tc>
          <w:tcPr>
            <w:tcW w:w="1103" w:type="dxa"/>
          </w:tcPr>
          <w:p w14:paraId="3618ABD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3</w:t>
            </w:r>
          </w:p>
        </w:tc>
        <w:tc>
          <w:tcPr>
            <w:tcW w:w="882" w:type="dxa"/>
          </w:tcPr>
          <w:p w14:paraId="6B85410D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8</w:t>
            </w:r>
          </w:p>
        </w:tc>
        <w:tc>
          <w:tcPr>
            <w:tcW w:w="850" w:type="dxa"/>
          </w:tcPr>
          <w:p w14:paraId="721D89C7" w14:textId="194149BC" w:rsidR="00CB1E25" w:rsidRPr="0060492E" w:rsidRDefault="009918AA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>
              <w:rPr>
                <w:rFonts w:ascii="Book Antiqua" w:hAnsi="Book Antiqua"/>
                <w:szCs w:val="24"/>
              </w:rPr>
              <w:t>NAR</w:t>
            </w:r>
            <w:r w:rsidR="005244E9" w:rsidRPr="0060492E">
              <w:rPr>
                <w:rFonts w:ascii="Book Antiqua" w:hAnsi="Book Antiqua"/>
                <w:szCs w:val="24"/>
              </w:rPr>
              <w:t xml:space="preserve"> </w:t>
            </w:r>
          </w:p>
        </w:tc>
        <w:tc>
          <w:tcPr>
            <w:tcW w:w="709" w:type="dxa"/>
          </w:tcPr>
          <w:p w14:paraId="723B937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72947BDD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789</w:t>
            </w:r>
          </w:p>
        </w:tc>
        <w:tc>
          <w:tcPr>
            <w:tcW w:w="1134" w:type="dxa"/>
          </w:tcPr>
          <w:p w14:paraId="4560CC70" w14:textId="1C454DB9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8</w:t>
            </w:r>
          </w:p>
        </w:tc>
        <w:tc>
          <w:tcPr>
            <w:tcW w:w="814" w:type="dxa"/>
          </w:tcPr>
          <w:p w14:paraId="2D8FC7F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7FF7426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4BBBEE1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03A9E5DD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3198C939" w14:textId="77777777" w:rsidTr="00B92802">
        <w:tc>
          <w:tcPr>
            <w:tcW w:w="1445" w:type="dxa"/>
          </w:tcPr>
          <w:p w14:paraId="72B7D41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AMIANT</w:t>
            </w:r>
          </w:p>
        </w:tc>
        <w:tc>
          <w:tcPr>
            <w:tcW w:w="603" w:type="dxa"/>
          </w:tcPr>
          <w:p w14:paraId="1150371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7FmndpxIV0a293c2thPC9BdXRob3I+PFllYXI+MjAxNzwv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7FmndpxIV0a293c2thPC9BdXRob3I+PFllYXI+MjAxNzwv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D5E6B2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Poland</w:t>
            </w:r>
          </w:p>
        </w:tc>
        <w:tc>
          <w:tcPr>
            <w:tcW w:w="1134" w:type="dxa"/>
          </w:tcPr>
          <w:p w14:paraId="3A41DCC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BBEE8A7" w14:textId="4D08E3BB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Asbestos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workers</w:t>
            </w:r>
          </w:p>
        </w:tc>
        <w:tc>
          <w:tcPr>
            <w:tcW w:w="1103" w:type="dxa"/>
          </w:tcPr>
          <w:p w14:paraId="35F010E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00</w:t>
            </w:r>
          </w:p>
        </w:tc>
        <w:tc>
          <w:tcPr>
            <w:tcW w:w="882" w:type="dxa"/>
          </w:tcPr>
          <w:p w14:paraId="55C55DA3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4</w:t>
            </w:r>
          </w:p>
        </w:tc>
        <w:tc>
          <w:tcPr>
            <w:tcW w:w="850" w:type="dxa"/>
          </w:tcPr>
          <w:p w14:paraId="0FA60963" w14:textId="78B676D4" w:rsidR="00CB1E25" w:rsidRPr="0060492E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</w:t>
            </w:r>
            <w:r w:rsidR="009918AA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6FC2E64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2308AD99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10</w:t>
            </w:r>
          </w:p>
        </w:tc>
        <w:tc>
          <w:tcPr>
            <w:tcW w:w="1134" w:type="dxa"/>
          </w:tcPr>
          <w:p w14:paraId="1EF899D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42322C4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19D9D74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5252BD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0E10B267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670AAD54" w14:textId="77777777" w:rsidTr="00B92802">
        <w:tc>
          <w:tcPr>
            <w:tcW w:w="1445" w:type="dxa"/>
          </w:tcPr>
          <w:p w14:paraId="4D6C653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ARIC</w:t>
            </w:r>
          </w:p>
        </w:tc>
        <w:tc>
          <w:tcPr>
            <w:tcW w:w="603" w:type="dxa"/>
          </w:tcPr>
          <w:p w14:paraId="5273390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Prizment&lt;/Author&gt;&lt;Year&gt;2014&lt;/Year&gt;&lt;RecNum&gt;41629&lt;/RecNum&gt;&lt;IDText&gt;PRIZME2014~&lt;/IDText&gt;&lt;DisplayText&gt;&lt;style face="superscript"&gt;[57]&lt;/style&gt;&lt;/DisplayText&gt;&lt;record&gt;&lt;rec-number&gt;41629&lt;/rec-number&gt;&lt;foreign-keys&gt;&lt;key app="EN" db-id="xrw2vwvfhzwfd5erpz9p9fwdttws0srw9d0d" timestamp="1469635052"&gt;41629&lt;/key&gt;&lt;key app="ENWeb" db-id=""&gt;0&lt;/key&gt;&lt;/foreign-keys&gt;&lt;ref-type name="Journal Article"&gt;17&lt;/ref-type&gt;&lt;contributors&gt;&lt;authors&gt;&lt;author&gt;Prizment, A.E.&lt;/author&gt;&lt;author&gt;Yatsuya, H.&lt;/author&gt;&lt;author&gt;Lutsey, P.L.&lt;/author&gt;&lt;author&gt;Lubin, J.H.&lt;/author&gt;&lt;author&gt;Woodward, M.&lt;/author&gt;&lt;author&gt;Folsom, A.R.&lt;/author&gt;&lt;author&gt;Huxley, R.R.&lt;/author&gt;&lt;/authors&gt;&lt;/contributors&gt;&lt;titles&gt;&lt;title&gt;Smoking behavior and lung cancer in a biracial cohort: the Atherosclerosis Risk in Communities study&lt;/title&gt;&lt;secondary-title&gt;Am. J. Prev. Med.&lt;/secondary-title&gt;&lt;translated-title&gt;&lt;style face="underline" font="default" size="100%"&gt;file:\\\x:\refscan\PRIZME2014.pdf&amp;#xD;file:\\\x:\refscan\PRIZME2014_baseline_home_questionnaire.pdf&lt;/style&gt;&lt;/translated-title&gt;&lt;/titles&gt;&lt;periodical&gt;&lt;full-title&gt;American Journal of Preventive Medicine&lt;/full-title&gt;&lt;abbr-1&gt;Am. J. Prev. Med.&lt;/abbr-1&gt;&lt;abbr-2&gt;Am J Prev Med&lt;/abbr-2&gt;&lt;/periodical&gt;&lt;pages&gt;624-632&lt;/pages&gt;&lt;volume&gt;46&lt;/volume&gt;&lt;number&gt;6&lt;/number&gt;&lt;section&gt;24842739&lt;/section&gt;&lt;dates&gt;&lt;year&gt;2014&lt;/year&gt;&lt;/dates&gt;&lt;orig-pub&gt;IESLCQ;LUNGC;SMOKING&amp;#xD;UDMETALCSM&lt;/orig-pub&gt;&lt;call-num&gt;&lt;style face="normal" font="default" size="100%"&gt;A1 &lt;/style&gt;&lt;style face="underline" font="default" size="100%"&gt;ELEC&lt;/style&gt;&lt;style face="normal" font="default" size="100%"&gt; CCARD-GEN&lt;/style&gt;&lt;/call-num&gt;&lt;label&gt;PRIZME2014~&lt;/label&gt;&lt;urls&gt;&lt;/urls&gt;&lt;custom5&gt;14012015/y&lt;/custom5&gt;&lt;custom6&gt;13012015&amp;#xD;15012015&lt;/custom6&gt;&lt;electronic-resource-num&gt;10.1016/j.amepre.2014.01.017&lt;/electronic-resource-num&gt;&lt;remote-database-name&gt;https://www.ncbi.nlm.nih.gov/pmc/articles/PMC4030495/pdf/nihms-562266.pdf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7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95FCA24" w14:textId="0AF99270" w:rsidR="00CB1E25" w:rsidRPr="0060492E" w:rsidRDefault="00787B37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918AA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5ADA7F9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B5D029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0A39530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7</w:t>
            </w:r>
          </w:p>
        </w:tc>
        <w:tc>
          <w:tcPr>
            <w:tcW w:w="882" w:type="dxa"/>
          </w:tcPr>
          <w:p w14:paraId="54338DF5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</w:t>
            </w:r>
          </w:p>
        </w:tc>
        <w:tc>
          <w:tcPr>
            <w:tcW w:w="850" w:type="dxa"/>
          </w:tcPr>
          <w:p w14:paraId="58D9DC5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5-64</w:t>
            </w:r>
          </w:p>
        </w:tc>
        <w:tc>
          <w:tcPr>
            <w:tcW w:w="709" w:type="dxa"/>
          </w:tcPr>
          <w:p w14:paraId="38E73533" w14:textId="72F0D8A0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18F0AA77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70</w:t>
            </w:r>
          </w:p>
        </w:tc>
        <w:tc>
          <w:tcPr>
            <w:tcW w:w="1134" w:type="dxa"/>
          </w:tcPr>
          <w:p w14:paraId="63C84EE6" w14:textId="286FD222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4" w:type="dxa"/>
          </w:tcPr>
          <w:p w14:paraId="1687CC3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2B0FFD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0B54A47E" w14:textId="139AB529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</w:p>
        </w:tc>
        <w:tc>
          <w:tcPr>
            <w:tcW w:w="992" w:type="dxa"/>
          </w:tcPr>
          <w:p w14:paraId="49373C22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60492E" w14:paraId="41A2B543" w14:textId="77777777" w:rsidTr="00B92802">
        <w:tc>
          <w:tcPr>
            <w:tcW w:w="1445" w:type="dxa"/>
          </w:tcPr>
          <w:p w14:paraId="1FA86C9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ATP</w:t>
            </w:r>
          </w:p>
        </w:tc>
        <w:tc>
          <w:tcPr>
            <w:tcW w:w="603" w:type="dxa"/>
          </w:tcPr>
          <w:p w14:paraId="1B59FCF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aW5lcjwvQXV0aG9yPjxZZWFyPjIwMTk8L1llYXI+PFJl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aW5lcjwvQXV0aG9yPjxZZWFyPjIwMTk8L1llYXI+PFJl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2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649BCE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anada</w:t>
            </w:r>
          </w:p>
        </w:tc>
        <w:tc>
          <w:tcPr>
            <w:tcW w:w="1134" w:type="dxa"/>
          </w:tcPr>
          <w:p w14:paraId="35E201A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3A67366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249F884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01</w:t>
            </w:r>
          </w:p>
        </w:tc>
        <w:tc>
          <w:tcPr>
            <w:tcW w:w="882" w:type="dxa"/>
          </w:tcPr>
          <w:p w14:paraId="173BEABB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6</w:t>
            </w:r>
          </w:p>
        </w:tc>
        <w:tc>
          <w:tcPr>
            <w:tcW w:w="850" w:type="dxa"/>
          </w:tcPr>
          <w:p w14:paraId="70A8C0B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5-69</w:t>
            </w:r>
          </w:p>
        </w:tc>
        <w:tc>
          <w:tcPr>
            <w:tcW w:w="709" w:type="dxa"/>
          </w:tcPr>
          <w:p w14:paraId="14F693A3" w14:textId="65DFEEE1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528A95A0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10</w:t>
            </w:r>
          </w:p>
        </w:tc>
        <w:tc>
          <w:tcPr>
            <w:tcW w:w="1134" w:type="dxa"/>
          </w:tcPr>
          <w:p w14:paraId="299B0AEB" w14:textId="0128BE45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3BFEB38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35396FC6" w14:textId="1C622021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7781C7D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48DC2C77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0</w:t>
            </w:r>
          </w:p>
        </w:tc>
      </w:tr>
      <w:tr w:rsidR="00787B37" w:rsidRPr="0060492E" w14:paraId="64BF8E39" w14:textId="77777777" w:rsidTr="00B92802">
        <w:tc>
          <w:tcPr>
            <w:tcW w:w="1445" w:type="dxa"/>
          </w:tcPr>
          <w:p w14:paraId="1A1091A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BIOBANK</w:t>
            </w:r>
          </w:p>
        </w:tc>
        <w:tc>
          <w:tcPr>
            <w:tcW w:w="603" w:type="dxa"/>
          </w:tcPr>
          <w:p w14:paraId="08AF692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Xb25nPC9BdXRob3I+PFllYXI+MjAyMDwvWWVhcj48UmVj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Xb25nPC9BdXRob3I+PFllYXI+MjAyMDwvWWVhcj48UmVj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8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C613E87" w14:textId="23738A10" w:rsidR="00CB1E25" w:rsidRPr="0060492E" w:rsidRDefault="00B878B5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134" w:type="dxa"/>
          </w:tcPr>
          <w:p w14:paraId="49A8A09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652517F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5B14720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06</w:t>
            </w:r>
          </w:p>
        </w:tc>
        <w:tc>
          <w:tcPr>
            <w:tcW w:w="882" w:type="dxa"/>
          </w:tcPr>
          <w:p w14:paraId="3A66A16D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50" w:type="dxa"/>
          </w:tcPr>
          <w:p w14:paraId="0E4B9F4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0-73</w:t>
            </w:r>
          </w:p>
        </w:tc>
        <w:tc>
          <w:tcPr>
            <w:tcW w:w="709" w:type="dxa"/>
          </w:tcPr>
          <w:p w14:paraId="06292D20" w14:textId="2CE842DA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74B4D40D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493</w:t>
            </w:r>
          </w:p>
        </w:tc>
        <w:tc>
          <w:tcPr>
            <w:tcW w:w="1134" w:type="dxa"/>
          </w:tcPr>
          <w:p w14:paraId="5837F61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75E9153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09DED92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453DC42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6D9ABFDE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5636B22D" w14:textId="77777777" w:rsidTr="00B92802">
        <w:tc>
          <w:tcPr>
            <w:tcW w:w="1445" w:type="dxa"/>
          </w:tcPr>
          <w:p w14:paraId="23C0142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BWHS</w:t>
            </w:r>
          </w:p>
        </w:tc>
        <w:tc>
          <w:tcPr>
            <w:tcW w:w="603" w:type="dxa"/>
          </w:tcPr>
          <w:p w14:paraId="1AD2B24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b211cmE8L0F1dGhvcj48WWVhcj4yMDE4PC9ZZWFyPjxS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b211cmE8L0F1dGhvcj48WWVhcj4yMDE4PC9ZZWFyPjxS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59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00F1768" w14:textId="22844435" w:rsidR="00CB1E25" w:rsidRPr="0060492E" w:rsidRDefault="00787B37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918AA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7E01A5A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03DE73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01DB1AB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5</w:t>
            </w:r>
          </w:p>
        </w:tc>
        <w:tc>
          <w:tcPr>
            <w:tcW w:w="882" w:type="dxa"/>
          </w:tcPr>
          <w:p w14:paraId="4D9BD49D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8</w:t>
            </w:r>
          </w:p>
        </w:tc>
        <w:tc>
          <w:tcPr>
            <w:tcW w:w="850" w:type="dxa"/>
          </w:tcPr>
          <w:p w14:paraId="6E385C7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1-69</w:t>
            </w:r>
          </w:p>
        </w:tc>
        <w:tc>
          <w:tcPr>
            <w:tcW w:w="709" w:type="dxa"/>
          </w:tcPr>
          <w:p w14:paraId="0340DC8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A59455D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06</w:t>
            </w:r>
          </w:p>
        </w:tc>
        <w:tc>
          <w:tcPr>
            <w:tcW w:w="1134" w:type="dxa"/>
          </w:tcPr>
          <w:p w14:paraId="7DC6F992" w14:textId="7B11012B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55613F6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0EC9A1C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850A0A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</w:t>
            </w: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nosed</w:t>
            </w:r>
          </w:p>
        </w:tc>
        <w:tc>
          <w:tcPr>
            <w:tcW w:w="992" w:type="dxa"/>
          </w:tcPr>
          <w:p w14:paraId="782FA0BF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3</w:t>
            </w:r>
          </w:p>
        </w:tc>
      </w:tr>
      <w:tr w:rsidR="00787B37" w:rsidRPr="0060492E" w14:paraId="02C03CE1" w14:textId="77777777" w:rsidTr="00B92802">
        <w:tc>
          <w:tcPr>
            <w:tcW w:w="1445" w:type="dxa"/>
          </w:tcPr>
          <w:p w14:paraId="0B5E4CA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HANCES</w:t>
            </w:r>
          </w:p>
        </w:tc>
        <w:tc>
          <w:tcPr>
            <w:tcW w:w="603" w:type="dxa"/>
          </w:tcPr>
          <w:p w14:paraId="3BB06B0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PcmTDs8OxZXotTWVuYTwvQXV0aG9yPjxZZWFyPjIwMTY8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PcmTDs8OxZXotTWVuYTwvQXV0aG9yPjxZZWFyPjIwMTY8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1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A05DD4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ultiple</w:t>
            </w:r>
          </w:p>
        </w:tc>
        <w:tc>
          <w:tcPr>
            <w:tcW w:w="1134" w:type="dxa"/>
          </w:tcPr>
          <w:p w14:paraId="4E05E2E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52DF6F8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International</w:t>
            </w:r>
          </w:p>
        </w:tc>
        <w:tc>
          <w:tcPr>
            <w:tcW w:w="1103" w:type="dxa"/>
          </w:tcPr>
          <w:p w14:paraId="60C7125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2</w:t>
            </w:r>
          </w:p>
        </w:tc>
        <w:tc>
          <w:tcPr>
            <w:tcW w:w="882" w:type="dxa"/>
          </w:tcPr>
          <w:p w14:paraId="5017948E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9</w:t>
            </w:r>
          </w:p>
        </w:tc>
        <w:tc>
          <w:tcPr>
            <w:tcW w:w="850" w:type="dxa"/>
          </w:tcPr>
          <w:p w14:paraId="33AAFC9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6-74</w:t>
            </w:r>
          </w:p>
        </w:tc>
        <w:tc>
          <w:tcPr>
            <w:tcW w:w="709" w:type="dxa"/>
          </w:tcPr>
          <w:p w14:paraId="41A8904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7AB4F8AB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4041</w:t>
            </w:r>
          </w:p>
        </w:tc>
        <w:tc>
          <w:tcPr>
            <w:tcW w:w="1134" w:type="dxa"/>
          </w:tcPr>
          <w:p w14:paraId="0BB4AD63" w14:textId="414D0412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2D6C6CC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339608E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DDF5983" w14:textId="5D512B43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szCs w:val="24"/>
              </w:rPr>
              <w:t>Diag</w:t>
            </w:r>
            <w:proofErr w:type="spellEnd"/>
            <w:r w:rsidRPr="0060492E">
              <w:rPr>
                <w:rFonts w:ascii="Book Antiqua" w:hAnsi="Book Antiqua" w:cs="Times New Roman"/>
                <w:szCs w:val="24"/>
              </w:rPr>
              <w:t>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1C79ABCB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60492E" w14:paraId="5608611E" w14:textId="77777777" w:rsidTr="00B92802">
        <w:tc>
          <w:tcPr>
            <w:tcW w:w="1445" w:type="dxa"/>
          </w:tcPr>
          <w:p w14:paraId="23EC24B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AL</w:t>
            </w:r>
          </w:p>
        </w:tc>
        <w:tc>
          <w:tcPr>
            <w:tcW w:w="603" w:type="dxa"/>
          </w:tcPr>
          <w:p w14:paraId="35490A9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Graber&lt;/Author&gt;&lt;Year&gt;2014&lt;/Year&gt;&lt;RecNum&gt;40323&lt;/RecNum&gt;&lt;IDText&gt;GRABER2014~&lt;/IDText&gt;&lt;DisplayText&gt;&lt;style face="superscript"&gt;[60]&lt;/style&gt;&lt;/DisplayText&gt;&lt;record&gt;&lt;rec-number&gt;40323&lt;/rec-number&gt;&lt;foreign-keys&gt;&lt;key app="EN" db-id="xrw2vwvfhzwfd5erpz9p9fwdttws0srw9d0d" timestamp="1469634909"&gt;40323&lt;/key&gt;&lt;key app="ENWeb" db-id=""&gt;0&lt;/key&gt;&lt;/foreign-keys&gt;&lt;ref-type name="Journal Article"&gt;17&lt;/ref-type&gt;&lt;contributors&gt;&lt;authors&gt;&lt;author&gt;Graber, J.M.&lt;/author&gt;&lt;author&gt;Stayner, L.T.&lt;/author&gt;&lt;author&gt;Cohen, R.A.&lt;/author&gt;&lt;author&gt;Conroy, L.M.&lt;/author&gt;&lt;author&gt;Attfield, M.D.&lt;/author&gt;&lt;/authors&gt;&lt;/contributors&gt;&lt;titles&gt;&lt;title&gt;Respiratory disease mortality among US coal miners; results after 37 years of follow-up&lt;/title&gt;&lt;secondary-title&gt;Occup. Environ. Med.&lt;/secondary-title&gt;&lt;translated-title&gt;&lt;style face="underline" font="default" size="100%"&gt;file:\\\x:\refscan\GRABER2014.pdf&amp;#xD;file:\\\x:\refscan\GRABER2014_erratum.pdf&lt;/style&gt;&lt;/translated-title&gt;&lt;/titles&gt;&lt;periodical&gt;&lt;full-title&gt;Occupational and Environmental Medicine&lt;/full-title&gt;&lt;abbr-1&gt;Occup. Environ. Med.&lt;/abbr-1&gt;&lt;abbr-2&gt;Occup Environ Med&lt;/abbr-2&gt;&lt;/periodical&gt;&lt;pages&gt;30-39&lt;/pages&gt;&lt;volume&gt;71&lt;/volume&gt;&lt;number&gt;1&lt;/number&gt;&lt;section&gt;24186945&lt;/section&gt;&lt;reprint-edition&gt;Erratum appears in Occup Environ Med. 2014 Oct;71(10):738&lt;/reprint-edition&gt;&lt;dates&gt;&lt;year&gt;2014&lt;/year&gt;&lt;/dates&gt;&lt;orig-pub&gt;COALMINE&amp;#xD;OCCUP&amp;#xD;LUNGC&amp;#xD;IESLCQ&amp;#xD;UDMETALCSM&amp;#xD;UDMETACOPDSM&lt;/orig-pub&gt;&lt;call-num&gt;&lt;style face="normal" font="default" size="100%"&gt;12K &lt;/style&gt;&lt;style face="underline" font="default" size="100%"&gt;ELEC&lt;/style&gt;&lt;/call-num&gt;&lt;label&gt;GRABER2014~&lt;/label&gt;&lt;urls&gt;&lt;/urls&gt;&lt;custom5&gt;05022014/y&lt;/custom5&gt;&lt;custom6&gt;05022014&amp;#xD;12022014&lt;/custom6&gt;&lt;electronic-resource-num&gt;10.1136/oemed-2013-101597&lt;/electronic-resource-num&gt;&lt;remote-database-name&gt;https://www.ncbi.nlm.nih.gov/pmc/articles/PMC4522914/pdf/nihms710096.pdf&amp;#xD;https://oem.bmj.com/content/oemed/71/10/738.full.pdf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0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E286E11" w14:textId="4739682A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00135DE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205B3E5" w14:textId="1EA7EE08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al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miners</w:t>
            </w:r>
          </w:p>
        </w:tc>
        <w:tc>
          <w:tcPr>
            <w:tcW w:w="1103" w:type="dxa"/>
          </w:tcPr>
          <w:p w14:paraId="2FD3174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69</w:t>
            </w:r>
          </w:p>
        </w:tc>
        <w:tc>
          <w:tcPr>
            <w:tcW w:w="882" w:type="dxa"/>
          </w:tcPr>
          <w:p w14:paraId="50310A67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8</w:t>
            </w:r>
          </w:p>
        </w:tc>
        <w:tc>
          <w:tcPr>
            <w:tcW w:w="850" w:type="dxa"/>
          </w:tcPr>
          <w:p w14:paraId="0468F29B" w14:textId="005DF4F8" w:rsidR="00CB1E25" w:rsidRPr="0060492E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</w:t>
            </w:r>
            <w:r w:rsidR="009918AA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492FC7F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491786FB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68</w:t>
            </w:r>
          </w:p>
        </w:tc>
        <w:tc>
          <w:tcPr>
            <w:tcW w:w="1134" w:type="dxa"/>
          </w:tcPr>
          <w:p w14:paraId="26A217C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33765FB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F43D5F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487330D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06250A4A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6638714E" w14:textId="77777777" w:rsidTr="00B92802">
        <w:tc>
          <w:tcPr>
            <w:tcW w:w="1445" w:type="dxa"/>
          </w:tcPr>
          <w:p w14:paraId="1A82AA7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PS-I</w:t>
            </w:r>
          </w:p>
        </w:tc>
        <w:tc>
          <w:tcPr>
            <w:tcW w:w="603" w:type="dxa"/>
          </w:tcPr>
          <w:p w14:paraId="21D3818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A1C3AFB" w14:textId="2F8B7C2D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380F987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4958A23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6853C60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59</w:t>
            </w:r>
          </w:p>
        </w:tc>
        <w:tc>
          <w:tcPr>
            <w:tcW w:w="882" w:type="dxa"/>
          </w:tcPr>
          <w:p w14:paraId="70E2227C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50" w:type="dxa"/>
          </w:tcPr>
          <w:p w14:paraId="2E51E49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9+</w:t>
            </w:r>
          </w:p>
        </w:tc>
        <w:tc>
          <w:tcPr>
            <w:tcW w:w="709" w:type="dxa"/>
          </w:tcPr>
          <w:p w14:paraId="16BC0E5D" w14:textId="20E12A7D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477FC985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293</w:t>
            </w:r>
          </w:p>
        </w:tc>
        <w:tc>
          <w:tcPr>
            <w:tcW w:w="1134" w:type="dxa"/>
          </w:tcPr>
          <w:p w14:paraId="0C62D4F4" w14:textId="4043A170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4" w:type="dxa"/>
          </w:tcPr>
          <w:p w14:paraId="46903BC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26512DE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35B127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27E062BB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787B37" w:rsidRPr="0060492E" w14:paraId="5416A437" w14:textId="77777777" w:rsidTr="00B92802">
        <w:tc>
          <w:tcPr>
            <w:tcW w:w="1445" w:type="dxa"/>
          </w:tcPr>
          <w:p w14:paraId="1E5FA13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PS-II</w:t>
            </w:r>
          </w:p>
        </w:tc>
        <w:tc>
          <w:tcPr>
            <w:tcW w:w="603" w:type="dxa"/>
          </w:tcPr>
          <w:p w14:paraId="55B899B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5ECE58E" w14:textId="2B2658C4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  <w:r w:rsidRPr="0060492E">
              <w:rPr>
                <w:rFonts w:ascii="Book Antiqua" w:hAnsi="Book Antiqua" w:cs="Times New Roman"/>
                <w:szCs w:val="24"/>
              </w:rPr>
              <w:t xml:space="preserve"> </w:t>
            </w:r>
          </w:p>
        </w:tc>
        <w:tc>
          <w:tcPr>
            <w:tcW w:w="1134" w:type="dxa"/>
          </w:tcPr>
          <w:p w14:paraId="0C2F52A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E8290E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41FCFB2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2</w:t>
            </w:r>
          </w:p>
        </w:tc>
        <w:tc>
          <w:tcPr>
            <w:tcW w:w="882" w:type="dxa"/>
          </w:tcPr>
          <w:p w14:paraId="213AF057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50" w:type="dxa"/>
          </w:tcPr>
          <w:p w14:paraId="6D22FAC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9+</w:t>
            </w:r>
          </w:p>
        </w:tc>
        <w:tc>
          <w:tcPr>
            <w:tcW w:w="709" w:type="dxa"/>
          </w:tcPr>
          <w:p w14:paraId="71FC18A2" w14:textId="5BD35C21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F49E56D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957</w:t>
            </w:r>
          </w:p>
        </w:tc>
        <w:tc>
          <w:tcPr>
            <w:tcW w:w="1134" w:type="dxa"/>
          </w:tcPr>
          <w:p w14:paraId="00F37A11" w14:textId="3892D260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4" w:type="dxa"/>
          </w:tcPr>
          <w:p w14:paraId="179E8E3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38C24B4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0CF388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78B85EB8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787B37" w:rsidRPr="0060492E" w14:paraId="68B5CDD3" w14:textId="77777777" w:rsidTr="00B92802">
        <w:tc>
          <w:tcPr>
            <w:tcW w:w="1445" w:type="dxa"/>
          </w:tcPr>
          <w:p w14:paraId="03A6B71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EPIC</w:t>
            </w:r>
          </w:p>
        </w:tc>
        <w:tc>
          <w:tcPr>
            <w:tcW w:w="603" w:type="dxa"/>
          </w:tcPr>
          <w:p w14:paraId="2DC9959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NY0Nvcm1hY2s8L0F1dGhvcj48WWVhcj4yMDEwPC9ZZWFy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NY0Nvcm1hY2s8L0F1dGhvcj48WWVhcj4yMDEwPC9ZZWFy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31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97B8A5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ultiple</w:t>
            </w:r>
          </w:p>
        </w:tc>
        <w:tc>
          <w:tcPr>
            <w:tcW w:w="1134" w:type="dxa"/>
          </w:tcPr>
          <w:p w14:paraId="0377A51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006447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International</w:t>
            </w:r>
          </w:p>
        </w:tc>
        <w:tc>
          <w:tcPr>
            <w:tcW w:w="1103" w:type="dxa"/>
          </w:tcPr>
          <w:p w14:paraId="2B7E726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1</w:t>
            </w:r>
          </w:p>
        </w:tc>
        <w:tc>
          <w:tcPr>
            <w:tcW w:w="882" w:type="dxa"/>
          </w:tcPr>
          <w:p w14:paraId="2CF706EC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4</w:t>
            </w:r>
          </w:p>
        </w:tc>
        <w:tc>
          <w:tcPr>
            <w:tcW w:w="850" w:type="dxa"/>
          </w:tcPr>
          <w:p w14:paraId="1BD1661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5-70</w:t>
            </w:r>
          </w:p>
        </w:tc>
        <w:tc>
          <w:tcPr>
            <w:tcW w:w="709" w:type="dxa"/>
          </w:tcPr>
          <w:p w14:paraId="4B46A92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70D4B986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995</w:t>
            </w:r>
          </w:p>
        </w:tc>
        <w:tc>
          <w:tcPr>
            <w:tcW w:w="1134" w:type="dxa"/>
          </w:tcPr>
          <w:p w14:paraId="2BDE40E4" w14:textId="795219AC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14" w:type="dxa"/>
          </w:tcPr>
          <w:p w14:paraId="086C445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3C87A65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3B040E9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5AFEA21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787B37" w:rsidRPr="0060492E" w14:paraId="7C9D326E" w14:textId="77777777" w:rsidTr="00B92802">
        <w:tc>
          <w:tcPr>
            <w:tcW w:w="1445" w:type="dxa"/>
          </w:tcPr>
          <w:p w14:paraId="21A60FB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7AB4AC5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Z3VkbzwvQXV0aG9yPjxZZWFyPjIwMTI8L1llYXI+PFJl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Z3VkbzwvQXV0aG9yPjxZZWFyPjIwMTI8L1llYXI+PFJl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32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0043E0B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4711A4C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0AEB324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7BF4705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6B8662F7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8</w:t>
            </w:r>
          </w:p>
        </w:tc>
        <w:tc>
          <w:tcPr>
            <w:tcW w:w="850" w:type="dxa"/>
          </w:tcPr>
          <w:p w14:paraId="1D8F81C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0-70</w:t>
            </w:r>
          </w:p>
        </w:tc>
        <w:tc>
          <w:tcPr>
            <w:tcW w:w="709" w:type="dxa"/>
          </w:tcPr>
          <w:p w14:paraId="2571DC33" w14:textId="3D6C4D9E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1C195983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995</w:t>
            </w:r>
          </w:p>
        </w:tc>
        <w:tc>
          <w:tcPr>
            <w:tcW w:w="1134" w:type="dxa"/>
          </w:tcPr>
          <w:p w14:paraId="138BA6E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6F8F654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6B2D41D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4242AD7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13068807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18ED49FA" w14:textId="77777777" w:rsidTr="00B92802">
        <w:tc>
          <w:tcPr>
            <w:tcW w:w="1445" w:type="dxa"/>
          </w:tcPr>
          <w:p w14:paraId="35A4A78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ESTHER</w:t>
            </w:r>
          </w:p>
        </w:tc>
        <w:tc>
          <w:tcPr>
            <w:tcW w:w="603" w:type="dxa"/>
          </w:tcPr>
          <w:p w14:paraId="08BB28A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ZdTwvQXV0aG9yPjxZZWFyPjIwMjA8L1llYXI+PFJlY051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ZdTwvQXV0aG9yPjxZZWFyPjIwMjA8L1llYXI+PFJlY051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1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0F1457C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Germany</w:t>
            </w:r>
          </w:p>
        </w:tc>
        <w:tc>
          <w:tcPr>
            <w:tcW w:w="1134" w:type="dxa"/>
          </w:tcPr>
          <w:p w14:paraId="1A7757F7" w14:textId="04C51BA8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ested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CC</w:t>
            </w:r>
          </w:p>
        </w:tc>
        <w:tc>
          <w:tcPr>
            <w:tcW w:w="1559" w:type="dxa"/>
          </w:tcPr>
          <w:p w14:paraId="6F7651D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292E2D9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00</w:t>
            </w:r>
          </w:p>
        </w:tc>
        <w:tc>
          <w:tcPr>
            <w:tcW w:w="882" w:type="dxa"/>
          </w:tcPr>
          <w:p w14:paraId="6B97281B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7</w:t>
            </w:r>
          </w:p>
        </w:tc>
        <w:tc>
          <w:tcPr>
            <w:tcW w:w="850" w:type="dxa"/>
          </w:tcPr>
          <w:p w14:paraId="20EA8D7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-75</w:t>
            </w:r>
          </w:p>
        </w:tc>
        <w:tc>
          <w:tcPr>
            <w:tcW w:w="709" w:type="dxa"/>
          </w:tcPr>
          <w:p w14:paraId="6142F40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6097FDBD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43</w:t>
            </w:r>
          </w:p>
        </w:tc>
        <w:tc>
          <w:tcPr>
            <w:tcW w:w="1134" w:type="dxa"/>
          </w:tcPr>
          <w:p w14:paraId="41EE360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6A9B290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D8272E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707F9F1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6B077A57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1733F987" w14:textId="77777777" w:rsidTr="00B92802">
        <w:tc>
          <w:tcPr>
            <w:tcW w:w="1445" w:type="dxa"/>
          </w:tcPr>
          <w:p w14:paraId="623BC4B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RAMING</w:t>
            </w:r>
          </w:p>
        </w:tc>
        <w:tc>
          <w:tcPr>
            <w:tcW w:w="603" w:type="dxa"/>
          </w:tcPr>
          <w:p w14:paraId="29F6E34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aW5kbGU8L0F1dGhvcj48WWVhcj4yMDE4PC9ZZWFyPjxS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aW5kbGU8L0F1dGhvcj48WWVhcj4yMDE4PC9ZZWFyPjxS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2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F7A9846" w14:textId="79282C05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1D30A21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6DC69B6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77458D5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54</w:t>
            </w:r>
          </w:p>
        </w:tc>
        <w:tc>
          <w:tcPr>
            <w:tcW w:w="882" w:type="dxa"/>
          </w:tcPr>
          <w:p w14:paraId="424C66C6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9</w:t>
            </w:r>
          </w:p>
        </w:tc>
        <w:tc>
          <w:tcPr>
            <w:tcW w:w="850" w:type="dxa"/>
          </w:tcPr>
          <w:p w14:paraId="080F92E0" w14:textId="152DAD56" w:rsidR="00CB1E25" w:rsidRPr="0060492E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</w:t>
            </w:r>
            <w:r w:rsidR="009918AA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58823FC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17D60CDD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84</w:t>
            </w:r>
          </w:p>
        </w:tc>
        <w:tc>
          <w:tcPr>
            <w:tcW w:w="1134" w:type="dxa"/>
          </w:tcPr>
          <w:p w14:paraId="09B84405" w14:textId="7ED12B89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4" w:type="dxa"/>
          </w:tcPr>
          <w:p w14:paraId="7D161D1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4674B8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9C884C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3C9ABC3B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22A660E1" w14:textId="77777777" w:rsidTr="00B92802">
        <w:tc>
          <w:tcPr>
            <w:tcW w:w="1445" w:type="dxa"/>
          </w:tcPr>
          <w:p w14:paraId="3FF87E9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HBC</w:t>
            </w:r>
          </w:p>
        </w:tc>
        <w:tc>
          <w:tcPr>
            <w:tcW w:w="603" w:type="dxa"/>
          </w:tcPr>
          <w:p w14:paraId="3B1C684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Eriksson&lt;/Author&gt;&lt;Year&gt;2010&lt;/Year&gt;&lt;RecNum&gt;36947&lt;/RecNum&gt;&lt;IDText&gt;ERIKSS2010~&lt;/IDText&gt;&lt;DisplayText&gt;&lt;style face="superscript"&gt;[63]&lt;/style&gt;&lt;/DisplayText&gt;&lt;record&gt;&lt;rec-number&gt;36947&lt;/rec-number&gt;&lt;foreign-keys&gt;&lt;key app="EN" db-id="xrw2vwvfhzwfd5erpz9p9fwdttws0srw9d0d" timestamp="1469634535"&gt;36947&lt;/key&gt;&lt;/foreign-keys&gt;&lt;ref-type name="Journal Article"&gt;17&lt;/ref-type&gt;&lt;contributors&gt;&lt;authors&gt;&lt;author&gt;Eriksson, J.G.&lt;/author&gt;&lt;author&gt;Thornburg, K.L.&lt;/author&gt;&lt;author&gt;Osmond, C.&lt;/author&gt;&lt;author&gt;Kajantie, E.&lt;/author&gt;&lt;author&gt;Barker, D.J.&lt;/author&gt;&lt;/authors&gt;&lt;/contributors&gt;&lt;titles&gt;&lt;title&gt;The prenatal origins of lung cancer. I. The fetus&lt;/title&gt;&lt;secondary-title&gt;Am. J. Hum. Biol.&lt;/secondary-title&gt;&lt;translated-title&gt;&lt;style face="underline" font="default" size="100%"&gt;file:\\\x:\refscan\ERIKSS2010.pdf&lt;/style&gt;&lt;/translated-title&gt;&lt;/titles&gt;&lt;periodical&gt;&lt;full-title&gt;American Journal of Human Biology&lt;/full-title&gt;&lt;abbr-1&gt;Am. J. Hum. Biol.&lt;/abbr-1&gt;&lt;abbr-2&gt;Am J Hum Biol&lt;/abbr-2&gt;&lt;/periodical&gt;&lt;pages&gt;508-511&lt;/pages&gt;&lt;volume&gt;22&lt;/volume&gt;&lt;number&gt;4&lt;/number&gt;&lt;section&gt;20309990&lt;/section&gt;&lt;dates&gt;&lt;year&gt;2010&lt;/year&gt;&lt;/dates&gt;&lt;orig-pub&gt;IESLCN;MEDLINE3RDOCT2011&amp;#xD;UDMETALCSM&lt;/orig-pub&gt;&lt;call-num&gt;&lt;style face="normal" font="default" size="100%"&gt;KJC BL-IESLC-4 &lt;/style&gt;&lt;style face="underline" font="default" size="100%"&gt;ELEC&lt;/style&gt;&lt;/call-num&gt;&lt;label&gt;ERIKSS2010~&lt;/label&gt;&lt;urls&gt;&lt;/urls&gt;&lt;custom5&gt;02122011/Y&lt;/custom5&gt;&lt;custom6&gt;03102011&amp;#xD;27032014&lt;/custom6&gt;&lt;electronic-resource-num&gt;10.1002/ajhb.21040 &lt;/electronic-resource-num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3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BDA33D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inland</w:t>
            </w:r>
          </w:p>
        </w:tc>
        <w:tc>
          <w:tcPr>
            <w:tcW w:w="1134" w:type="dxa"/>
          </w:tcPr>
          <w:p w14:paraId="0D032E6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4E17C57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01001C5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01</w:t>
            </w:r>
          </w:p>
        </w:tc>
        <w:tc>
          <w:tcPr>
            <w:tcW w:w="882" w:type="dxa"/>
          </w:tcPr>
          <w:p w14:paraId="7C4CC7FD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50" w:type="dxa"/>
          </w:tcPr>
          <w:p w14:paraId="28A13B8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5-65</w:t>
            </w:r>
          </w:p>
        </w:tc>
        <w:tc>
          <w:tcPr>
            <w:tcW w:w="709" w:type="dxa"/>
          </w:tcPr>
          <w:p w14:paraId="4C76ABB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7FA5C831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21</w:t>
            </w:r>
          </w:p>
        </w:tc>
        <w:tc>
          <w:tcPr>
            <w:tcW w:w="1134" w:type="dxa"/>
          </w:tcPr>
          <w:p w14:paraId="15FDFBA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4" w:type="dxa"/>
          </w:tcPr>
          <w:p w14:paraId="4BAC3F9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2A112CD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FF341B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622E3B50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480EC81A" w14:textId="77777777" w:rsidTr="00B92802">
        <w:tc>
          <w:tcPr>
            <w:tcW w:w="1445" w:type="dxa"/>
          </w:tcPr>
          <w:p w14:paraId="63DF520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HPFS</w:t>
            </w:r>
          </w:p>
        </w:tc>
        <w:tc>
          <w:tcPr>
            <w:tcW w:w="603" w:type="dxa"/>
          </w:tcPr>
          <w:p w14:paraId="095AE2E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Al-Delaimy&lt;/Author&gt;&lt;Year&gt;2011&lt;/Year&gt;&lt;RecNum&gt;36409&lt;/RecNum&gt;&lt;IDText&gt;ALDELA2011~&lt;/IDText&gt;&lt;DisplayText&gt;&lt;style face="superscript"&gt;[64]&lt;/style&gt;&lt;/DisplayText&gt;&lt;record&gt;&lt;rec-number&gt;36409&lt;/rec-number&gt;&lt;foreign-keys&gt;&lt;key app="EN" db-id="xrw2vwvfhzwfd5erpz9p9fwdttws0srw9d0d" timestamp="1469634486"&gt;36409&lt;/key&gt;&lt;/foreign-keys&gt;&lt;ref-type name="Journal Article"&gt;17&lt;/ref-type&gt;&lt;contributors&gt;&lt;authors&gt;&lt;author&gt;Al-Delaimy, W.K.&lt;/author&gt;&lt;author&gt;Willett, W.C.&lt;/author&gt;&lt;/authors&gt;&lt;/contributors&gt;&lt;titles&gt;&lt;title&gt;Toenail nicotine level as a novel biomarker for lung cancer risk&lt;/title&gt;&lt;secondary-title&gt;Am. J. Epidemiol.&lt;/secondary-title&gt;&lt;translated-title&gt;&lt;style face="underline" font="default" size="100%"&gt;file:\\\x:\refscan\ALDELA2011.pdf&amp;#xD;file:\\\x:\refscan\ALDELA2011_questionnaire_1986.pdf&amp;#xD;file:\\\t:\pauline\reviews\pdf\1763.pdf&lt;/style&gt;&lt;/translated-title&gt;&lt;/titles&gt;&lt;periodical&gt;&lt;full-title&gt;American Journal of Epidemiology&lt;/full-title&gt;&lt;abbr-1&gt;Am. J. Epidemiol.&lt;/abbr-1&gt;&lt;abbr-2&gt;Am J Epidemiol&lt;/abbr-2&gt;&lt;/periodical&gt;&lt;pages&gt;822-828&lt;/pages&gt;&lt;volume&gt;173&lt;/volume&gt;&lt;number&gt;7&lt;/number&gt;&lt;section&gt;21367874&lt;/section&gt;&lt;dates&gt;&lt;year&gt;2011&lt;/year&gt;&lt;/dates&gt;&lt;orig-pub&gt;ADULT;TOENAIL;NICOTINE;LUNGC;COTININE;IESLCY;MEDLINE3RDOCT2011MATCH;EXPEXCEL;LCAD_DIAG_N-C6;LCAD_FREQ_N-C6;LCAD_RISKF_N-C6&amp;#xD;UDMETALCSM&lt;/orig-pub&gt;&lt;call-num&gt;&lt;style face="underline" font="default" size="100%"&gt;COT&lt;/style&gt;&lt;style face="normal" font="default" size="100%"&gt; 99D&lt;/style&gt;&lt;/call-num&gt;&lt;label&gt;ALDELA2011~&lt;/label&gt;&lt;urls&gt;&lt;/urls&gt;&lt;custom3&gt;1763&lt;/custom3&gt;&lt;custom5&gt;06062011/Y&lt;/custom5&gt;&lt;custom6&gt;06062011&amp;#xD;17072014&lt;/custom6&gt;&lt;electronic-resource-num&gt;10.1093/aje/kwq446&lt;/electronic-resource-num&gt;&lt;remote-database-name&gt;https://www.ncbi.nlm.nih.gov/pmc/articles/PMC3105283/pdf/kwq446.pdf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4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EBEDA1B" w14:textId="145F76EA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7AC22E1F" w14:textId="026A06F8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ested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CC</w:t>
            </w:r>
          </w:p>
        </w:tc>
        <w:tc>
          <w:tcPr>
            <w:tcW w:w="1559" w:type="dxa"/>
          </w:tcPr>
          <w:p w14:paraId="06706642" w14:textId="092ACCAC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Medical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workers</w:t>
            </w:r>
          </w:p>
        </w:tc>
        <w:tc>
          <w:tcPr>
            <w:tcW w:w="1103" w:type="dxa"/>
          </w:tcPr>
          <w:p w14:paraId="210FA35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1986</w:t>
            </w:r>
          </w:p>
        </w:tc>
        <w:tc>
          <w:tcPr>
            <w:tcW w:w="882" w:type="dxa"/>
          </w:tcPr>
          <w:p w14:paraId="6FFAA86E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4</w:t>
            </w:r>
          </w:p>
        </w:tc>
        <w:tc>
          <w:tcPr>
            <w:tcW w:w="850" w:type="dxa"/>
          </w:tcPr>
          <w:p w14:paraId="7E1C840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0-75</w:t>
            </w:r>
          </w:p>
        </w:tc>
        <w:tc>
          <w:tcPr>
            <w:tcW w:w="709" w:type="dxa"/>
          </w:tcPr>
          <w:p w14:paraId="2701514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78976003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10</w:t>
            </w:r>
          </w:p>
        </w:tc>
        <w:tc>
          <w:tcPr>
            <w:tcW w:w="1134" w:type="dxa"/>
          </w:tcPr>
          <w:p w14:paraId="624B49C6" w14:textId="4FCC42C5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2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4" w:type="dxa"/>
          </w:tcPr>
          <w:p w14:paraId="7D5A265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067DC9A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22ADAA7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</w:t>
            </w: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nosed</w:t>
            </w:r>
          </w:p>
        </w:tc>
        <w:tc>
          <w:tcPr>
            <w:tcW w:w="992" w:type="dxa"/>
          </w:tcPr>
          <w:p w14:paraId="7B7163CE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3</w:t>
            </w:r>
          </w:p>
        </w:tc>
      </w:tr>
      <w:tr w:rsidR="00787B37" w:rsidRPr="0060492E" w14:paraId="42FD581B" w14:textId="77777777" w:rsidTr="00B92802">
        <w:tc>
          <w:tcPr>
            <w:tcW w:w="1445" w:type="dxa"/>
          </w:tcPr>
          <w:p w14:paraId="7A1F676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JP8</w:t>
            </w:r>
          </w:p>
        </w:tc>
        <w:tc>
          <w:tcPr>
            <w:tcW w:w="603" w:type="dxa"/>
          </w:tcPr>
          <w:p w14:paraId="21CFECE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YWl0bzwvQXV0aG9yPjxZZWFyPjIwMTc8L1llYXI+PFJl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YWl0bzwvQXV0aG9yPjxZZWFyPjIwMTc8L1llYXI+PFJl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3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0C15DF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Japan</w:t>
            </w:r>
          </w:p>
        </w:tc>
        <w:tc>
          <w:tcPr>
            <w:tcW w:w="1134" w:type="dxa"/>
          </w:tcPr>
          <w:p w14:paraId="553EE86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6967AF0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49B2B56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4</w:t>
            </w:r>
          </w:p>
        </w:tc>
        <w:tc>
          <w:tcPr>
            <w:tcW w:w="882" w:type="dxa"/>
          </w:tcPr>
          <w:p w14:paraId="67E5EEAE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5</w:t>
            </w:r>
          </w:p>
        </w:tc>
        <w:tc>
          <w:tcPr>
            <w:tcW w:w="850" w:type="dxa"/>
          </w:tcPr>
          <w:p w14:paraId="7B02873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5+</w:t>
            </w:r>
          </w:p>
        </w:tc>
        <w:tc>
          <w:tcPr>
            <w:tcW w:w="709" w:type="dxa"/>
          </w:tcPr>
          <w:p w14:paraId="2B0B1CEF" w14:textId="752AC2A8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461B458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478</w:t>
            </w:r>
          </w:p>
        </w:tc>
        <w:tc>
          <w:tcPr>
            <w:tcW w:w="1134" w:type="dxa"/>
          </w:tcPr>
          <w:p w14:paraId="135084AA" w14:textId="4802F8AB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2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14" w:type="dxa"/>
          </w:tcPr>
          <w:p w14:paraId="12FE286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3B61C00E" w14:textId="70B105FF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3011A67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302CD53D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8</w:t>
            </w:r>
          </w:p>
        </w:tc>
      </w:tr>
      <w:tr w:rsidR="00787B37" w:rsidRPr="0060492E" w14:paraId="271D6F2A" w14:textId="77777777" w:rsidTr="00B92802">
        <w:tc>
          <w:tcPr>
            <w:tcW w:w="1445" w:type="dxa"/>
          </w:tcPr>
          <w:p w14:paraId="0C29E09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JPHC</w:t>
            </w:r>
          </w:p>
        </w:tc>
        <w:tc>
          <w:tcPr>
            <w:tcW w:w="603" w:type="dxa"/>
          </w:tcPr>
          <w:p w14:paraId="3D9915E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YXJpdGE8L0F1dGhvcj48WWVhcj4yMDE4PC9ZZWFyPjxS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YXJpdGE8L0F1dGhvcj48WWVhcj4yMDE4PC9ZZWFyPjxS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5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34EB43F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Japan</w:t>
            </w:r>
          </w:p>
        </w:tc>
        <w:tc>
          <w:tcPr>
            <w:tcW w:w="1134" w:type="dxa"/>
          </w:tcPr>
          <w:p w14:paraId="409A77C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0F0DC9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334C410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0</w:t>
            </w:r>
          </w:p>
        </w:tc>
        <w:tc>
          <w:tcPr>
            <w:tcW w:w="882" w:type="dxa"/>
          </w:tcPr>
          <w:p w14:paraId="0F67D37C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1</w:t>
            </w:r>
          </w:p>
        </w:tc>
        <w:tc>
          <w:tcPr>
            <w:tcW w:w="850" w:type="dxa"/>
          </w:tcPr>
          <w:p w14:paraId="1D28F98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0-69</w:t>
            </w:r>
          </w:p>
        </w:tc>
        <w:tc>
          <w:tcPr>
            <w:tcW w:w="709" w:type="dxa"/>
          </w:tcPr>
          <w:p w14:paraId="47F97816" w14:textId="793825CA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4880C37D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663</w:t>
            </w:r>
          </w:p>
        </w:tc>
        <w:tc>
          <w:tcPr>
            <w:tcW w:w="1134" w:type="dxa"/>
          </w:tcPr>
          <w:p w14:paraId="0ED86C5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1FC084C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37B3350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7105A90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01334652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7048AFC3" w14:textId="77777777" w:rsidTr="00B92802">
        <w:tc>
          <w:tcPr>
            <w:tcW w:w="1445" w:type="dxa"/>
          </w:tcPr>
          <w:p w14:paraId="2F3E5AA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0628871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aaGE8L0F1dGhvcj48WWVhcj4yMDE5PC9ZZWFyPjxSZWNO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aaGE8L0F1dGhvcj48WWVhcj4yMDE5PC9ZZWFyPjxSZWNO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BD2FA9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47E57A9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499DE14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48D75CF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09176913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50" w:type="dxa"/>
          </w:tcPr>
          <w:p w14:paraId="6226A77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0-69</w:t>
            </w:r>
          </w:p>
        </w:tc>
        <w:tc>
          <w:tcPr>
            <w:tcW w:w="709" w:type="dxa"/>
          </w:tcPr>
          <w:p w14:paraId="7FF438FA" w14:textId="1FC79E1A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573AD577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663</w:t>
            </w:r>
          </w:p>
        </w:tc>
        <w:tc>
          <w:tcPr>
            <w:tcW w:w="1134" w:type="dxa"/>
          </w:tcPr>
          <w:p w14:paraId="071C1FCF" w14:textId="20B1C129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14" w:type="dxa"/>
          </w:tcPr>
          <w:p w14:paraId="5CFCF90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6FEB520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31B7668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63E55708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60492E" w14:paraId="122F164D" w14:textId="77777777" w:rsidTr="00B92802">
        <w:tc>
          <w:tcPr>
            <w:tcW w:w="1445" w:type="dxa"/>
          </w:tcPr>
          <w:p w14:paraId="2F8BAE3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KAISER</w:t>
            </w:r>
          </w:p>
        </w:tc>
        <w:tc>
          <w:tcPr>
            <w:tcW w:w="603" w:type="dxa"/>
          </w:tcPr>
          <w:p w14:paraId="1CA7873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ran&lt;/Author&gt;&lt;Year&gt;2013&lt;/Year&gt;&lt;RecNum&gt;40216&lt;/RecNum&gt;&lt;IDText&gt;TRAN2013~&lt;/IDText&gt;&lt;DisplayText&gt;&lt;style face="superscript"&gt;[67]&lt;/style&gt;&lt;/DisplayText&gt;&lt;record&gt;&lt;rec-number&gt;40216&lt;/rec-number&gt;&lt;foreign-keys&gt;&lt;key app="EN" db-id="xrw2vwvfhzwfd5erpz9p9fwdttws0srw9d0d" timestamp="1469634899"&gt;40216&lt;/key&gt;&lt;/foreign-keys&gt;&lt;ref-type name="Journal Article"&gt;17&lt;/ref-type&gt;&lt;contributors&gt;&lt;authors&gt;&lt;author&gt;Tran, H.N.&lt;/author&gt;&lt;author&gt;Li, Y.&lt;/author&gt;&lt;author&gt;Siu, S.&lt;/author&gt;&lt;author&gt;Baer, D.&lt;/author&gt;&lt;author&gt;Friedman, G.D.&lt;/author&gt;&lt;author&gt;Udaltsova, N.&lt;/author&gt;&lt;author&gt;Klatsky, A.L.&lt;/author&gt;&lt;/authors&gt;&lt;/contributors&gt;&lt;titles&gt;&lt;title&gt;Predictors of lung cancer: noteworthy cell type differences&lt;/title&gt;&lt;secondary-title&gt;Perm. J.&lt;/secondary-title&gt;&lt;translated-title&gt;&lt;style face="underline" font="default" size="100%"&gt;file:\\\x:\refscan\TRAN2013.pdf&amp;#xD;file:\\\x:\refscan\TRAN2013_questionnaire.pdf&lt;/style&gt;&lt;/translated-title&gt;&lt;/titles&gt;&lt;periodical&gt;&lt;full-title&gt;Permanente Journal&lt;/full-title&gt;&lt;abbr-1&gt;Perm. J.&lt;/abbr-1&gt;&lt;abbr-2&gt;Perm J&lt;/abbr-2&gt;&lt;/periodical&gt;&lt;pages&gt;23-29&lt;/pages&gt;&lt;volume&gt;17&lt;/volume&gt;&lt;number&gt;2&lt;/number&gt;&lt;section&gt;23704839&lt;/section&gt;&lt;dates&gt;&lt;year&gt;2013&lt;/year&gt;&lt;/dates&gt;&lt;orig-pub&gt;LCTYPE;IESLCQ;LCAD_DIAG_N-E3;LCAD_FREQ_N-F4;LCAD_RISKF_Y&amp;#xD;UDMETALCSM&lt;/orig-pub&gt;&lt;call-num&gt;&lt;style face="underline" font="default" size="100%"&gt;13G&lt;/style&gt;&lt;/call-num&gt;&lt;label&gt;TRAN2013~&lt;/label&gt;&lt;urls&gt;&lt;/urls&gt;&lt;custom5&gt;15012014/y&lt;/custom5&gt;&lt;custom6&gt;15012014&amp;#xD;26062014&lt;/custom6&gt;&lt;electronic-resource-num&gt;10.7812/TPP/12-104&lt;/electronic-resource-num&gt;&lt;remote-database-name&gt;&lt;style face="underline" font="default" size="100%"&gt;http://www.ncbi.nlm.nih.gov/pmc/articles/PMC3662274/pdf/permj17_2p0023.pdf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7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1FB1FE5" w14:textId="16EDD1D9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7A03890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4ABCC0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7DBEC1F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78</w:t>
            </w:r>
          </w:p>
        </w:tc>
        <w:tc>
          <w:tcPr>
            <w:tcW w:w="882" w:type="dxa"/>
          </w:tcPr>
          <w:p w14:paraId="1A232A92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0</w:t>
            </w:r>
          </w:p>
        </w:tc>
        <w:tc>
          <w:tcPr>
            <w:tcW w:w="850" w:type="dxa"/>
          </w:tcPr>
          <w:p w14:paraId="5224EBCB" w14:textId="3C983DA9" w:rsidR="00CB1E25" w:rsidRPr="0060492E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</w:t>
            </w:r>
            <w:r w:rsidR="009918AA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6D76B2E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7DB9E776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415</w:t>
            </w:r>
          </w:p>
        </w:tc>
        <w:tc>
          <w:tcPr>
            <w:tcW w:w="1134" w:type="dxa"/>
          </w:tcPr>
          <w:p w14:paraId="5FF185D6" w14:textId="26752821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4" w:type="dxa"/>
          </w:tcPr>
          <w:p w14:paraId="4FA8593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0873006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3EE3211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A797FF8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0D208EDB" w14:textId="77777777" w:rsidTr="00B92802">
        <w:tc>
          <w:tcPr>
            <w:tcW w:w="1445" w:type="dxa"/>
          </w:tcPr>
          <w:p w14:paraId="33774D3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KRIS</w:t>
            </w:r>
          </w:p>
        </w:tc>
        <w:tc>
          <w:tcPr>
            <w:tcW w:w="603" w:type="dxa"/>
          </w:tcPr>
          <w:p w14:paraId="02D9BDC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FdmVyYXR0PC9BdXRob3I+PFllYXI+MjAxNDwvWWVhcj48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FdmVyYXR0PC9BdXRob3I+PFllYXI+MjAxNDwvWWVhcj48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8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653294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Lithuania</w:t>
            </w:r>
          </w:p>
        </w:tc>
        <w:tc>
          <w:tcPr>
            <w:tcW w:w="1134" w:type="dxa"/>
          </w:tcPr>
          <w:p w14:paraId="6F627CE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305E960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37AEDBA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72</w:t>
            </w:r>
          </w:p>
        </w:tc>
        <w:tc>
          <w:tcPr>
            <w:tcW w:w="882" w:type="dxa"/>
          </w:tcPr>
          <w:p w14:paraId="4A2E0763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6</w:t>
            </w:r>
          </w:p>
        </w:tc>
        <w:tc>
          <w:tcPr>
            <w:tcW w:w="850" w:type="dxa"/>
          </w:tcPr>
          <w:p w14:paraId="62DE39C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0-59</w:t>
            </w:r>
          </w:p>
        </w:tc>
        <w:tc>
          <w:tcPr>
            <w:tcW w:w="709" w:type="dxa"/>
          </w:tcPr>
          <w:p w14:paraId="025A845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65930425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43</w:t>
            </w:r>
          </w:p>
        </w:tc>
        <w:tc>
          <w:tcPr>
            <w:tcW w:w="1134" w:type="dxa"/>
          </w:tcPr>
          <w:p w14:paraId="5412EEC9" w14:textId="401A8F71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4" w:type="dxa"/>
          </w:tcPr>
          <w:p w14:paraId="755F82B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6C267D5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1BA2A0B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48FC2B93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</w:tr>
      <w:tr w:rsidR="00787B37" w:rsidRPr="0060492E" w14:paraId="633B37DE" w14:textId="77777777" w:rsidTr="00B92802">
        <w:tc>
          <w:tcPr>
            <w:tcW w:w="1445" w:type="dxa"/>
          </w:tcPr>
          <w:p w14:paraId="351522F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LSS</w:t>
            </w:r>
          </w:p>
        </w:tc>
        <w:tc>
          <w:tcPr>
            <w:tcW w:w="603" w:type="dxa"/>
          </w:tcPr>
          <w:p w14:paraId="06EBAC3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YWhvb248L0F1dGhvcj48WWVhcj4yMDE3PC9ZZWFyPjxS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YWhvb248L0F1dGhvcj48WWVhcj4yMDE3PC9ZZWFyPjxS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69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1A3B445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Japan</w:t>
            </w:r>
          </w:p>
        </w:tc>
        <w:tc>
          <w:tcPr>
            <w:tcW w:w="1134" w:type="dxa"/>
          </w:tcPr>
          <w:p w14:paraId="6EBA004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0A92D28" w14:textId="6A524973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Atomic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bomb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survivors</w:t>
            </w:r>
          </w:p>
        </w:tc>
        <w:tc>
          <w:tcPr>
            <w:tcW w:w="1103" w:type="dxa"/>
          </w:tcPr>
          <w:p w14:paraId="25364C7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50</w:t>
            </w:r>
          </w:p>
        </w:tc>
        <w:tc>
          <w:tcPr>
            <w:tcW w:w="882" w:type="dxa"/>
          </w:tcPr>
          <w:p w14:paraId="2F216C72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9</w:t>
            </w:r>
          </w:p>
        </w:tc>
        <w:tc>
          <w:tcPr>
            <w:tcW w:w="850" w:type="dxa"/>
          </w:tcPr>
          <w:p w14:paraId="304A0FC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+</w:t>
            </w:r>
          </w:p>
        </w:tc>
        <w:tc>
          <w:tcPr>
            <w:tcW w:w="709" w:type="dxa"/>
          </w:tcPr>
          <w:p w14:paraId="244B3DC0" w14:textId="1F9EDAD4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758CB208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597</w:t>
            </w:r>
          </w:p>
        </w:tc>
        <w:tc>
          <w:tcPr>
            <w:tcW w:w="1134" w:type="dxa"/>
          </w:tcPr>
          <w:p w14:paraId="3196E17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0454056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2660B16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68202C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4B2322A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35943E1C" w14:textId="77777777" w:rsidTr="00B92802">
        <w:tc>
          <w:tcPr>
            <w:tcW w:w="1445" w:type="dxa"/>
          </w:tcPr>
          <w:p w14:paraId="71DB2BD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WOMEN</w:t>
            </w:r>
          </w:p>
        </w:tc>
        <w:tc>
          <w:tcPr>
            <w:tcW w:w="603" w:type="dxa"/>
          </w:tcPr>
          <w:p w14:paraId="002DE26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QaXJpZTwvQXV0aG9yPjxZZWFyPjIwMTM8L1llYXI+PFJl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QaXJpZTwvQXV0aG9yPjxZZWFyPjIwMTM8L1llYXI+PFJl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4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B53304D" w14:textId="37824F57" w:rsidR="00CB1E25" w:rsidRPr="0060492E" w:rsidRDefault="00B878B5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134" w:type="dxa"/>
          </w:tcPr>
          <w:p w14:paraId="4171049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7C9FE6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0B32992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6</w:t>
            </w:r>
          </w:p>
        </w:tc>
        <w:tc>
          <w:tcPr>
            <w:tcW w:w="882" w:type="dxa"/>
          </w:tcPr>
          <w:p w14:paraId="2F2B3DAC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50" w:type="dxa"/>
          </w:tcPr>
          <w:p w14:paraId="28E9BFA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-69</w:t>
            </w:r>
          </w:p>
        </w:tc>
        <w:tc>
          <w:tcPr>
            <w:tcW w:w="709" w:type="dxa"/>
          </w:tcPr>
          <w:p w14:paraId="2A6A778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51778A25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331</w:t>
            </w:r>
          </w:p>
        </w:tc>
        <w:tc>
          <w:tcPr>
            <w:tcW w:w="1134" w:type="dxa"/>
          </w:tcPr>
          <w:p w14:paraId="71FB9810" w14:textId="57B9534D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14" w:type="dxa"/>
          </w:tcPr>
          <w:p w14:paraId="5C0589D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5B869410" w14:textId="3520B598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54EB0D2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5864FEEA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</w:tr>
      <w:tr w:rsidR="00787B37" w:rsidRPr="0060492E" w14:paraId="668A8DEC" w14:textId="77777777" w:rsidTr="00B92802">
        <w:tc>
          <w:tcPr>
            <w:tcW w:w="1445" w:type="dxa"/>
          </w:tcPr>
          <w:p w14:paraId="131F8F9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HANES</w:t>
            </w:r>
          </w:p>
        </w:tc>
        <w:tc>
          <w:tcPr>
            <w:tcW w:w="603" w:type="dxa"/>
          </w:tcPr>
          <w:p w14:paraId="3CD552E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aXR0b25pPC9BdXRob3I+PFllYXI+MjAxNzwvWWVhcj48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aXR0b25pPC9BdXRob3I+PFllYXI+MjAxNzwvWWVhcj48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0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EDA2BBA" w14:textId="1D2A995F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72CC672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69ECC5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3511F8D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8</w:t>
            </w:r>
          </w:p>
        </w:tc>
        <w:tc>
          <w:tcPr>
            <w:tcW w:w="882" w:type="dxa"/>
          </w:tcPr>
          <w:p w14:paraId="0D849578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8</w:t>
            </w:r>
          </w:p>
        </w:tc>
        <w:tc>
          <w:tcPr>
            <w:tcW w:w="850" w:type="dxa"/>
          </w:tcPr>
          <w:p w14:paraId="3266E10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0+</w:t>
            </w:r>
          </w:p>
        </w:tc>
        <w:tc>
          <w:tcPr>
            <w:tcW w:w="709" w:type="dxa"/>
          </w:tcPr>
          <w:p w14:paraId="2FD2B6F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41C2B04C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69</w:t>
            </w:r>
          </w:p>
        </w:tc>
        <w:tc>
          <w:tcPr>
            <w:tcW w:w="1134" w:type="dxa"/>
          </w:tcPr>
          <w:p w14:paraId="64F229C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39398CC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6FDADE8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3A979CE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656B7594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70C65090" w14:textId="77777777" w:rsidTr="00B92802">
        <w:tc>
          <w:tcPr>
            <w:tcW w:w="1445" w:type="dxa"/>
          </w:tcPr>
          <w:p w14:paraId="6C738AC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HIS</w:t>
            </w:r>
          </w:p>
        </w:tc>
        <w:tc>
          <w:tcPr>
            <w:tcW w:w="603" w:type="dxa"/>
          </w:tcPr>
          <w:p w14:paraId="27A09BD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b2xlbWFuPC9BdXRob3I+PFllYXI+MjAyMDwvWWVhcj48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b2xlbWFuPC9BdXRob3I+PFllYXI+MjAyMDwvWWVhcj48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1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7863D06" w14:textId="064A800C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53DFED7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50A4CED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5DA09A5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7</w:t>
            </w:r>
          </w:p>
        </w:tc>
        <w:tc>
          <w:tcPr>
            <w:tcW w:w="882" w:type="dxa"/>
          </w:tcPr>
          <w:p w14:paraId="754E2CA8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8</w:t>
            </w:r>
          </w:p>
        </w:tc>
        <w:tc>
          <w:tcPr>
            <w:tcW w:w="850" w:type="dxa"/>
          </w:tcPr>
          <w:p w14:paraId="5314318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8-84</w:t>
            </w:r>
          </w:p>
        </w:tc>
        <w:tc>
          <w:tcPr>
            <w:tcW w:w="709" w:type="dxa"/>
          </w:tcPr>
          <w:p w14:paraId="48BDC64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336BE297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7420</w:t>
            </w:r>
          </w:p>
        </w:tc>
        <w:tc>
          <w:tcPr>
            <w:tcW w:w="1134" w:type="dxa"/>
          </w:tcPr>
          <w:p w14:paraId="4CE0840F" w14:textId="24C052F5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1</w:t>
            </w:r>
          </w:p>
        </w:tc>
        <w:tc>
          <w:tcPr>
            <w:tcW w:w="814" w:type="dxa"/>
          </w:tcPr>
          <w:p w14:paraId="5C371F0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49AEE2E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543A61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1F468E1A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0603905F" w14:textId="77777777" w:rsidTr="00B92802">
        <w:tc>
          <w:tcPr>
            <w:tcW w:w="1445" w:type="dxa"/>
          </w:tcPr>
          <w:p w14:paraId="030D8B5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39A7592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Jha&lt;/Author&gt;&lt;Year&gt;2013&lt;/Year&gt;&lt;RecNum&gt;39027&lt;/RecNum&gt;&lt;IDText&gt;JHA2013~&lt;/IDText&gt;&lt;DisplayText&gt;&lt;style face="superscript"&gt;[72]&lt;/style&gt;&lt;/DisplayText&gt;&lt;record&gt;&lt;rec-number&gt;39027&lt;/rec-number&gt;&lt;foreign-keys&gt;&lt;key app="EN" db-id="xrw2vwvfhzwfd5erpz9p9fwdttws0srw9d0d" timestamp="1469634772"&gt;39027&lt;/key&gt;&lt;/foreign-keys&gt;&lt;ref-type name="Journal Article"&gt;17&lt;/ref-type&gt;&lt;contributors&gt;&lt;authors&gt;&lt;author&gt;Jha, P.&lt;/author&gt;&lt;author&gt;Ramasundarahettige, C.&lt;/author&gt;&lt;author&gt;Landsman, V.&lt;/author&gt;&lt;author&gt;Rostron, B.&lt;/author&gt;&lt;author&gt;Thun, M.&lt;/author&gt;&lt;author&gt;Anderson, R.N.&lt;/author&gt;&lt;author&gt;McAfee, T.&lt;/author&gt;&lt;author&gt;Peto, R.&lt;/author&gt;&lt;/authors&gt;&lt;/contributors&gt;&lt;titles&gt;&lt;title&gt;21st-century hazards of smoking and benefits of cessation in the United States&lt;/title&gt;&lt;secondary-title&gt;N. Engl. J. Med.&lt;/secondary-title&gt;&lt;translated-title&gt;&lt;style face="underline" font="default" size="100%"&gt;file:\\\x:\refscan\JHA2013.pdf&amp;#xD;file:\\\x:\refscan\JHA2013_supplementary.pdf&lt;/style&gt;&lt;/translated-title&gt;&lt;/titles&gt;&lt;periodical&gt;&lt;full-title&gt;New England Journal of Medicine&lt;/full-title&gt;&lt;abbr-1&gt;N. Engl. J. Med.&lt;/abbr-1&gt;&lt;abbr-2&gt;N Engl J Med&lt;/abbr-2&gt;&lt;/periodical&gt;&lt;pages&gt;341-350&lt;/pages&gt;&lt;volume&gt;368&lt;/volume&gt;&lt;number&gt;4&lt;/number&gt;&lt;section&gt;23343063&lt;/section&gt;&lt;dates&gt;&lt;year&gt;2013&lt;/year&gt;&lt;/dates&gt;&lt;orig-pub&gt;TRENDS&amp;#xD;UDMETALCSM&amp;#xD;UDMETACOPDSM&lt;/orig-pub&gt;&lt;call-num&gt;&lt;style face="underline" font="default" size="100%"&gt;32&lt;/style&gt;&lt;/call-num&gt;&lt;label&gt;JHA2013~&lt;/label&gt;&lt;urls&gt;&lt;/urls&gt;&lt;custom3&gt;1853 (as part of review of SCHROE2013)&lt;/custom3&gt;&lt;custom5&gt;31012013/y&lt;/custom5&gt;&lt;custom6&gt;31012013&amp;#xD;24012014&lt;/custom6&gt;&lt;electronic-resource-num&gt;10.1056/NEJMsa1211128&lt;/electronic-resource-num&gt;&lt;remote-database-name&gt;&lt;style face="underline" font="default" size="100%"&gt;http://www.nejm.org/doi/pdf/10.1056/NEJMsa1211128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2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414111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70E1CEF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21CCD6F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4A60368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68187643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9</w:t>
            </w:r>
          </w:p>
        </w:tc>
        <w:tc>
          <w:tcPr>
            <w:tcW w:w="850" w:type="dxa"/>
          </w:tcPr>
          <w:p w14:paraId="0D7DE26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5-79</w:t>
            </w:r>
          </w:p>
        </w:tc>
        <w:tc>
          <w:tcPr>
            <w:tcW w:w="709" w:type="dxa"/>
          </w:tcPr>
          <w:p w14:paraId="316338C6" w14:textId="57C65F71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4685D5FA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7420</w:t>
            </w:r>
          </w:p>
        </w:tc>
        <w:tc>
          <w:tcPr>
            <w:tcW w:w="1134" w:type="dxa"/>
          </w:tcPr>
          <w:p w14:paraId="176EADB1" w14:textId="200A4D2D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4" w:type="dxa"/>
          </w:tcPr>
          <w:p w14:paraId="0C0A18E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A6AE35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71A1212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4D81C230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60492E" w14:paraId="37E73F98" w14:textId="77777777" w:rsidTr="00B92802">
        <w:tc>
          <w:tcPr>
            <w:tcW w:w="1445" w:type="dxa"/>
          </w:tcPr>
          <w:p w14:paraId="51C6335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NHS</w:t>
            </w:r>
          </w:p>
        </w:tc>
        <w:tc>
          <w:tcPr>
            <w:tcW w:w="603" w:type="dxa"/>
          </w:tcPr>
          <w:p w14:paraId="3BABD47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LZW5maWVsZDwvQXV0aG9yPjxZZWFyPjIwMTA8L1llYXI+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LZW5maWVsZDwvQXV0aG9yPjxZZWFyPjIwMTA8L1llYXI+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3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A01ABFF" w14:textId="731EF81D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3D30314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  <w:vMerge w:val="restart"/>
          </w:tcPr>
          <w:p w14:paraId="7CDF29E3" w14:textId="0995F6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edical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workers</w:t>
            </w:r>
          </w:p>
        </w:tc>
        <w:tc>
          <w:tcPr>
            <w:tcW w:w="1103" w:type="dxa"/>
          </w:tcPr>
          <w:p w14:paraId="1856D30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0</w:t>
            </w:r>
          </w:p>
        </w:tc>
        <w:tc>
          <w:tcPr>
            <w:tcW w:w="882" w:type="dxa"/>
          </w:tcPr>
          <w:p w14:paraId="55EAFDEC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50" w:type="dxa"/>
          </w:tcPr>
          <w:p w14:paraId="331C380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4-59</w:t>
            </w:r>
          </w:p>
        </w:tc>
        <w:tc>
          <w:tcPr>
            <w:tcW w:w="709" w:type="dxa"/>
          </w:tcPr>
          <w:p w14:paraId="5C9E309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3BBB1F12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729</w:t>
            </w:r>
          </w:p>
        </w:tc>
        <w:tc>
          <w:tcPr>
            <w:tcW w:w="1134" w:type="dxa"/>
          </w:tcPr>
          <w:p w14:paraId="14A3C5F1" w14:textId="473E233C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3</w:t>
            </w:r>
          </w:p>
        </w:tc>
        <w:tc>
          <w:tcPr>
            <w:tcW w:w="814" w:type="dxa"/>
          </w:tcPr>
          <w:p w14:paraId="69ED5E3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243DEC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0C796F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53F6A365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0B34AC7B" w14:textId="77777777" w:rsidTr="00B92802">
        <w:tc>
          <w:tcPr>
            <w:tcW w:w="1445" w:type="dxa"/>
          </w:tcPr>
          <w:p w14:paraId="3D7F854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6028030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Baik&lt;/Author&gt;&lt;Year&gt;2010&lt;/Year&gt;&lt;RecNum&gt;36783&lt;/RecNum&gt;&lt;IDText&gt;BAIK2010~&lt;/IDText&gt;&lt;DisplayText&gt;&lt;style face="superscript"&gt;[74]&lt;/style&gt;&lt;/DisplayText&gt;&lt;record&gt;&lt;rec-number&gt;36783&lt;/rec-number&gt;&lt;foreign-keys&gt;&lt;key app="EN" db-id="xrw2vwvfhzwfd5erpz9p9fwdttws0srw9d0d" timestamp="1469634518"&gt;36783&lt;/key&gt;&lt;/foreign-keys&gt;&lt;ref-type name="Journal Article"&gt;17&lt;/ref-type&gt;&lt;contributors&gt;&lt;authors&gt;&lt;author&gt;Baik, C.S.&lt;/author&gt;&lt;author&gt;Strauss, G.M.&lt;/author&gt;&lt;author&gt;Speizer, F.E.&lt;/author&gt;&lt;author&gt;Feskanich, D.&lt;/author&gt;&lt;/authors&gt;&lt;/contributors&gt;&lt;titles&gt;&lt;title&gt;Reproductive factors, hormone use, and risk for lung cancer in postmenopausal women, the Nurses&amp;apos; Health Study&lt;/title&gt;&lt;secondary-title&gt;Cancer Epidemiol. Biomarkers Prev.&lt;/secondary-title&gt;&lt;translated-title&gt;&lt;style face="underline" font="default" size="100%"&gt;file:\\\x:\refscan\BAIK2010.pdf&lt;/style&gt;&lt;/translated-title&gt;&lt;/titles&gt;&lt;periodical&gt;&lt;full-title&gt;Cancer Epidemiology, Biomarkers &amp;amp; Prevention&lt;/full-title&gt;&lt;abbr-1&gt;Cancer Epidemiol. Biomarkers Prev.&lt;/abbr-1&gt;&lt;abbr-2&gt;Cancer Epidemiol Biomarkers Prev&lt;/abbr-2&gt;&lt;abbr-3&gt;Cancer Epidemiology Biomarkers and Prevention&lt;/abbr-3&gt;&lt;/periodical&gt;&lt;pages&gt;2525-2533&lt;/pages&gt;&lt;volume&gt;19&lt;/volume&gt;&lt;number&gt;10&lt;/number&gt;&lt;section&gt;20739629&lt;/section&gt;&lt;dates&gt;&lt;year&gt;2010&lt;/year&gt;&lt;/dates&gt;&lt;orig-pub&gt;IESLCY;MEDLINE3RDOCT2011;EXPEXCEL;LCAD_DIAG_N-E3;LCAD_FREQ_N-F4;LCAD_RISKF_N-G7&amp;#xD;UDMETALCSM&lt;/orig-pub&gt;&lt;call-num&gt;&lt;style face="normal" font="default" size="100%"&gt;99D &lt;/style&gt;&lt;style face="underline" font="default" size="100%"&gt;ELEC&lt;/style&gt;&lt;/call-num&gt;&lt;label&gt;BAIK2010~&lt;/label&gt;&lt;urls&gt;&lt;/urls&gt;&lt;custom5&gt;12102011/y&lt;/custom5&gt;&lt;custom6&gt;03102011&amp;#xD;17072014&lt;/custom6&gt;&lt;electronic-resource-num&gt;10.1158/1055-9965.Epi-10-0450&lt;/electronic-resource-num&gt;&lt;remote-database-name&gt;&lt;style face="underline" font="default" size="100%"&gt;http://www.ncbi.nlm.nih.gov/pmc/articles/PMC2952036/pdf/nihms-231476.pdf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4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A09EDE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69F88B2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  <w:vMerge/>
          </w:tcPr>
          <w:p w14:paraId="7EFE9DD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08FA696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09AA2056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50" w:type="dxa"/>
          </w:tcPr>
          <w:p w14:paraId="5EA7322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8-63</w:t>
            </w:r>
          </w:p>
        </w:tc>
        <w:tc>
          <w:tcPr>
            <w:tcW w:w="709" w:type="dxa"/>
          </w:tcPr>
          <w:p w14:paraId="4F3BAA6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3F052003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729</w:t>
            </w:r>
          </w:p>
        </w:tc>
        <w:tc>
          <w:tcPr>
            <w:tcW w:w="1134" w:type="dxa"/>
          </w:tcPr>
          <w:p w14:paraId="42A9F0D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0C88B16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30ACC0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004316C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8CE3E31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4101A652" w14:textId="77777777" w:rsidTr="00B92802">
        <w:tc>
          <w:tcPr>
            <w:tcW w:w="1445" w:type="dxa"/>
          </w:tcPr>
          <w:p w14:paraId="7EC9A1E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IHAARP</w:t>
            </w:r>
          </w:p>
        </w:tc>
        <w:tc>
          <w:tcPr>
            <w:tcW w:w="603" w:type="dxa"/>
          </w:tcPr>
          <w:p w14:paraId="1855161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GcmVlZG1hbjwvQXV0aG9yPjxZZWFyPjIwMTY8L1llYXI+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GcmVlZG1hbjwvQXV0aG9yPjxZZWFyPjIwMTY8L1llYXI+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5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133DAE9A" w14:textId="062173BD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4060048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3E9AFD9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5B008E4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5</w:t>
            </w:r>
          </w:p>
        </w:tc>
        <w:tc>
          <w:tcPr>
            <w:tcW w:w="882" w:type="dxa"/>
          </w:tcPr>
          <w:p w14:paraId="3F5F51F9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1</w:t>
            </w:r>
          </w:p>
        </w:tc>
        <w:tc>
          <w:tcPr>
            <w:tcW w:w="850" w:type="dxa"/>
          </w:tcPr>
          <w:p w14:paraId="46D893E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-71</w:t>
            </w:r>
          </w:p>
        </w:tc>
        <w:tc>
          <w:tcPr>
            <w:tcW w:w="709" w:type="dxa"/>
          </w:tcPr>
          <w:p w14:paraId="7DAFB619" w14:textId="1A26715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58E9D677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7846</w:t>
            </w:r>
          </w:p>
        </w:tc>
        <w:tc>
          <w:tcPr>
            <w:tcW w:w="1134" w:type="dxa"/>
          </w:tcPr>
          <w:p w14:paraId="1DD576F6" w14:textId="01A5702E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14" w:type="dxa"/>
          </w:tcPr>
          <w:p w14:paraId="21418C2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6AAA139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19BDC7B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0A3A51A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60492E" w14:paraId="6D334FFD" w14:textId="77777777" w:rsidTr="00B92802">
        <w:tc>
          <w:tcPr>
            <w:tcW w:w="1445" w:type="dxa"/>
          </w:tcPr>
          <w:p w14:paraId="7756636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482FD7B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MZWU8L0F1dGhvcj48WWVhcj4yMDE3PC9ZZWFyPjxSZWNO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MZWU8L0F1dGhvcj48WWVhcj4yMDE3PC9ZZWFyPjxSZWNO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E740A0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74B2B53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06DF022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34637AA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67650745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6</w:t>
            </w:r>
          </w:p>
        </w:tc>
        <w:tc>
          <w:tcPr>
            <w:tcW w:w="850" w:type="dxa"/>
          </w:tcPr>
          <w:p w14:paraId="29D4E18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-71</w:t>
            </w:r>
          </w:p>
        </w:tc>
        <w:tc>
          <w:tcPr>
            <w:tcW w:w="709" w:type="dxa"/>
          </w:tcPr>
          <w:p w14:paraId="66DC840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34C20325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7846</w:t>
            </w:r>
          </w:p>
        </w:tc>
        <w:tc>
          <w:tcPr>
            <w:tcW w:w="1134" w:type="dxa"/>
          </w:tcPr>
          <w:p w14:paraId="11FF6CE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0F02625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69837DD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747EAF7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3B1D46D6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49362C60" w14:textId="77777777" w:rsidTr="00B92802">
        <w:tc>
          <w:tcPr>
            <w:tcW w:w="1445" w:type="dxa"/>
          </w:tcPr>
          <w:p w14:paraId="64908B5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LCS</w:t>
            </w:r>
          </w:p>
        </w:tc>
        <w:tc>
          <w:tcPr>
            <w:tcW w:w="603" w:type="dxa"/>
          </w:tcPr>
          <w:p w14:paraId="183EF20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YXJ0PC9BdXRob3I+PFllYXI+MjAxNTwvWWVhcj48UmVj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YXJ0PC9BdXRob3I+PFllYXI+MjAxNTwvWWVhcj48UmVj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9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1D7094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etherlands</w:t>
            </w:r>
          </w:p>
        </w:tc>
        <w:tc>
          <w:tcPr>
            <w:tcW w:w="1134" w:type="dxa"/>
          </w:tcPr>
          <w:p w14:paraId="718C88E4" w14:textId="575A367D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ested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CC</w:t>
            </w:r>
          </w:p>
        </w:tc>
        <w:tc>
          <w:tcPr>
            <w:tcW w:w="1559" w:type="dxa"/>
          </w:tcPr>
          <w:p w14:paraId="376C7C5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57EA72C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6</w:t>
            </w:r>
          </w:p>
        </w:tc>
        <w:tc>
          <w:tcPr>
            <w:tcW w:w="882" w:type="dxa"/>
          </w:tcPr>
          <w:p w14:paraId="58419148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7</w:t>
            </w:r>
          </w:p>
        </w:tc>
        <w:tc>
          <w:tcPr>
            <w:tcW w:w="850" w:type="dxa"/>
          </w:tcPr>
          <w:p w14:paraId="666F6D5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5-69</w:t>
            </w:r>
          </w:p>
        </w:tc>
        <w:tc>
          <w:tcPr>
            <w:tcW w:w="709" w:type="dxa"/>
          </w:tcPr>
          <w:p w14:paraId="5BC1A76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2F40C2C3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355</w:t>
            </w:r>
          </w:p>
        </w:tc>
        <w:tc>
          <w:tcPr>
            <w:tcW w:w="1134" w:type="dxa"/>
          </w:tcPr>
          <w:p w14:paraId="627C753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5BAA095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2535FFB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239FDB8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46B5D842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</w:tr>
      <w:tr w:rsidR="00787B37" w:rsidRPr="0060492E" w14:paraId="5458185E" w14:textId="77777777" w:rsidTr="00B92802">
        <w:tc>
          <w:tcPr>
            <w:tcW w:w="1445" w:type="dxa"/>
          </w:tcPr>
          <w:p w14:paraId="3E5134E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4C66FCB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aWV1d2VuaHVpczwvQXV0aG9yPjxZZWFyPjIwMTk8L1ll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aWV1d2VuaHVpczwvQXV0aG9yPjxZZWFyPjIwMTk8L1ll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30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5FB172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2CB354D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76CA554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4B36863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05C6FA51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</w:t>
            </w:r>
          </w:p>
        </w:tc>
        <w:tc>
          <w:tcPr>
            <w:tcW w:w="850" w:type="dxa"/>
          </w:tcPr>
          <w:p w14:paraId="3D7DBA3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5-69</w:t>
            </w:r>
          </w:p>
        </w:tc>
        <w:tc>
          <w:tcPr>
            <w:tcW w:w="709" w:type="dxa"/>
          </w:tcPr>
          <w:p w14:paraId="1B5D79B8" w14:textId="23A15EE9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C1341FC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355</w:t>
            </w:r>
          </w:p>
        </w:tc>
        <w:tc>
          <w:tcPr>
            <w:tcW w:w="1134" w:type="dxa"/>
          </w:tcPr>
          <w:p w14:paraId="39D75EF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16627A9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B06361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857046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5D4FAACB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36053FC5" w14:textId="77777777" w:rsidTr="00B92802">
        <w:tc>
          <w:tcPr>
            <w:tcW w:w="1445" w:type="dxa"/>
          </w:tcPr>
          <w:p w14:paraId="52ABBA3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LMS</w:t>
            </w:r>
          </w:p>
        </w:tc>
        <w:tc>
          <w:tcPr>
            <w:tcW w:w="603" w:type="dxa"/>
          </w:tcPr>
          <w:p w14:paraId="2112E72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aHJpc3RlbnNlbjwvQXV0aG9yPjxZZWFyPjIwMTg8L1ll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aHJpc3RlbnNlbjwvQXV0aG9yPjxZZWFyPjIwMTg8L1ll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8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D3ABEF2" w14:textId="5F5805C4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  <w:r w:rsidRPr="0060492E">
              <w:rPr>
                <w:rFonts w:ascii="Book Antiqua" w:hAnsi="Book Antiqua" w:cs="Times New Roman"/>
                <w:szCs w:val="24"/>
              </w:rPr>
              <w:t xml:space="preserve"> </w:t>
            </w:r>
          </w:p>
        </w:tc>
        <w:tc>
          <w:tcPr>
            <w:tcW w:w="1134" w:type="dxa"/>
          </w:tcPr>
          <w:p w14:paraId="01BC4CD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FDBADF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19AEA85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5</w:t>
            </w:r>
          </w:p>
        </w:tc>
        <w:tc>
          <w:tcPr>
            <w:tcW w:w="882" w:type="dxa"/>
          </w:tcPr>
          <w:p w14:paraId="5C7DE661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6</w:t>
            </w:r>
          </w:p>
        </w:tc>
        <w:tc>
          <w:tcPr>
            <w:tcW w:w="850" w:type="dxa"/>
          </w:tcPr>
          <w:p w14:paraId="64FBF4F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5-80</w:t>
            </w:r>
          </w:p>
        </w:tc>
        <w:tc>
          <w:tcPr>
            <w:tcW w:w="709" w:type="dxa"/>
          </w:tcPr>
          <w:p w14:paraId="30F1D73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48DA1BE4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890</w:t>
            </w:r>
          </w:p>
        </w:tc>
        <w:tc>
          <w:tcPr>
            <w:tcW w:w="1134" w:type="dxa"/>
          </w:tcPr>
          <w:p w14:paraId="726CDB88" w14:textId="6DC88042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14" w:type="dxa"/>
          </w:tcPr>
          <w:p w14:paraId="552EEB3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04026BB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BEBBB1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4D75A9F0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8</w:t>
            </w:r>
          </w:p>
        </w:tc>
      </w:tr>
      <w:tr w:rsidR="00787B37" w:rsidRPr="0060492E" w14:paraId="6C8DC47E" w14:textId="77777777" w:rsidTr="00B92802">
        <w:tc>
          <w:tcPr>
            <w:tcW w:w="1445" w:type="dxa"/>
          </w:tcPr>
          <w:p w14:paraId="026C2B6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LST</w:t>
            </w:r>
          </w:p>
        </w:tc>
        <w:tc>
          <w:tcPr>
            <w:tcW w:w="603" w:type="dxa"/>
          </w:tcPr>
          <w:p w14:paraId="0AC9E92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EZW1lbnQ8L0F1dGhvcj48WWVhcj4yMDIwPC9ZZWFyPjxS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EZW1lbnQ8L0F1dGhvcj48WWVhcj4yMDIwPC9ZZWFyPjxS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7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F027C18" w14:textId="4EE2094B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1D5FB06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AFE33C1" w14:textId="0E2C6CDD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nstruction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workers</w:t>
            </w:r>
          </w:p>
        </w:tc>
        <w:tc>
          <w:tcPr>
            <w:tcW w:w="1103" w:type="dxa"/>
          </w:tcPr>
          <w:p w14:paraId="05146E0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8</w:t>
            </w:r>
          </w:p>
        </w:tc>
        <w:tc>
          <w:tcPr>
            <w:tcW w:w="882" w:type="dxa"/>
          </w:tcPr>
          <w:p w14:paraId="7BCCA547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8</w:t>
            </w:r>
          </w:p>
        </w:tc>
        <w:tc>
          <w:tcPr>
            <w:tcW w:w="850" w:type="dxa"/>
          </w:tcPr>
          <w:p w14:paraId="74ED863B" w14:textId="508B5AF6" w:rsidR="00CB1E25" w:rsidRPr="0060492E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</w:t>
            </w:r>
            <w:r w:rsidR="009918AA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574385E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54760F72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52</w:t>
            </w:r>
          </w:p>
        </w:tc>
        <w:tc>
          <w:tcPr>
            <w:tcW w:w="1134" w:type="dxa"/>
          </w:tcPr>
          <w:p w14:paraId="503B5849" w14:textId="46F93474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  <w:tc>
          <w:tcPr>
            <w:tcW w:w="814" w:type="dxa"/>
          </w:tcPr>
          <w:p w14:paraId="0FB6DA7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4E8AB7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D0643E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1467C8C4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729FF1DB" w14:textId="77777777" w:rsidTr="00B92802">
        <w:tc>
          <w:tcPr>
            <w:tcW w:w="1445" w:type="dxa"/>
          </w:tcPr>
          <w:p w14:paraId="15B805F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ONMET</w:t>
            </w:r>
          </w:p>
        </w:tc>
        <w:tc>
          <w:tcPr>
            <w:tcW w:w="603" w:type="dxa"/>
          </w:tcPr>
          <w:p w14:paraId="4FC8C53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aWx2ZXJtYW48L0F1dGhvcj48WWVhcj4yMDEyPC9ZZWFy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aWx2ZXJtYW48L0F1dGhvcj48WWVhcj4yMDEyPC9ZZWFy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8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443BB6E" w14:textId="0D2D6B9B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157A57FC" w14:textId="7356CDD8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ested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CC</w:t>
            </w:r>
          </w:p>
        </w:tc>
        <w:tc>
          <w:tcPr>
            <w:tcW w:w="1559" w:type="dxa"/>
          </w:tcPr>
          <w:p w14:paraId="118E1D0A" w14:textId="4C1EA9CA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on-metal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miners</w:t>
            </w:r>
          </w:p>
        </w:tc>
        <w:tc>
          <w:tcPr>
            <w:tcW w:w="1103" w:type="dxa"/>
          </w:tcPr>
          <w:p w14:paraId="13FCCED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47</w:t>
            </w:r>
          </w:p>
        </w:tc>
        <w:tc>
          <w:tcPr>
            <w:tcW w:w="882" w:type="dxa"/>
          </w:tcPr>
          <w:p w14:paraId="6497EF83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</w:t>
            </w:r>
          </w:p>
        </w:tc>
        <w:tc>
          <w:tcPr>
            <w:tcW w:w="850" w:type="dxa"/>
          </w:tcPr>
          <w:p w14:paraId="33CC5386" w14:textId="2285E3CA" w:rsidR="00CB1E25" w:rsidRPr="0060492E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</w:t>
            </w:r>
            <w:r w:rsidR="009918AA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40AD1AD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4BEB77CE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</w:t>
            </w:r>
          </w:p>
        </w:tc>
        <w:tc>
          <w:tcPr>
            <w:tcW w:w="1134" w:type="dxa"/>
          </w:tcPr>
          <w:p w14:paraId="2360018A" w14:textId="5CF7FE79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4" w:type="dxa"/>
          </w:tcPr>
          <w:p w14:paraId="3527CD9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53071E7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3291B7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6B107D33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56836D23" w14:textId="77777777" w:rsidTr="00B92802">
        <w:tc>
          <w:tcPr>
            <w:tcW w:w="1445" w:type="dxa"/>
          </w:tcPr>
          <w:p w14:paraId="7D0E40C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OWAC</w:t>
            </w:r>
          </w:p>
        </w:tc>
        <w:tc>
          <w:tcPr>
            <w:tcW w:w="603" w:type="dxa"/>
          </w:tcPr>
          <w:p w14:paraId="26D8645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YW5zZW48L0F1dGhvcj48WWVhcj4yMDIxPC9ZZWFyPjxS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YW5zZW48L0F1dGhvcj48WWVhcj4yMDIxPC9ZZWFyPjxS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79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68D56A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orway</w:t>
            </w:r>
          </w:p>
        </w:tc>
        <w:tc>
          <w:tcPr>
            <w:tcW w:w="1134" w:type="dxa"/>
          </w:tcPr>
          <w:p w14:paraId="0742661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1952576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06EF808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1</w:t>
            </w:r>
          </w:p>
        </w:tc>
        <w:tc>
          <w:tcPr>
            <w:tcW w:w="882" w:type="dxa"/>
          </w:tcPr>
          <w:p w14:paraId="2D2295C8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50" w:type="dxa"/>
          </w:tcPr>
          <w:p w14:paraId="22D8F23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1-70</w:t>
            </w:r>
          </w:p>
        </w:tc>
        <w:tc>
          <w:tcPr>
            <w:tcW w:w="709" w:type="dxa"/>
          </w:tcPr>
          <w:p w14:paraId="77D1430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32047673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507</w:t>
            </w:r>
          </w:p>
        </w:tc>
        <w:tc>
          <w:tcPr>
            <w:tcW w:w="1134" w:type="dxa"/>
          </w:tcPr>
          <w:p w14:paraId="7040E1A2" w14:textId="32B7BCF9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4" w:type="dxa"/>
          </w:tcPr>
          <w:p w14:paraId="041CE51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638E345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179FCC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</w:t>
            </w: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nosed</w:t>
            </w:r>
          </w:p>
        </w:tc>
        <w:tc>
          <w:tcPr>
            <w:tcW w:w="992" w:type="dxa"/>
          </w:tcPr>
          <w:p w14:paraId="1FE2AFEA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3</w:t>
            </w:r>
          </w:p>
        </w:tc>
      </w:tr>
      <w:tr w:rsidR="00787B37" w:rsidRPr="0060492E" w14:paraId="13079022" w14:textId="77777777" w:rsidTr="00B92802">
        <w:tc>
          <w:tcPr>
            <w:tcW w:w="1445" w:type="dxa"/>
          </w:tcPr>
          <w:p w14:paraId="0AFEBC5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PLCO</w:t>
            </w:r>
          </w:p>
        </w:tc>
        <w:tc>
          <w:tcPr>
            <w:tcW w:w="603" w:type="dxa"/>
          </w:tcPr>
          <w:p w14:paraId="698C53A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1tZW1hZ2k8L0F1dGhvcj48WWVhcj4yMDExPC9ZZWFy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1tZW1hZ2k8L0F1dGhvcj48WWVhcj4yMDExPC9ZZWFy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0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7715B9F" w14:textId="2E7AB820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62D4C09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16EC8AC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0B943FF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3</w:t>
            </w:r>
          </w:p>
        </w:tc>
        <w:tc>
          <w:tcPr>
            <w:tcW w:w="882" w:type="dxa"/>
          </w:tcPr>
          <w:p w14:paraId="5167D55B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50" w:type="dxa"/>
          </w:tcPr>
          <w:p w14:paraId="1770D4F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5-74</w:t>
            </w:r>
          </w:p>
        </w:tc>
        <w:tc>
          <w:tcPr>
            <w:tcW w:w="709" w:type="dxa"/>
          </w:tcPr>
          <w:p w14:paraId="5EA7819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5B245B78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040</w:t>
            </w:r>
          </w:p>
        </w:tc>
        <w:tc>
          <w:tcPr>
            <w:tcW w:w="1134" w:type="dxa"/>
          </w:tcPr>
          <w:p w14:paraId="1CD5F8F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57BCE48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0499311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03FC415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7F62F96C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452CE488" w14:textId="77777777" w:rsidTr="00B92802">
        <w:tc>
          <w:tcPr>
            <w:tcW w:w="1445" w:type="dxa"/>
          </w:tcPr>
          <w:p w14:paraId="2431316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0E41407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YmRlbC1SYWhtYW48L0F1dGhvcj48WWVhcj4yMDIwPC9Z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YmRlbC1SYWhtYW48L0F1dGhvcj48WWVhcj4yMDIwPC9Z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1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78520AD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7E76A12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28109D0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2065AD6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77BA0C4D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50" w:type="dxa"/>
          </w:tcPr>
          <w:p w14:paraId="3776D58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5-74</w:t>
            </w:r>
          </w:p>
        </w:tc>
        <w:tc>
          <w:tcPr>
            <w:tcW w:w="709" w:type="dxa"/>
          </w:tcPr>
          <w:p w14:paraId="64EAFAC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25A48B5A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040</w:t>
            </w:r>
          </w:p>
        </w:tc>
        <w:tc>
          <w:tcPr>
            <w:tcW w:w="1134" w:type="dxa"/>
          </w:tcPr>
          <w:p w14:paraId="3482BF5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4" w:type="dxa"/>
          </w:tcPr>
          <w:p w14:paraId="16F3E0B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2500EAC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2F3CB34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46B5BD53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4C8AC104" w14:textId="77777777" w:rsidTr="00B92802">
        <w:tc>
          <w:tcPr>
            <w:tcW w:w="1445" w:type="dxa"/>
          </w:tcPr>
          <w:p w14:paraId="664804E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QRESEAR</w:t>
            </w:r>
          </w:p>
        </w:tc>
        <w:tc>
          <w:tcPr>
            <w:tcW w:w="603" w:type="dxa"/>
          </w:tcPr>
          <w:p w14:paraId="73F1076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aXBwaXNsZXktQ294PC9BdXRob3I+PFllYXI+MjAxNTwv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aXBwaXNsZXktQ294PC9BdXRob3I+PFllYXI+MjAxNTwv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2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00B5F36E" w14:textId="34F671C7" w:rsidR="00CB1E25" w:rsidRPr="0060492E" w:rsidRDefault="00B878B5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134" w:type="dxa"/>
          </w:tcPr>
          <w:p w14:paraId="5F4883E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BF9E11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3C3CBA9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8</w:t>
            </w:r>
          </w:p>
        </w:tc>
        <w:tc>
          <w:tcPr>
            <w:tcW w:w="882" w:type="dxa"/>
          </w:tcPr>
          <w:p w14:paraId="00CF3CA7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50" w:type="dxa"/>
          </w:tcPr>
          <w:p w14:paraId="2956879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5-84</w:t>
            </w:r>
          </w:p>
        </w:tc>
        <w:tc>
          <w:tcPr>
            <w:tcW w:w="709" w:type="dxa"/>
          </w:tcPr>
          <w:p w14:paraId="779BA8A7" w14:textId="29CFFC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29A2185A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2187</w:t>
            </w:r>
          </w:p>
        </w:tc>
        <w:tc>
          <w:tcPr>
            <w:tcW w:w="1134" w:type="dxa"/>
          </w:tcPr>
          <w:p w14:paraId="4A8CF25C" w14:textId="6651ACB0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4" w:type="dxa"/>
          </w:tcPr>
          <w:p w14:paraId="1C3AA01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101B948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0D1EC00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6FB9F8CD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60492E" w14:paraId="4A29598D" w14:textId="77777777" w:rsidTr="00B92802">
        <w:tc>
          <w:tcPr>
            <w:tcW w:w="1445" w:type="dxa"/>
          </w:tcPr>
          <w:p w14:paraId="021B89B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SCCS</w:t>
            </w:r>
          </w:p>
        </w:tc>
        <w:tc>
          <w:tcPr>
            <w:tcW w:w="603" w:type="dxa"/>
          </w:tcPr>
          <w:p w14:paraId="757E6A4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YW5kZXJzb248L0F1dGhvcj48WWVhcj4yMDE4PC9ZZWFy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TYW5kZXJzb248L0F1dGhvcj48WWVhcj4yMDE4PC9ZZWFy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3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0DC0D063" w14:textId="6D77A413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39072A3A" w14:textId="41D9BB02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ested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CC</w:t>
            </w:r>
          </w:p>
        </w:tc>
        <w:tc>
          <w:tcPr>
            <w:tcW w:w="1559" w:type="dxa"/>
          </w:tcPr>
          <w:p w14:paraId="62EBB8C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081B9B1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02</w:t>
            </w:r>
          </w:p>
        </w:tc>
        <w:tc>
          <w:tcPr>
            <w:tcW w:w="882" w:type="dxa"/>
          </w:tcPr>
          <w:p w14:paraId="261A303B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4</w:t>
            </w:r>
          </w:p>
        </w:tc>
        <w:tc>
          <w:tcPr>
            <w:tcW w:w="850" w:type="dxa"/>
          </w:tcPr>
          <w:p w14:paraId="55B8FD9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0-79</w:t>
            </w:r>
          </w:p>
        </w:tc>
        <w:tc>
          <w:tcPr>
            <w:tcW w:w="709" w:type="dxa"/>
          </w:tcPr>
          <w:p w14:paraId="34E609A9" w14:textId="58EF6019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780D76E0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334</w:t>
            </w:r>
          </w:p>
        </w:tc>
        <w:tc>
          <w:tcPr>
            <w:tcW w:w="1134" w:type="dxa"/>
          </w:tcPr>
          <w:p w14:paraId="3796717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218B2F3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39EC35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2CB8DE9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4B3EFAD3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5F3C1131" w14:textId="77777777" w:rsidTr="00B92802">
        <w:tc>
          <w:tcPr>
            <w:tcW w:w="1445" w:type="dxa"/>
          </w:tcPr>
          <w:p w14:paraId="2F5D5B7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2B8A33D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Blot&lt;/Author&gt;&lt;Year&gt;2011&lt;/Year&gt;&lt;RecNum&gt;36129&lt;/RecNum&gt;&lt;IDText&gt;BLOT2011~&lt;/IDText&gt;&lt;DisplayText&gt;&lt;style face="superscript"&gt;[84]&lt;/style&gt;&lt;/DisplayText&gt;&lt;record&gt;&lt;rec-number&gt;36129&lt;/rec-number&gt;&lt;foreign-keys&gt;&lt;key app="EN" db-id="xrw2vwvfhzwfd5erpz9p9fwdttws0srw9d0d" timestamp="1469634463"&gt;36129&lt;/key&gt;&lt;key app="ENWeb" db-id=""&gt;0&lt;/key&gt;&lt;/foreign-keys&gt;&lt;ref-type name="Journal Article"&gt;17&lt;/ref-type&gt;&lt;contributors&gt;&lt;authors&gt;&lt;author&gt;Blot, W.J.&lt;/author&gt;&lt;author&gt;Cohen, S.S.&lt;/author&gt;&lt;author&gt;Aldrich, M.&lt;/author&gt;&lt;author&gt;McLaughlin, J.K.&lt;/author&gt;&lt;author&gt;Hargreaves, M.K.&lt;/author&gt;&lt;author&gt;Signorello, L.B.&lt;/author&gt;&lt;/authors&gt;&lt;/contributors&gt;&lt;titles&gt;&lt;title&gt;Lung cancer risk among smokers of menthol cigarettes&lt;/title&gt;&lt;secondary-title&gt;J. Natl. Cancer Inst.&lt;/secondary-title&gt;&lt;translated-title&gt;&lt;style face="underline" font="default" size="100%"&gt;file:\\\x:\refscan\BLOT2011.pdf&amp;#xD;file:\\\t:\pauline\reviews\pdf\1743.pdf&lt;/style&gt;&lt;/translated-title&gt;&lt;/titles&gt;&lt;periodical&gt;&lt;full-title&gt;Journal of the National Cancer Institute&lt;/full-title&gt;&lt;abbr-1&gt;J. Natl. Cancer Inst.&lt;/abbr-1&gt;&lt;abbr-2&gt;J Natl Cancer Inst&lt;/abbr-2&gt;&lt;/periodical&gt;&lt;pages&gt;810-816&lt;/pages&gt;&lt;volume&gt;103&lt;/volume&gt;&lt;number&gt;10&lt;/number&gt;&lt;section&gt;21436064&lt;/section&gt;&lt;dates&gt;&lt;year&gt;2011&lt;/year&gt;&lt;/dates&gt;&lt;orig-pub&gt;MENTHOL;LUNGC;IESLCY;MEDLINE3RDOCT2011MATCH;EXPEXCEL;LCAD_DIAG_N-C6;LCAD_FREQ_N-C6;LCAD_RISKF_N-C6&amp;#xD;EXPEXCEL&amp;#xD;UDMETALCSM&lt;/orig-pub&gt;&lt;call-num&gt;&lt;style face="underline" font="default" size="100%"&gt;21C&lt;/style&gt;&lt;style face="normal" font="default" size="100%"&gt; 99D&lt;/style&gt;&lt;/call-num&gt;&lt;label&gt;BLOT2011~&lt;/label&gt;&lt;urls&gt;&lt;/urls&gt;&lt;custom3&gt;1743&lt;/custom3&gt;&lt;custom5&gt;24032011/Y&lt;/custom5&gt;&lt;custom6&gt;24032011&amp;#xD;17072014&lt;/custom6&gt;&lt;electronic-resource-num&gt;10.1093/jnci/djr102&lt;/electronic-resource-num&gt;&lt;remote-database-name&gt;&lt;style face="underline" font="default" size="100%"&gt;http://www.ncbi.nlm.nih.gov/pmc/articles/PMC3096798/pdf/djr102.pdf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4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FF318D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5C0BEAB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5038FBD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35228D9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099EF14A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50" w:type="dxa"/>
          </w:tcPr>
          <w:p w14:paraId="319B5B0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0-79</w:t>
            </w:r>
          </w:p>
        </w:tc>
        <w:tc>
          <w:tcPr>
            <w:tcW w:w="709" w:type="dxa"/>
          </w:tcPr>
          <w:p w14:paraId="30000FC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0D6954C1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334</w:t>
            </w:r>
          </w:p>
        </w:tc>
        <w:tc>
          <w:tcPr>
            <w:tcW w:w="1134" w:type="dxa"/>
          </w:tcPr>
          <w:p w14:paraId="1CE52A5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14" w:type="dxa"/>
          </w:tcPr>
          <w:p w14:paraId="1E95DDE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66E339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7CBE17C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23A3D556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0DF82A3D" w14:textId="77777777" w:rsidTr="00B92802">
        <w:tc>
          <w:tcPr>
            <w:tcW w:w="1445" w:type="dxa"/>
          </w:tcPr>
          <w:p w14:paraId="1E6C738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SHEETME</w:t>
            </w:r>
          </w:p>
        </w:tc>
        <w:tc>
          <w:tcPr>
            <w:tcW w:w="603" w:type="dxa"/>
          </w:tcPr>
          <w:p w14:paraId="4199872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XZWxjaDwvQXV0aG9yPjxZZWFyPjIwMTU8L1llYXI+PFJl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XZWxjaDwvQXV0aG9yPjxZZWFyPjIwMTU8L1llYXI+PFJl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5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39E3572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ultiple</w:t>
            </w:r>
          </w:p>
        </w:tc>
        <w:tc>
          <w:tcPr>
            <w:tcW w:w="1134" w:type="dxa"/>
          </w:tcPr>
          <w:p w14:paraId="61929D6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50AC468A" w14:textId="13B362AF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Sheet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metal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workers</w:t>
            </w:r>
          </w:p>
        </w:tc>
        <w:tc>
          <w:tcPr>
            <w:tcW w:w="1103" w:type="dxa"/>
          </w:tcPr>
          <w:p w14:paraId="7C1AEDB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6</w:t>
            </w:r>
          </w:p>
        </w:tc>
        <w:tc>
          <w:tcPr>
            <w:tcW w:w="882" w:type="dxa"/>
          </w:tcPr>
          <w:p w14:paraId="301EF15B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50" w:type="dxa"/>
          </w:tcPr>
          <w:p w14:paraId="2E1E0268" w14:textId="21DE635E" w:rsidR="00CB1E25" w:rsidRPr="0060492E" w:rsidRDefault="005244E9" w:rsidP="009918AA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</w:t>
            </w:r>
            <w:r w:rsidR="009918AA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709" w:type="dxa"/>
          </w:tcPr>
          <w:p w14:paraId="504F1B2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05D1C366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808</w:t>
            </w:r>
          </w:p>
        </w:tc>
        <w:tc>
          <w:tcPr>
            <w:tcW w:w="1134" w:type="dxa"/>
          </w:tcPr>
          <w:p w14:paraId="5B41C8D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05C1CC9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6D1E44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6D2FD04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5E556B09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01BAA0CE" w14:textId="77777777" w:rsidTr="00B92802">
        <w:tc>
          <w:tcPr>
            <w:tcW w:w="1445" w:type="dxa"/>
          </w:tcPr>
          <w:p w14:paraId="0479243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THIN</w:t>
            </w:r>
          </w:p>
        </w:tc>
        <w:tc>
          <w:tcPr>
            <w:tcW w:w="603" w:type="dxa"/>
          </w:tcPr>
          <w:p w14:paraId="366EA1A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b3JzZmFsbDwvQXV0aG9yPjxZZWFyPjIwMTQ8L1llYXI+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b3JzZmFsbDwvQXV0aG9yPjxZZWFyPjIwMTQ8L1llYXI+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D3C5770" w14:textId="6B96C75E" w:rsidR="00CB1E25" w:rsidRPr="0060492E" w:rsidRDefault="00B878B5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134" w:type="dxa"/>
          </w:tcPr>
          <w:p w14:paraId="1EF3406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74F970C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20693EB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00</w:t>
            </w:r>
          </w:p>
        </w:tc>
        <w:tc>
          <w:tcPr>
            <w:tcW w:w="882" w:type="dxa"/>
          </w:tcPr>
          <w:p w14:paraId="0097CF05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2</w:t>
            </w:r>
          </w:p>
        </w:tc>
        <w:tc>
          <w:tcPr>
            <w:tcW w:w="850" w:type="dxa"/>
          </w:tcPr>
          <w:p w14:paraId="5AEDB2C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0-99</w:t>
            </w:r>
          </w:p>
        </w:tc>
        <w:tc>
          <w:tcPr>
            <w:tcW w:w="709" w:type="dxa"/>
          </w:tcPr>
          <w:p w14:paraId="6BF1675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27159BF8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015</w:t>
            </w:r>
          </w:p>
        </w:tc>
        <w:tc>
          <w:tcPr>
            <w:tcW w:w="1134" w:type="dxa"/>
          </w:tcPr>
          <w:p w14:paraId="030D313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2C25E6B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450FFAB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1112AE0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14AB1112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143FB967" w14:textId="77777777" w:rsidTr="00B92802">
        <w:tc>
          <w:tcPr>
            <w:tcW w:w="1445" w:type="dxa"/>
          </w:tcPr>
          <w:p w14:paraId="6FB7BA5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THREEC</w:t>
            </w:r>
          </w:p>
        </w:tc>
        <w:tc>
          <w:tcPr>
            <w:tcW w:w="603" w:type="dxa"/>
          </w:tcPr>
          <w:p w14:paraId="76740AE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verdal&lt;/Author&gt;&lt;Year&gt;2011&lt;/Year&gt;&lt;RecNum&gt;36028&lt;/RecNum&gt;&lt;IDText&gt;TVERDA2011~&lt;/IDText&gt;&lt;DisplayText&gt;&lt;style face="superscript"&gt;[20]&lt;/style&gt;&lt;/DisplayText&gt;&lt;record&gt;&lt;rec-number&gt;36028&lt;/rec-number&gt;&lt;foreign-keys&gt;&lt;key app="EN" db-id="xrw2vwvfhzwfd5erpz9p9fwdttws0srw9d0d" timestamp="1469634454"&gt;36028&lt;/key&gt;&lt;/foreign-keys&gt;&lt;ref-type name="Journal Article"&gt;17&lt;/ref-type&gt;&lt;contributors&gt;&lt;authors&gt;&lt;author&gt;Tverdal, A.&lt;/author&gt;&lt;author&gt;Bjartveit, K.&lt;/author&gt;&lt;/authors&gt;&lt;/contributors&gt;&lt;titles&gt;&lt;title&gt;Health consequences of pipe versus cigarette smoking&lt;/title&gt;&lt;secondary-title&gt;Tobacco Control&lt;/secondary-title&gt;&lt;translated-title&gt;&lt;style face="underline" font="default" size="100%"&gt;file:\\\x:\refscan\TVERDA2011.pdf&amp;#xD;file:\\\t:\pauline\reviews\pdf\1722.pdf&lt;/style&gt;&lt;/translated-title&gt;&lt;/titles&gt;&lt;periodical&gt;&lt;full-title&gt;Tobacco Control&lt;/full-title&gt;&lt;abbr-1&gt;Tob. Control&lt;/abbr-1&gt;&lt;abbr-2&gt;Tob Control&lt;/abbr-2&gt;&lt;/periodical&gt;&lt;pages&gt;123-130&lt;/pages&gt;&lt;volume&gt;20&lt;/volume&gt;&lt;section&gt;20952559&lt;/section&gt;&lt;dates&gt;&lt;year&gt;2011&lt;/year&gt;&lt;/dates&gt;&lt;orig-pub&gt;IESLCY;PIPE;CHD;STROKE;SMOKING;LUNGC;MORTALITY;EXPEXCEL;LCAD_DIAG_N-C6;LCAD_FREQ_N-C6;LCAD_RISKF_N-C6&amp;#xD;UDMETALCSM&lt;/orig-pub&gt;&lt;call-num&gt;&lt;style face="normal" font="default" size="100%"&gt;O7Z A1 H15 99D &lt;/style&gt;&lt;style face="underline" font="default" size="100%"&gt;ELEC&lt;/style&gt;&lt;/call-num&gt;&lt;label&gt;TVERDA2011~&lt;/label&gt;&lt;urls&gt;&lt;/urls&gt;&lt;custom3&gt;1722&lt;/custom3&gt;&lt;custom5&gt;24022011/y&lt;/custom5&gt;&lt;custom6&gt;24112011&amp;#xD;17112014&lt;/custom6&gt;&lt;electronic-resource-num&gt;10.1136/tc.2010.036780&lt;/electronic-resource-num&gt;&lt;remote-database-name&gt;&lt;style face="underline" font="default" size="100%"&gt;http://tobaccocontrol.bmj.com/content/20/2/123.full.pdf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0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5CD2F6F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orway</w:t>
            </w:r>
          </w:p>
        </w:tc>
        <w:tc>
          <w:tcPr>
            <w:tcW w:w="1134" w:type="dxa"/>
          </w:tcPr>
          <w:p w14:paraId="245A353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33B8F2C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5947583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74</w:t>
            </w:r>
          </w:p>
        </w:tc>
        <w:tc>
          <w:tcPr>
            <w:tcW w:w="882" w:type="dxa"/>
          </w:tcPr>
          <w:p w14:paraId="210F5912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3</w:t>
            </w:r>
          </w:p>
        </w:tc>
        <w:tc>
          <w:tcPr>
            <w:tcW w:w="850" w:type="dxa"/>
          </w:tcPr>
          <w:p w14:paraId="64D8D86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-49</w:t>
            </w:r>
          </w:p>
        </w:tc>
        <w:tc>
          <w:tcPr>
            <w:tcW w:w="709" w:type="dxa"/>
          </w:tcPr>
          <w:p w14:paraId="6DF2276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7DDF7C27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858</w:t>
            </w:r>
          </w:p>
        </w:tc>
        <w:tc>
          <w:tcPr>
            <w:tcW w:w="1134" w:type="dxa"/>
          </w:tcPr>
          <w:p w14:paraId="01AAD23E" w14:textId="448D0FA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0</w:t>
            </w:r>
          </w:p>
        </w:tc>
        <w:tc>
          <w:tcPr>
            <w:tcW w:w="814" w:type="dxa"/>
          </w:tcPr>
          <w:p w14:paraId="1150418F" w14:textId="40216673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746" w:type="dxa"/>
          </w:tcPr>
          <w:p w14:paraId="4EEFC4C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F5D994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24CE2A76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787B37" w:rsidRPr="0060492E" w14:paraId="2490E083" w14:textId="77777777" w:rsidTr="00B92802">
        <w:tc>
          <w:tcPr>
            <w:tcW w:w="1445" w:type="dxa"/>
          </w:tcPr>
          <w:p w14:paraId="6BB8514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603" w:type="dxa"/>
          </w:tcPr>
          <w:p w14:paraId="1913C93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amVsbHZpazwvQXV0aG9yPjxZZWFyPjIwMTM8L1llYXI+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amVsbHZpazwvQXV0aG9yPjxZZWFyPjIwMTM8L1llYXI+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7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271C3A7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34" w:type="dxa"/>
          </w:tcPr>
          <w:p w14:paraId="00FB08F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559" w:type="dxa"/>
          </w:tcPr>
          <w:p w14:paraId="3993FEF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103" w:type="dxa"/>
          </w:tcPr>
          <w:p w14:paraId="7DA920A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882" w:type="dxa"/>
          </w:tcPr>
          <w:p w14:paraId="5C565A38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5</w:t>
            </w:r>
          </w:p>
        </w:tc>
        <w:tc>
          <w:tcPr>
            <w:tcW w:w="850" w:type="dxa"/>
          </w:tcPr>
          <w:p w14:paraId="77CFEEF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5-49</w:t>
            </w:r>
          </w:p>
        </w:tc>
        <w:tc>
          <w:tcPr>
            <w:tcW w:w="709" w:type="dxa"/>
          </w:tcPr>
          <w:p w14:paraId="7F100ED0" w14:textId="07AEC1F9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261536AD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858</w:t>
            </w:r>
          </w:p>
        </w:tc>
        <w:tc>
          <w:tcPr>
            <w:tcW w:w="1134" w:type="dxa"/>
          </w:tcPr>
          <w:p w14:paraId="16DF611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129C8BD2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1AACB05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850" w:type="dxa"/>
          </w:tcPr>
          <w:p w14:paraId="6DF4A94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5E0FF0AC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787B37" w:rsidRPr="0060492E" w14:paraId="15C81602" w14:textId="77777777" w:rsidTr="00B92802">
        <w:tc>
          <w:tcPr>
            <w:tcW w:w="1445" w:type="dxa"/>
          </w:tcPr>
          <w:p w14:paraId="6501B5E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SA5</w:t>
            </w:r>
          </w:p>
        </w:tc>
        <w:tc>
          <w:tcPr>
            <w:tcW w:w="603" w:type="dxa"/>
          </w:tcPr>
          <w:p w14:paraId="0DABBD6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108ED106" w14:textId="126B4029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51F57F2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521C39A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</w:tcPr>
          <w:p w14:paraId="1FDBF1B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6</w:t>
            </w:r>
          </w:p>
        </w:tc>
        <w:tc>
          <w:tcPr>
            <w:tcW w:w="882" w:type="dxa"/>
          </w:tcPr>
          <w:p w14:paraId="53D4C89B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50" w:type="dxa"/>
          </w:tcPr>
          <w:p w14:paraId="2520B4F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5+</w:t>
            </w:r>
          </w:p>
        </w:tc>
        <w:tc>
          <w:tcPr>
            <w:tcW w:w="709" w:type="dxa"/>
          </w:tcPr>
          <w:p w14:paraId="72CADBE4" w14:textId="73C28B0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B629F34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1420</w:t>
            </w:r>
          </w:p>
        </w:tc>
        <w:tc>
          <w:tcPr>
            <w:tcW w:w="1134" w:type="dxa"/>
          </w:tcPr>
          <w:p w14:paraId="418284F4" w14:textId="66C92054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4" w:type="dxa"/>
          </w:tcPr>
          <w:p w14:paraId="4733503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169A3EE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366CF33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0CBBA57B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787B37" w:rsidRPr="0060492E" w14:paraId="78267060" w14:textId="77777777" w:rsidTr="00B92802">
        <w:trPr>
          <w:trHeight w:val="66"/>
        </w:trPr>
        <w:tc>
          <w:tcPr>
            <w:tcW w:w="1445" w:type="dxa"/>
          </w:tcPr>
          <w:p w14:paraId="380118A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VETERAN</w:t>
            </w:r>
          </w:p>
        </w:tc>
        <w:tc>
          <w:tcPr>
            <w:tcW w:w="603" w:type="dxa"/>
          </w:tcPr>
          <w:p w14:paraId="1D1B94E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YWluc2hlbGJvaW08L0F1dGhvcj48WWVhcj4yMDE5PC9Z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YWluc2hlbGJvaW08L0F1dGhvcj48WWVhcj4yMDE5PC9Z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8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62C8B1B" w14:textId="378924A9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</w:tcPr>
          <w:p w14:paraId="35E16A3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23B3BC6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414FBD1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7</w:t>
            </w:r>
          </w:p>
        </w:tc>
        <w:tc>
          <w:tcPr>
            <w:tcW w:w="882" w:type="dxa"/>
          </w:tcPr>
          <w:p w14:paraId="2B1711D9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8</w:t>
            </w:r>
          </w:p>
        </w:tc>
        <w:tc>
          <w:tcPr>
            <w:tcW w:w="850" w:type="dxa"/>
          </w:tcPr>
          <w:p w14:paraId="2F148587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1-89</w:t>
            </w:r>
          </w:p>
        </w:tc>
        <w:tc>
          <w:tcPr>
            <w:tcW w:w="709" w:type="dxa"/>
          </w:tcPr>
          <w:p w14:paraId="415361C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</w:t>
            </w:r>
          </w:p>
        </w:tc>
        <w:tc>
          <w:tcPr>
            <w:tcW w:w="850" w:type="dxa"/>
          </w:tcPr>
          <w:p w14:paraId="36DA47E3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05</w:t>
            </w:r>
          </w:p>
        </w:tc>
        <w:tc>
          <w:tcPr>
            <w:tcW w:w="1134" w:type="dxa"/>
          </w:tcPr>
          <w:p w14:paraId="6F04A55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20478DD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741A24F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2A09BF4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</w:t>
            </w: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nosed</w:t>
            </w:r>
          </w:p>
        </w:tc>
        <w:tc>
          <w:tcPr>
            <w:tcW w:w="992" w:type="dxa"/>
          </w:tcPr>
          <w:p w14:paraId="52FABCB6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1</w:t>
            </w:r>
          </w:p>
        </w:tc>
      </w:tr>
      <w:tr w:rsidR="00787B37" w:rsidRPr="0060492E" w14:paraId="5D206DB7" w14:textId="77777777" w:rsidTr="00B92802">
        <w:tc>
          <w:tcPr>
            <w:tcW w:w="1445" w:type="dxa"/>
          </w:tcPr>
          <w:p w14:paraId="75B2000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VITAL</w:t>
            </w:r>
          </w:p>
        </w:tc>
        <w:tc>
          <w:tcPr>
            <w:tcW w:w="603" w:type="dxa"/>
          </w:tcPr>
          <w:p w14:paraId="48B898DC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cmFza3k8L0F1dGhvcj48WWVhcj4yMDE3PC9ZZWFyPjxS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cmFza3k8L0F1dGhvcj48WWVhcj4yMDE3PC9ZZWFyPjxS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9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6CCD1B4B" w14:textId="5673A888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  <w:r w:rsidRPr="0060492E">
              <w:rPr>
                <w:rFonts w:ascii="Book Antiqua" w:hAnsi="Book Antiqua" w:cs="Times New Roman"/>
                <w:szCs w:val="24"/>
              </w:rPr>
              <w:t xml:space="preserve"> </w:t>
            </w:r>
          </w:p>
        </w:tc>
        <w:tc>
          <w:tcPr>
            <w:tcW w:w="1134" w:type="dxa"/>
          </w:tcPr>
          <w:p w14:paraId="139CF14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06DFF86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594913D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00</w:t>
            </w:r>
          </w:p>
        </w:tc>
        <w:tc>
          <w:tcPr>
            <w:tcW w:w="882" w:type="dxa"/>
          </w:tcPr>
          <w:p w14:paraId="638B983D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50" w:type="dxa"/>
          </w:tcPr>
          <w:p w14:paraId="7D5C5AA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-76</w:t>
            </w:r>
          </w:p>
        </w:tc>
        <w:tc>
          <w:tcPr>
            <w:tcW w:w="709" w:type="dxa"/>
          </w:tcPr>
          <w:p w14:paraId="5B0E106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0" w:type="dxa"/>
          </w:tcPr>
          <w:p w14:paraId="4599377C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797</w:t>
            </w:r>
          </w:p>
        </w:tc>
        <w:tc>
          <w:tcPr>
            <w:tcW w:w="1134" w:type="dxa"/>
          </w:tcPr>
          <w:p w14:paraId="21F25CA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14" w:type="dxa"/>
          </w:tcPr>
          <w:p w14:paraId="69D8320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26041075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04F8312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</w:tcPr>
          <w:p w14:paraId="40822DB6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787B37" w:rsidRPr="0060492E" w14:paraId="119A50B5" w14:textId="77777777" w:rsidTr="00B92802">
        <w:tc>
          <w:tcPr>
            <w:tcW w:w="1445" w:type="dxa"/>
          </w:tcPr>
          <w:p w14:paraId="401DF41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VLAGT</w:t>
            </w:r>
          </w:p>
        </w:tc>
        <w:tc>
          <w:tcPr>
            <w:tcW w:w="603" w:type="dxa"/>
          </w:tcPr>
          <w:p w14:paraId="58295AA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doaXphZGVoPC9BdXRob3I+PFllYXI+MjAxNjwvWWVh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doaXphZGVoPC9BdXRob3I+PFllYXI+MjAxNjwvWWVh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7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</w:tcPr>
          <w:p w14:paraId="458701F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etherlands</w:t>
            </w:r>
          </w:p>
        </w:tc>
        <w:tc>
          <w:tcPr>
            <w:tcW w:w="1134" w:type="dxa"/>
          </w:tcPr>
          <w:p w14:paraId="6763705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</w:tcPr>
          <w:p w14:paraId="6CDAA7DA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1103" w:type="dxa"/>
          </w:tcPr>
          <w:p w14:paraId="1B66510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65</w:t>
            </w:r>
          </w:p>
        </w:tc>
        <w:tc>
          <w:tcPr>
            <w:tcW w:w="882" w:type="dxa"/>
          </w:tcPr>
          <w:p w14:paraId="3F3E621D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3</w:t>
            </w:r>
          </w:p>
        </w:tc>
        <w:tc>
          <w:tcPr>
            <w:tcW w:w="850" w:type="dxa"/>
          </w:tcPr>
          <w:p w14:paraId="5746C8B4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-65</w:t>
            </w:r>
          </w:p>
        </w:tc>
        <w:tc>
          <w:tcPr>
            <w:tcW w:w="709" w:type="dxa"/>
          </w:tcPr>
          <w:p w14:paraId="518E76E2" w14:textId="5016E474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</w:tcPr>
          <w:p w14:paraId="61739F9B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75</w:t>
            </w:r>
          </w:p>
        </w:tc>
        <w:tc>
          <w:tcPr>
            <w:tcW w:w="1134" w:type="dxa"/>
          </w:tcPr>
          <w:p w14:paraId="2BBEDF8B" w14:textId="3D71D1C1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3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4" w:type="dxa"/>
          </w:tcPr>
          <w:p w14:paraId="54928FF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</w:tcPr>
          <w:p w14:paraId="15AADB78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</w:tcPr>
          <w:p w14:paraId="56B2360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992" w:type="dxa"/>
          </w:tcPr>
          <w:p w14:paraId="0DD0780D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787B37" w:rsidRPr="0060492E" w14:paraId="0FC3D6AE" w14:textId="77777777" w:rsidTr="00B92802">
        <w:tc>
          <w:tcPr>
            <w:tcW w:w="1445" w:type="dxa"/>
            <w:tcBorders>
              <w:bottom w:val="single" w:sz="4" w:space="0" w:color="auto"/>
            </w:tcBorders>
          </w:tcPr>
          <w:p w14:paraId="6816FC41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WHI</w:t>
            </w:r>
          </w:p>
        </w:tc>
        <w:tc>
          <w:tcPr>
            <w:tcW w:w="603" w:type="dxa"/>
            <w:tcBorders>
              <w:bottom w:val="single" w:sz="4" w:space="0" w:color="auto"/>
            </w:tcBorders>
          </w:tcPr>
          <w:p w14:paraId="54D834E9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Wang&lt;/Author&gt;&lt;Year&gt;2015&lt;/Year&gt;&lt;RecNum&gt;42034&lt;/RecNum&gt;&lt;IDText&gt;WANG2015B~&lt;/IDText&gt;&lt;DisplayText&gt;&lt;style face="superscript"&gt;[90]&lt;/style&gt;&lt;/DisplayText&gt;&lt;record&gt;&lt;rec-number&gt;42034&lt;/rec-number&gt;&lt;foreign-keys&gt;&lt;key app="EN" db-id="xrw2vwvfhzwfd5erpz9p9fwdttws0srw9d0d" timestamp="1469635107"&gt;42034&lt;/key&gt;&lt;/foreign-keys&gt;&lt;ref-type name="Journal Article"&gt;17&lt;/ref-type&gt;&lt;contributors&gt;&lt;authors&gt;&lt;author&gt;Wang, A.&lt;/author&gt;&lt;author&gt;Kubo, J.&lt;/author&gt;&lt;author&gt;Luo, J.&lt;/author&gt;&lt;author&gt;Desai, M.&lt;/author&gt;&lt;author&gt;Hedlin, H.&lt;/author&gt;&lt;author&gt;Henderson, M.&lt;/author&gt;&lt;author&gt;Chlebowski, R.&lt;/author&gt;&lt;author&gt;Tindle, H.&lt;/author&gt;&lt;author&gt;Chen, C.&lt;/author&gt;&lt;author&gt;Gomez, S.&lt;/author&gt;&lt;author&gt;Manson, J.E.&lt;/author&gt;&lt;author&gt;Schwartz, A.G.&lt;/author&gt;&lt;author&gt;Wactawski-Wende, J.&lt;/author&gt;&lt;author&gt;Cote, M.&lt;/author&gt;&lt;author&gt;Patel, M.I.&lt;/author&gt;&lt;author&gt;Stefanick, M.L.&lt;/author&gt;&lt;author&gt;Wakelee, H.A.&lt;/author&gt;&lt;/authors&gt;&lt;/contributors&gt;&lt;titles&gt;&lt;title&gt;Active and passive smoking in relation to lung cancer incidence in the Women&amp;apos;s Health Initiative Observational Study prospective cohort&lt;/title&gt;&lt;secondary-title&gt;Ann. Oncol.&lt;/secondary-title&gt;&lt;translated-title&gt;&lt;style face="underline" font="default" size="100%"&gt;file:\\\x:\refscan\WANG2015B.pdf&amp;#xD;file:\\\x:\refscan\WANG2015B_ADD.docx&lt;/style&gt;&lt;/translated-title&gt;&lt;/titles&gt;&lt;periodical&gt;&lt;full-title&gt;Annals of Oncology&lt;/full-title&gt;&lt;abbr-1&gt;Ann. Oncol.&lt;/abbr-1&gt;&lt;abbr-2&gt;Ann Oncol&lt;/abbr-2&gt;&lt;/periodical&gt;&lt;pages&gt;221-230&lt;/pages&gt;&lt;volume&gt;26&lt;/volume&gt;&lt;number&gt;1&lt;/number&gt;&lt;section&gt;25316260&lt;/section&gt;&lt;dates&gt;&lt;year&gt;2015&lt;/year&gt;&lt;/dates&gt;&lt;orig-pub&gt;LCAD_FREQ_PM_YD&amp;#xD;UDMETALCSM&lt;/orig-pub&gt;&lt;call-num&gt;PNL&lt;/call-num&gt;&lt;label&gt;WANG2015B~&lt;/label&gt;&lt;urls&gt;&lt;/urls&gt;&lt;custom5&gt;07052015/Y&lt;/custom5&gt;&lt;custom6&gt;05052015&amp;#xD;27052015&lt;/custom6&gt;&lt;electronic-resource-num&gt;10.1093/annonc/mdu470&lt;/electronic-resource-num&gt;&lt;remote-database-name&gt;&lt;style face="underline" font="default" size="100%"&gt;http://annonc.oxfordjournals.org/content/26/1/221.full.pdf+html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0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179" w:type="dxa"/>
            <w:tcBorders>
              <w:bottom w:val="single" w:sz="4" w:space="0" w:color="auto"/>
            </w:tcBorders>
          </w:tcPr>
          <w:p w14:paraId="0572ACAF" w14:textId="2E154EB6" w:rsidR="00CB1E25" w:rsidRPr="0060492E" w:rsidRDefault="00787B37" w:rsidP="00156F87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156F87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1B57677B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ohort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3298C1D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1103" w:type="dxa"/>
            <w:tcBorders>
              <w:bottom w:val="single" w:sz="4" w:space="0" w:color="auto"/>
            </w:tcBorders>
          </w:tcPr>
          <w:p w14:paraId="6BF0F16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3</w:t>
            </w:r>
          </w:p>
        </w:tc>
        <w:tc>
          <w:tcPr>
            <w:tcW w:w="882" w:type="dxa"/>
            <w:tcBorders>
              <w:bottom w:val="single" w:sz="4" w:space="0" w:color="auto"/>
            </w:tcBorders>
          </w:tcPr>
          <w:p w14:paraId="1568DC9A" w14:textId="77777777" w:rsidR="00CB1E25" w:rsidRPr="0060492E" w:rsidRDefault="00CB1E25" w:rsidP="0060492E">
            <w:pPr>
              <w:pStyle w:val="af"/>
              <w:tabs>
                <w:tab w:val="decimal" w:pos="478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6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72E3B990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-79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552BD4E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723513B4" w14:textId="77777777" w:rsidR="00CB1E25" w:rsidRPr="0060492E" w:rsidRDefault="00CB1E25" w:rsidP="0060492E">
            <w:pPr>
              <w:pStyle w:val="af"/>
              <w:tabs>
                <w:tab w:val="decimal" w:pos="587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901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941CD55" w14:textId="0EFF5164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,</w:t>
            </w:r>
            <w:r w:rsidR="00217BB7" w:rsidRPr="0060492E">
              <w:rPr>
                <w:rFonts w:ascii="Book Antiqua" w:hAnsi="Book Antiqua" w:cs="Times New Roman"/>
                <w:szCs w:val="24"/>
              </w:rPr>
              <w:t xml:space="preserve"> </w:t>
            </w:r>
            <w:r w:rsidRPr="0060492E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14" w:type="dxa"/>
            <w:tcBorders>
              <w:bottom w:val="single" w:sz="4" w:space="0" w:color="auto"/>
            </w:tcBorders>
          </w:tcPr>
          <w:p w14:paraId="6C6F3A46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746" w:type="dxa"/>
            <w:tcBorders>
              <w:bottom w:val="single" w:sz="4" w:space="0" w:color="auto"/>
            </w:tcBorders>
          </w:tcPr>
          <w:p w14:paraId="021B8E23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76288E2F" w14:textId="77777777" w:rsidR="00CB1E25" w:rsidRPr="0060492E" w:rsidRDefault="00CB1E25" w:rsidP="0060492E">
            <w:pPr>
              <w:pStyle w:val="af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0CE38722" w14:textId="77777777" w:rsidR="00CB1E25" w:rsidRPr="0060492E" w:rsidRDefault="00CB1E25" w:rsidP="0060492E">
            <w:pPr>
              <w:pStyle w:val="af"/>
              <w:tabs>
                <w:tab w:val="decimal" w:pos="303"/>
              </w:tabs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</w:tr>
    </w:tbl>
    <w:p w14:paraId="6D88CE4C" w14:textId="0642259D" w:rsidR="00CD5E2D" w:rsidRPr="0060492E" w:rsidRDefault="00CD5E2D" w:rsidP="0060492E">
      <w:pPr>
        <w:pStyle w:val="af"/>
        <w:spacing w:line="360" w:lineRule="auto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a</w:t>
      </w:r>
      <w:r w:rsidRPr="0060492E">
        <w:rPr>
          <w:rFonts w:ascii="Book Antiqua" w:hAnsi="Book Antiqua"/>
          <w:szCs w:val="24"/>
        </w:rPr>
        <w:t>Study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D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r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CE</w:t>
      </w:r>
      <w:r w:rsidR="00DC0CB1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Th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dvers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hildhoo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Experience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CD744D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EROBIC</w:t>
      </w:r>
      <w:r w:rsidR="00CD744D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erobics</w:t>
      </w:r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Center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Longitudin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GRICAN</w:t>
      </w:r>
      <w:r w:rsidR="00DC0CB1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gricultur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ancer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HS</w:t>
      </w:r>
      <w:r w:rsidR="00DC0CB1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gricultur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MIANT</w:t>
      </w:r>
      <w:r w:rsidR="00DC0CB1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Amiantus</w:t>
      </w:r>
      <w:proofErr w:type="spellEnd"/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RIC</w:t>
      </w:r>
      <w:r w:rsidR="00FD4A12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therosclerosi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Risk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mmunitie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TP</w:t>
      </w:r>
      <w:r w:rsidR="00FD4A12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lberta’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Tomorrow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roject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BIOBANK</w:t>
      </w:r>
      <w:r w:rsidR="00FD4A12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Th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UK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Biobank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,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BWHS</w:t>
      </w:r>
      <w:r w:rsidR="00FD4A12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Th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Black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Women'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HANCES</w:t>
      </w:r>
      <w:r w:rsidR="00FD4A12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nsortium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o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geing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etwork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of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hort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Europ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th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Unite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ates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AL</w:t>
      </w:r>
      <w:r w:rsidR="00FD4A12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Undergroun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miner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from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31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U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mines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PS-I</w:t>
      </w:r>
      <w:r w:rsidR="00FD4A12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ancer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reventio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1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PS-II</w:t>
      </w:r>
      <w:r w:rsidR="00FD4A12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ancer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reventio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2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EPIC</w:t>
      </w:r>
      <w:r w:rsidR="00FD4A12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Europea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rospectiv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nvestigatio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nto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ancer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utrition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ESTHER</w:t>
      </w:r>
      <w:r w:rsidR="00EA4B29" w:rsidRPr="0060492E">
        <w:rPr>
          <w:rFonts w:ascii="Book Antiqua" w:hAnsi="Book Antiqua"/>
          <w:szCs w:val="24"/>
          <w:lang w:eastAsia="zh-CN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Epidemiologische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Studie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zu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Chancen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der</w:t>
      </w:r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Verhütung</w:t>
      </w:r>
      <w:proofErr w:type="spellEnd"/>
      <w:r w:rsidRPr="0060492E">
        <w:rPr>
          <w:rFonts w:ascii="Book Antiqua" w:hAnsi="Book Antiqua"/>
          <w:szCs w:val="24"/>
        </w:rPr>
        <w:t>,</w:t>
      </w:r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Früherkennung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und</w:t>
      </w:r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optimierten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Therapie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chronischer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Erkrankungen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der</w:t>
      </w:r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älteren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Bevölkerung</w:t>
      </w:r>
      <w:proofErr w:type="spellEnd"/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FRAMING</w:t>
      </w:r>
      <w:r w:rsidR="00D833A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Framingham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rt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BC</w:t>
      </w:r>
      <w:r w:rsidR="00D833A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lsinki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Birth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horts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PFS</w:t>
      </w:r>
      <w:r w:rsidR="00D833A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rofessional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Follow-up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JP8</w:t>
      </w:r>
      <w:r w:rsidR="00D833A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oole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alysi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of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eight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rospectiv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ie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Japan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JPHC</w:t>
      </w:r>
      <w:r w:rsidR="00D833A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Japa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ublic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</w:t>
      </w:r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Center</w:t>
      </w:r>
      <w:proofErr w:type="spellEnd"/>
      <w:r w:rsidRPr="0060492E">
        <w:rPr>
          <w:rFonts w:ascii="Book Antiqua" w:hAnsi="Book Antiqua"/>
          <w:szCs w:val="24"/>
        </w:rPr>
        <w:t>-base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rospectiv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KAISER</w:t>
      </w:r>
      <w:r w:rsidR="00D833A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Kaiser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ermanent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Medic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ar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rogram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KRIS</w:t>
      </w:r>
      <w:r w:rsidR="00D833A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Kaunas–Rotterdam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nterventio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LSS</w:t>
      </w:r>
      <w:r w:rsidR="00D833A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Lif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pa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MWOMEN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Millio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Wome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HANES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ation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utritio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Examinatio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urve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HIS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lastRenderedPageBreak/>
        <w:t>Nation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nterview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urve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HS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urses'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IHAARP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ation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nstitute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of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-America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ssociatio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of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Retire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erson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Diet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LCS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etherland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hort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o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Diet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ancer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LMS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ation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Longitudin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Mortality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LST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ation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Lung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creening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Trial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ONMET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on-met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Mining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OWAC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orwegia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Wome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ancer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LCO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rostate,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Lung,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lorectal,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Ovaria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ancer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A61896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QRESEAR</w:t>
      </w:r>
      <w:r w:rsidR="00A6189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QResearch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database</w:t>
      </w:r>
      <w:r w:rsidR="00901E60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CCS</w:t>
      </w:r>
      <w:r w:rsidR="00901E6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outher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mmunity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hort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HEETME</w:t>
      </w:r>
      <w:r w:rsidR="00901E6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heet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Met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Workers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THIN</w:t>
      </w:r>
      <w:r w:rsidR="00901E6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Th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mprovement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etwork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THREEC</w:t>
      </w:r>
      <w:r w:rsidR="00901E6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Thre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untie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orwa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USA5</w:t>
      </w:r>
      <w:r w:rsidR="00901E6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Poole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alysi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of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fiv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U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ohort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ies,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VETERAN</w:t>
      </w:r>
      <w:r w:rsidR="00901E6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Veteran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Exercis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Testing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VITAL</w:t>
      </w:r>
      <w:r w:rsidR="00901E6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Vitamin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an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Lifestyle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VLAGT</w:t>
      </w:r>
      <w:r w:rsidR="00901E6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proofErr w:type="spellStart"/>
      <w:r w:rsidRPr="0060492E">
        <w:rPr>
          <w:rFonts w:ascii="Book Antiqua" w:hAnsi="Book Antiqua"/>
          <w:szCs w:val="24"/>
        </w:rPr>
        <w:t>Vlagtwedde</w:t>
      </w:r>
      <w:proofErr w:type="spellEnd"/>
      <w:r w:rsidRPr="0060492E">
        <w:rPr>
          <w:rFonts w:ascii="Book Antiqua" w:hAnsi="Book Antiqua"/>
          <w:szCs w:val="24"/>
        </w:rPr>
        <w:t>-Vlaardingen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B11AE7" w:rsidRPr="0060492E">
        <w:rPr>
          <w:rFonts w:ascii="Book Antiqua" w:hAnsi="Book Antiqua"/>
          <w:szCs w:val="24"/>
        </w:rPr>
        <w:t>;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WHI</w:t>
      </w:r>
      <w:r w:rsidR="00901E60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Women’s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Health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Initiative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Observational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Study</w:t>
      </w:r>
      <w:r w:rsidR="00ED2EE6">
        <w:rPr>
          <w:rFonts w:ascii="Book Antiqua" w:hAnsi="Book Antiqua" w:hint="eastAsia"/>
          <w:szCs w:val="24"/>
          <w:lang w:eastAsia="zh-CN"/>
        </w:rPr>
        <w:t>;</w:t>
      </w:r>
      <w:r w:rsidR="00ED2EE6">
        <w:rPr>
          <w:rFonts w:ascii="Book Antiqua" w:hAnsi="Book Antiqua"/>
          <w:szCs w:val="24"/>
          <w:lang w:eastAsia="zh-CN"/>
        </w:rPr>
        <w:t xml:space="preserve"> US: </w:t>
      </w:r>
      <w:r w:rsidR="00ED2EE6" w:rsidRPr="00ED2EE6">
        <w:rPr>
          <w:rFonts w:ascii="Book Antiqua" w:hAnsi="Book Antiqua"/>
          <w:szCs w:val="24"/>
          <w:lang w:eastAsia="zh-CN"/>
        </w:rPr>
        <w:t>United States</w:t>
      </w:r>
      <w:r w:rsidR="00ED2EE6">
        <w:rPr>
          <w:rFonts w:ascii="Book Antiqua" w:hAnsi="Book Antiqua"/>
          <w:szCs w:val="24"/>
          <w:lang w:eastAsia="zh-CN"/>
        </w:rPr>
        <w:t xml:space="preserve">; UK: </w:t>
      </w:r>
      <w:r w:rsidR="00ED2EE6" w:rsidRPr="00ED2EE6">
        <w:rPr>
          <w:rFonts w:ascii="Book Antiqua" w:hAnsi="Book Antiqua"/>
          <w:szCs w:val="24"/>
          <w:lang w:eastAsia="zh-CN"/>
        </w:rPr>
        <w:t>United Kingdom</w:t>
      </w:r>
      <w:r w:rsidR="00797FAE">
        <w:rPr>
          <w:rFonts w:ascii="Book Antiqua" w:hAnsi="Book Antiqua"/>
          <w:szCs w:val="24"/>
          <w:lang w:eastAsia="zh-CN"/>
        </w:rPr>
        <w:t>.</w:t>
      </w:r>
    </w:p>
    <w:p w14:paraId="345F2116" w14:textId="1A3E52A1" w:rsidR="00CD5E2D" w:rsidRPr="0060492E" w:rsidRDefault="00CD5E2D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b</w:t>
      </w:r>
      <w:r w:rsidRPr="0060492E">
        <w:rPr>
          <w:rFonts w:ascii="Book Antiqua" w:hAnsi="Book Antiqua"/>
          <w:szCs w:val="24"/>
        </w:rPr>
        <w:t>Nested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C</w:t>
      </w:r>
      <w:r w:rsidR="009C17E6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Nested</w:t>
      </w:r>
      <w:r w:rsidR="00217BB7" w:rsidRPr="0060492E">
        <w:rPr>
          <w:rFonts w:ascii="Book Antiqua" w:hAnsi="Book Antiqua"/>
          <w:szCs w:val="24"/>
        </w:rPr>
        <w:t xml:space="preserve"> </w:t>
      </w:r>
      <w:r w:rsidRPr="0060492E">
        <w:rPr>
          <w:rFonts w:ascii="Book Antiqua" w:hAnsi="Book Antiqua"/>
          <w:szCs w:val="24"/>
        </w:rPr>
        <w:t>case-control</w:t>
      </w:r>
      <w:r w:rsidR="00DF195D" w:rsidRPr="0060492E">
        <w:rPr>
          <w:rFonts w:ascii="Book Antiqua" w:hAnsi="Book Antiqua"/>
          <w:szCs w:val="24"/>
        </w:rPr>
        <w:t>.</w:t>
      </w:r>
    </w:p>
    <w:p w14:paraId="40851CFD" w14:textId="0175E94C" w:rsidR="00CD5E2D" w:rsidRPr="0060492E" w:rsidRDefault="00023B03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c</w:t>
      </w:r>
      <w:r w:rsidR="00156F87" w:rsidRPr="009206F7">
        <w:rPr>
          <w:rFonts w:ascii="Book Antiqua" w:hAnsi="Book Antiqua"/>
          <w:szCs w:val="24"/>
        </w:rPr>
        <w:t>NA</w:t>
      </w:r>
      <w:r w:rsidR="00525B5D">
        <w:rPr>
          <w:rFonts w:ascii="Book Antiqua" w:hAnsi="Book Antiqua"/>
          <w:szCs w:val="24"/>
        </w:rPr>
        <w:t>R</w:t>
      </w:r>
      <w:proofErr w:type="spellEnd"/>
      <w:r w:rsidR="00156F87" w:rsidRPr="009206F7">
        <w:rPr>
          <w:rFonts w:ascii="Book Antiqua" w:hAnsi="Book Antiqua"/>
          <w:szCs w:val="24"/>
        </w:rPr>
        <w:t>:</w:t>
      </w:r>
      <w:r w:rsidR="00156F87">
        <w:rPr>
          <w:rFonts w:ascii="Book Antiqua" w:hAnsi="Book Antiqua"/>
          <w:szCs w:val="24"/>
          <w:vertAlign w:val="superscript"/>
        </w:rPr>
        <w:t xml:space="preserve"> </w:t>
      </w:r>
      <w:r w:rsidR="00CD5E2D" w:rsidRPr="0060492E">
        <w:rPr>
          <w:rFonts w:ascii="Book Antiqua" w:hAnsi="Book Antiqua"/>
          <w:szCs w:val="24"/>
        </w:rPr>
        <w:t>No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age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restriction</w:t>
      </w:r>
      <w:r w:rsidR="00DF195D" w:rsidRPr="0060492E">
        <w:rPr>
          <w:rFonts w:ascii="Book Antiqua" w:hAnsi="Book Antiqua"/>
          <w:szCs w:val="24"/>
        </w:rPr>
        <w:t>.</w:t>
      </w:r>
    </w:p>
    <w:p w14:paraId="4DB5E123" w14:textId="71C26653" w:rsidR="00CD5E2D" w:rsidRPr="0060492E" w:rsidRDefault="00C45179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d</w:t>
      </w:r>
      <w:r w:rsidR="00CD5E2D" w:rsidRPr="0060492E">
        <w:rPr>
          <w:rFonts w:ascii="Book Antiqua" w:hAnsi="Book Antiqua"/>
          <w:szCs w:val="24"/>
        </w:rPr>
        <w:t>C</w:t>
      </w:r>
      <w:proofErr w:type="spellEnd"/>
      <w:r w:rsidR="003B4054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Results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only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for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sexes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combined</w:t>
      </w:r>
      <w:r w:rsidR="00DF195D" w:rsidRPr="0060492E">
        <w:rPr>
          <w:rFonts w:ascii="Book Antiqua" w:hAnsi="Book Antiqua"/>
          <w:szCs w:val="24"/>
        </w:rPr>
        <w:t>.</w:t>
      </w:r>
    </w:p>
    <w:p w14:paraId="558AE3A4" w14:textId="55AEAF17" w:rsidR="00CD5E2D" w:rsidRPr="0060492E" w:rsidRDefault="00BA1B36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e</w:t>
      </w:r>
      <w:r w:rsidR="00CD5E2D" w:rsidRPr="0060492E">
        <w:rPr>
          <w:rFonts w:ascii="Book Antiqua" w:hAnsi="Book Antiqua"/>
          <w:szCs w:val="24"/>
        </w:rPr>
        <w:t>Number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of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adjustment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factors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for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which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RR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available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(0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=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unadjusted,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1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=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age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adjusted,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N</w:t>
      </w:r>
      <w:r w:rsidR="0075359D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&gt;</w:t>
      </w:r>
      <w:r w:rsidR="0075359D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1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=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adjusted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for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N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factors)</w:t>
      </w:r>
      <w:r w:rsidR="00DF195D" w:rsidRPr="0060492E">
        <w:rPr>
          <w:rFonts w:ascii="Book Antiqua" w:hAnsi="Book Antiqua"/>
          <w:szCs w:val="24"/>
        </w:rPr>
        <w:t>.</w:t>
      </w:r>
    </w:p>
    <w:p w14:paraId="4C4BE1F2" w14:textId="59738975" w:rsidR="00CD5E2D" w:rsidRPr="0060492E" w:rsidRDefault="00860379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f</w:t>
      </w:r>
      <w:r w:rsidR="00CD5E2D" w:rsidRPr="0060492E">
        <w:rPr>
          <w:rFonts w:ascii="Book Antiqua" w:hAnsi="Book Antiqua"/>
          <w:szCs w:val="24"/>
        </w:rPr>
        <w:t>x</w:t>
      </w:r>
      <w:proofErr w:type="spellEnd"/>
      <w:r w:rsidR="003B4054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3B4054" w:rsidRPr="0060492E">
        <w:rPr>
          <w:rFonts w:ascii="Book Antiqua" w:hAnsi="Book Antiqua"/>
          <w:szCs w:val="24"/>
        </w:rPr>
        <w:t xml:space="preserve">Results </w:t>
      </w:r>
      <w:r w:rsidR="00CD5E2D" w:rsidRPr="0060492E">
        <w:rPr>
          <w:rFonts w:ascii="Book Antiqua" w:hAnsi="Book Antiqua"/>
          <w:szCs w:val="24"/>
        </w:rPr>
        <w:t>available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for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exclusive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use</w:t>
      </w:r>
      <w:r w:rsidR="00DF195D" w:rsidRPr="0060492E">
        <w:rPr>
          <w:rFonts w:ascii="Book Antiqua" w:hAnsi="Book Antiqua"/>
          <w:szCs w:val="24"/>
        </w:rPr>
        <w:t>.</w:t>
      </w:r>
    </w:p>
    <w:p w14:paraId="1627D2D0" w14:textId="42C7C0C2" w:rsidR="00CD5E2D" w:rsidRPr="0060492E" w:rsidRDefault="00860379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g</w:t>
      </w:r>
      <w:r w:rsidR="00CD5E2D" w:rsidRPr="0060492E">
        <w:rPr>
          <w:rFonts w:ascii="Book Antiqua" w:hAnsi="Book Antiqua"/>
          <w:szCs w:val="24"/>
        </w:rPr>
        <w:t>x</w:t>
      </w:r>
      <w:proofErr w:type="spellEnd"/>
      <w:r w:rsidR="00EC2159" w:rsidRPr="0060492E">
        <w:rPr>
          <w:rFonts w:ascii="Book Antiqua" w:hAnsi="Book Antiqua"/>
          <w:szCs w:val="24"/>
        </w:rPr>
        <w:t>: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EC2159" w:rsidRPr="0060492E">
        <w:rPr>
          <w:rFonts w:ascii="Book Antiqua" w:hAnsi="Book Antiqua"/>
          <w:szCs w:val="24"/>
        </w:rPr>
        <w:t xml:space="preserve">Results </w:t>
      </w:r>
      <w:r w:rsidR="00CD5E2D" w:rsidRPr="0060492E">
        <w:rPr>
          <w:rFonts w:ascii="Book Antiqua" w:hAnsi="Book Antiqua"/>
          <w:szCs w:val="24"/>
        </w:rPr>
        <w:t>available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with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deaths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excluded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in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the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early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period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of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follow-up</w:t>
      </w:r>
      <w:r w:rsidR="00DF195D" w:rsidRPr="0060492E">
        <w:rPr>
          <w:rFonts w:ascii="Book Antiqua" w:hAnsi="Book Antiqua"/>
          <w:szCs w:val="24"/>
        </w:rPr>
        <w:t>.</w:t>
      </w:r>
    </w:p>
    <w:p w14:paraId="10CF3D7F" w14:textId="1A6D4918" w:rsidR="00CD5E2D" w:rsidRPr="0060492E" w:rsidRDefault="00860379" w:rsidP="0060492E">
      <w:pPr>
        <w:pStyle w:val="af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h</w:t>
      </w:r>
      <w:r w:rsidR="00BB64B2" w:rsidRPr="0060492E">
        <w:rPr>
          <w:rFonts w:ascii="Book Antiqua" w:hAnsi="Book Antiqua"/>
          <w:szCs w:val="24"/>
        </w:rPr>
        <w:t>N</w:t>
      </w:r>
      <w:r w:rsidR="00CD5E2D" w:rsidRPr="0060492E">
        <w:rPr>
          <w:rFonts w:ascii="Book Antiqua" w:hAnsi="Book Antiqua"/>
          <w:szCs w:val="24"/>
        </w:rPr>
        <w:t>umber</w:t>
      </w:r>
      <w:proofErr w:type="spellEnd"/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of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RRs</w:t>
      </w:r>
      <w:r w:rsidR="00217BB7" w:rsidRPr="0060492E">
        <w:rPr>
          <w:rFonts w:ascii="Book Antiqua" w:hAnsi="Book Antiqua"/>
          <w:szCs w:val="24"/>
        </w:rPr>
        <w:t xml:space="preserve"> </w:t>
      </w:r>
      <w:r w:rsidR="00CD5E2D" w:rsidRPr="0060492E">
        <w:rPr>
          <w:rFonts w:ascii="Book Antiqua" w:hAnsi="Book Antiqua"/>
          <w:szCs w:val="24"/>
        </w:rPr>
        <w:t>available</w:t>
      </w:r>
      <w:r w:rsidR="00DF195D" w:rsidRPr="0060492E">
        <w:rPr>
          <w:rFonts w:ascii="Book Antiqua" w:hAnsi="Book Antiqua"/>
          <w:szCs w:val="24"/>
        </w:rPr>
        <w:t>.</w:t>
      </w:r>
    </w:p>
    <w:p w14:paraId="3C5583EE" w14:textId="77777777" w:rsidR="00D746CB" w:rsidRPr="0060492E" w:rsidRDefault="00D746CB" w:rsidP="0060492E">
      <w:pPr>
        <w:spacing w:line="360" w:lineRule="auto"/>
        <w:jc w:val="both"/>
        <w:rPr>
          <w:rFonts w:ascii="Book Antiqua" w:hAnsi="Book Antiqua"/>
        </w:rPr>
      </w:pPr>
    </w:p>
    <w:p w14:paraId="37B31921" w14:textId="72810C69" w:rsidR="00196B6B" w:rsidRPr="0060492E" w:rsidRDefault="00196B6B" w:rsidP="0060492E">
      <w:pPr>
        <w:spacing w:line="360" w:lineRule="auto"/>
        <w:jc w:val="both"/>
        <w:rPr>
          <w:rFonts w:ascii="Book Antiqua" w:hAnsi="Book Antiqua"/>
        </w:rPr>
      </w:pPr>
      <w:r w:rsidRPr="0060492E">
        <w:rPr>
          <w:rFonts w:ascii="Book Antiqua" w:hAnsi="Book Antiqua"/>
        </w:rPr>
        <w:br w:type="page"/>
      </w:r>
    </w:p>
    <w:p w14:paraId="5BC61426" w14:textId="316AFFBE" w:rsidR="00D746CB" w:rsidRPr="0060492E" w:rsidRDefault="00196B6B" w:rsidP="0060492E">
      <w:pPr>
        <w:spacing w:line="360" w:lineRule="auto"/>
        <w:jc w:val="both"/>
        <w:rPr>
          <w:rFonts w:ascii="Book Antiqua" w:hAnsi="Book Antiqua"/>
          <w:b/>
        </w:rPr>
      </w:pPr>
      <w:r w:rsidRPr="0060492E">
        <w:rPr>
          <w:rFonts w:ascii="Book Antiqua" w:hAnsi="Book Antiqua"/>
          <w:b/>
        </w:rPr>
        <w:lastRenderedPageBreak/>
        <w:t xml:space="preserve">Table 2 Details of the 18 studies of </w:t>
      </w:r>
      <w:r w:rsidR="007A1818" w:rsidRPr="0060492E">
        <w:rPr>
          <w:rFonts w:ascii="Book Antiqua" w:hAnsi="Book Antiqua"/>
          <w:b/>
        </w:rPr>
        <w:t>chronic obstructive pulmonary disease</w:t>
      </w:r>
    </w:p>
    <w:tbl>
      <w:tblPr>
        <w:tblW w:w="14241" w:type="dxa"/>
        <w:tblLayout w:type="fixed"/>
        <w:tblLook w:val="0000" w:firstRow="0" w:lastRow="0" w:firstColumn="0" w:lastColumn="0" w:noHBand="0" w:noVBand="0"/>
      </w:tblPr>
      <w:tblGrid>
        <w:gridCol w:w="1139"/>
        <w:gridCol w:w="998"/>
        <w:gridCol w:w="1206"/>
        <w:gridCol w:w="1097"/>
        <w:gridCol w:w="590"/>
        <w:gridCol w:w="924"/>
        <w:gridCol w:w="817"/>
        <w:gridCol w:w="850"/>
        <w:gridCol w:w="851"/>
        <w:gridCol w:w="1212"/>
        <w:gridCol w:w="810"/>
        <w:gridCol w:w="592"/>
        <w:gridCol w:w="913"/>
        <w:gridCol w:w="1074"/>
        <w:gridCol w:w="1168"/>
      </w:tblGrid>
      <w:tr w:rsidR="00986B5B" w:rsidRPr="0060492E" w14:paraId="6CAD691D" w14:textId="77777777" w:rsidTr="00693DEF">
        <w:trPr>
          <w:tblHeader/>
        </w:trPr>
        <w:tc>
          <w:tcPr>
            <w:tcW w:w="113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CB22E4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 xml:space="preserve">Study </w:t>
            </w: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ID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99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AA70AD3" w14:textId="75CB6860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Ref</w:t>
            </w:r>
            <w:r w:rsidR="00F166F6" w:rsidRPr="0060492E">
              <w:rPr>
                <w:rFonts w:ascii="Book Antiqua" w:hAnsi="Book Antiqua" w:cs="Times New Roman"/>
                <w:b/>
                <w:szCs w:val="24"/>
              </w:rPr>
              <w:t>.</w:t>
            </w:r>
          </w:p>
        </w:tc>
        <w:tc>
          <w:tcPr>
            <w:tcW w:w="120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5572C1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Country</w:t>
            </w:r>
          </w:p>
        </w:tc>
        <w:tc>
          <w:tcPr>
            <w:tcW w:w="109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C43A70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Study Population</w:t>
            </w:r>
          </w:p>
        </w:tc>
        <w:tc>
          <w:tcPr>
            <w:tcW w:w="59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A6C941C" w14:textId="3E073D4F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Start</w:t>
            </w:r>
            <w:r w:rsidR="00370252" w:rsidRPr="0060492E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proofErr w:type="spellStart"/>
            <w:r w:rsidR="00370252" w:rsidRPr="0060492E">
              <w:rPr>
                <w:rFonts w:ascii="Book Antiqua" w:hAnsi="Book Antiqua" w:cs="Times New Roman"/>
                <w:b/>
                <w:szCs w:val="24"/>
              </w:rPr>
              <w:t>y</w:t>
            </w:r>
            <w:r w:rsidRPr="0060492E">
              <w:rPr>
                <w:rFonts w:ascii="Book Antiqua" w:hAnsi="Book Antiqua" w:cs="Times New Roman"/>
                <w:b/>
                <w:szCs w:val="24"/>
              </w:rPr>
              <w:t>r</w:t>
            </w:r>
            <w:proofErr w:type="spellEnd"/>
          </w:p>
        </w:tc>
        <w:tc>
          <w:tcPr>
            <w:tcW w:w="92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27ACFB6" w14:textId="34413D0A" w:rsidR="00986B5B" w:rsidRPr="0060492E" w:rsidRDefault="0037025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Yr</w:t>
            </w:r>
            <w:proofErr w:type="spellEnd"/>
            <w:r w:rsidR="00986B5B" w:rsidRPr="0060492E">
              <w:rPr>
                <w:rFonts w:ascii="Book Antiqua" w:hAnsi="Book Antiqua" w:cs="Times New Roman"/>
                <w:b/>
                <w:szCs w:val="24"/>
              </w:rPr>
              <w:t xml:space="preserve"> followed</w:t>
            </w:r>
          </w:p>
        </w:tc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C7F554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Age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BF76EA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Sex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E5D62E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Cases</w:t>
            </w:r>
          </w:p>
        </w:tc>
        <w:tc>
          <w:tcPr>
            <w:tcW w:w="121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FA8D88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 xml:space="preserve">COPD </w:t>
            </w: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definition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B881A0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Adjust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e</w:t>
            </w:r>
            <w:proofErr w:type="spellEnd"/>
          </w:p>
        </w:tc>
        <w:tc>
          <w:tcPr>
            <w:tcW w:w="59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F5C183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Excl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f</w:t>
            </w:r>
            <w:proofErr w:type="spellEnd"/>
          </w:p>
        </w:tc>
        <w:tc>
          <w:tcPr>
            <w:tcW w:w="91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B192E3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Latency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g</w:t>
            </w:r>
            <w:proofErr w:type="spellEnd"/>
          </w:p>
        </w:tc>
        <w:tc>
          <w:tcPr>
            <w:tcW w:w="107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00E341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r w:rsidRPr="0060492E">
              <w:rPr>
                <w:rFonts w:ascii="Book Antiqua" w:hAnsi="Book Antiqua" w:cs="Times New Roman"/>
                <w:b/>
                <w:szCs w:val="24"/>
              </w:rPr>
              <w:t>Endpoint</w:t>
            </w:r>
          </w:p>
        </w:tc>
        <w:tc>
          <w:tcPr>
            <w:tcW w:w="116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BF04C5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b/>
                <w:szCs w:val="24"/>
              </w:rPr>
              <w:t>NRR</w:t>
            </w:r>
            <w:r w:rsidRPr="0060492E">
              <w:rPr>
                <w:rFonts w:ascii="Book Antiqua" w:hAnsi="Book Antiqua" w:cs="Times New Roman"/>
                <w:b/>
                <w:szCs w:val="24"/>
                <w:vertAlign w:val="superscript"/>
              </w:rPr>
              <w:t>h</w:t>
            </w:r>
            <w:proofErr w:type="spellEnd"/>
          </w:p>
        </w:tc>
      </w:tr>
      <w:tr w:rsidR="00986B5B" w:rsidRPr="0060492E" w14:paraId="06D9473E" w14:textId="77777777" w:rsidTr="00693DEF">
        <w:tc>
          <w:tcPr>
            <w:tcW w:w="1139" w:type="dxa"/>
          </w:tcPr>
          <w:p w14:paraId="6A88DE0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PRD</w:t>
            </w:r>
          </w:p>
        </w:tc>
        <w:tc>
          <w:tcPr>
            <w:tcW w:w="998" w:type="dxa"/>
          </w:tcPr>
          <w:p w14:paraId="1FBB457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dGtpbnNvbjwvQXV0aG9yPjxZZWFyPjIwMTU8L1llYXI+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dGtpbnNvbjwvQXV0aG9yPjxZZWFyPjIwMTU8L1llYXI+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1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6E645DD6" w14:textId="333F5C95" w:rsidR="00986B5B" w:rsidRPr="0060492E" w:rsidRDefault="00B951A5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097" w:type="dxa"/>
          </w:tcPr>
          <w:p w14:paraId="1B70CDC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51925E6C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03</w:t>
            </w:r>
          </w:p>
        </w:tc>
        <w:tc>
          <w:tcPr>
            <w:tcW w:w="924" w:type="dxa"/>
          </w:tcPr>
          <w:p w14:paraId="773D31FE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7" w:type="dxa"/>
          </w:tcPr>
          <w:p w14:paraId="01B3D88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0-89</w:t>
            </w:r>
          </w:p>
        </w:tc>
        <w:tc>
          <w:tcPr>
            <w:tcW w:w="850" w:type="dxa"/>
          </w:tcPr>
          <w:p w14:paraId="6B86AB9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287216C1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4446</w:t>
            </w:r>
          </w:p>
        </w:tc>
        <w:tc>
          <w:tcPr>
            <w:tcW w:w="1212" w:type="dxa"/>
          </w:tcPr>
          <w:p w14:paraId="3BDFB29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 xml:space="preserve">3 </w:t>
            </w:r>
          </w:p>
        </w:tc>
        <w:tc>
          <w:tcPr>
            <w:tcW w:w="810" w:type="dxa"/>
          </w:tcPr>
          <w:p w14:paraId="0FD2575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136C94D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4796005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6097474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2696EB9A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60492E" w14:paraId="56AE8218" w14:textId="77777777" w:rsidTr="00693DEF">
        <w:tc>
          <w:tcPr>
            <w:tcW w:w="1139" w:type="dxa"/>
          </w:tcPr>
          <w:p w14:paraId="588ED64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PS-I</w:t>
            </w:r>
          </w:p>
        </w:tc>
        <w:tc>
          <w:tcPr>
            <w:tcW w:w="998" w:type="dxa"/>
          </w:tcPr>
          <w:p w14:paraId="7ABE9FC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7E049485" w14:textId="20CF9357" w:rsidR="00986B5B" w:rsidRPr="0060492E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10C29CA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15000FD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59</w:t>
            </w:r>
          </w:p>
        </w:tc>
        <w:tc>
          <w:tcPr>
            <w:tcW w:w="924" w:type="dxa"/>
          </w:tcPr>
          <w:p w14:paraId="3E6C0019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7" w:type="dxa"/>
          </w:tcPr>
          <w:p w14:paraId="504C8EE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9+</w:t>
            </w:r>
          </w:p>
        </w:tc>
        <w:tc>
          <w:tcPr>
            <w:tcW w:w="850" w:type="dxa"/>
          </w:tcPr>
          <w:p w14:paraId="241238B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6A176CD2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782</w:t>
            </w:r>
          </w:p>
        </w:tc>
        <w:tc>
          <w:tcPr>
            <w:tcW w:w="1212" w:type="dxa"/>
          </w:tcPr>
          <w:p w14:paraId="1FB69D0B" w14:textId="56542C36" w:rsidR="00986B5B" w:rsidRPr="00B24A8D" w:rsidRDefault="0065313E" w:rsidP="0065313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>
              <w:rPr>
                <w:rFonts w:ascii="Book Antiqua" w:hAnsi="Book Antiqua"/>
                <w:szCs w:val="24"/>
              </w:rPr>
              <w:t>DU</w:t>
            </w:r>
          </w:p>
        </w:tc>
        <w:tc>
          <w:tcPr>
            <w:tcW w:w="810" w:type="dxa"/>
          </w:tcPr>
          <w:p w14:paraId="3BB35FE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1, 3</w:t>
            </w:r>
          </w:p>
        </w:tc>
        <w:tc>
          <w:tcPr>
            <w:tcW w:w="592" w:type="dxa"/>
          </w:tcPr>
          <w:p w14:paraId="6B73D20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x</w:t>
            </w:r>
          </w:p>
        </w:tc>
        <w:tc>
          <w:tcPr>
            <w:tcW w:w="913" w:type="dxa"/>
          </w:tcPr>
          <w:p w14:paraId="554D229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0B35092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0CACA7D0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986B5B" w:rsidRPr="0060492E" w14:paraId="11C8D8AE" w14:textId="77777777" w:rsidTr="00693DEF">
        <w:tc>
          <w:tcPr>
            <w:tcW w:w="1139" w:type="dxa"/>
          </w:tcPr>
          <w:p w14:paraId="7FC1C10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PS-II</w:t>
            </w:r>
          </w:p>
        </w:tc>
        <w:tc>
          <w:tcPr>
            <w:tcW w:w="998" w:type="dxa"/>
          </w:tcPr>
          <w:p w14:paraId="4716785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44128861" w14:textId="4E0B4389" w:rsidR="00986B5B" w:rsidRPr="0060492E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1606B99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1B0BCE1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2</w:t>
            </w:r>
          </w:p>
        </w:tc>
        <w:tc>
          <w:tcPr>
            <w:tcW w:w="924" w:type="dxa"/>
          </w:tcPr>
          <w:p w14:paraId="2EED630E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7" w:type="dxa"/>
          </w:tcPr>
          <w:p w14:paraId="63FDD3B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9+</w:t>
            </w:r>
          </w:p>
        </w:tc>
        <w:tc>
          <w:tcPr>
            <w:tcW w:w="850" w:type="dxa"/>
          </w:tcPr>
          <w:p w14:paraId="1BB1210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754DC151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128</w:t>
            </w:r>
          </w:p>
        </w:tc>
        <w:tc>
          <w:tcPr>
            <w:tcW w:w="1212" w:type="dxa"/>
          </w:tcPr>
          <w:p w14:paraId="42FE3936" w14:textId="212AC619" w:rsidR="00986B5B" w:rsidRPr="00B24A8D" w:rsidRDefault="0065313E" w:rsidP="0065313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>
              <w:rPr>
                <w:rFonts w:ascii="Book Antiqua" w:hAnsi="Book Antiqua"/>
                <w:szCs w:val="24"/>
              </w:rPr>
              <w:t>DU</w:t>
            </w:r>
          </w:p>
        </w:tc>
        <w:tc>
          <w:tcPr>
            <w:tcW w:w="810" w:type="dxa"/>
          </w:tcPr>
          <w:p w14:paraId="2DE59EF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1, 3</w:t>
            </w:r>
          </w:p>
        </w:tc>
        <w:tc>
          <w:tcPr>
            <w:tcW w:w="592" w:type="dxa"/>
          </w:tcPr>
          <w:p w14:paraId="5D10351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x</w:t>
            </w:r>
          </w:p>
        </w:tc>
        <w:tc>
          <w:tcPr>
            <w:tcW w:w="913" w:type="dxa"/>
          </w:tcPr>
          <w:p w14:paraId="51D242AC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0A548F9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69162651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986B5B" w:rsidRPr="0060492E" w14:paraId="2BF2EDDE" w14:textId="77777777" w:rsidTr="00693DEF">
        <w:tc>
          <w:tcPr>
            <w:tcW w:w="1139" w:type="dxa"/>
          </w:tcPr>
          <w:p w14:paraId="612D4A3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inn Twins</w:t>
            </w:r>
          </w:p>
        </w:tc>
        <w:tc>
          <w:tcPr>
            <w:tcW w:w="998" w:type="dxa"/>
          </w:tcPr>
          <w:p w14:paraId="218563B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dWtraW5lbjwvQXV0aG9yPjxZZWFyPjIwMTI8L1llYXI+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dWtraW5lbjwvQXV0aG9yPjxZZWFyPjIwMTI8L1llYXI+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2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154E683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inland</w:t>
            </w:r>
          </w:p>
        </w:tc>
        <w:tc>
          <w:tcPr>
            <w:tcW w:w="1097" w:type="dxa"/>
          </w:tcPr>
          <w:p w14:paraId="7C01344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553EDB3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75</w:t>
            </w:r>
          </w:p>
        </w:tc>
        <w:tc>
          <w:tcPr>
            <w:tcW w:w="924" w:type="dxa"/>
          </w:tcPr>
          <w:p w14:paraId="676C7D9B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7</w:t>
            </w:r>
          </w:p>
        </w:tc>
        <w:tc>
          <w:tcPr>
            <w:tcW w:w="817" w:type="dxa"/>
          </w:tcPr>
          <w:p w14:paraId="481B9F1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7+</w:t>
            </w:r>
          </w:p>
        </w:tc>
        <w:tc>
          <w:tcPr>
            <w:tcW w:w="850" w:type="dxa"/>
          </w:tcPr>
          <w:p w14:paraId="66B311E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7EC23E2D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11</w:t>
            </w:r>
          </w:p>
        </w:tc>
        <w:tc>
          <w:tcPr>
            <w:tcW w:w="1212" w:type="dxa"/>
          </w:tcPr>
          <w:p w14:paraId="7CD8493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</w:t>
            </w:r>
          </w:p>
        </w:tc>
        <w:tc>
          <w:tcPr>
            <w:tcW w:w="810" w:type="dxa"/>
          </w:tcPr>
          <w:p w14:paraId="107CDEF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2</w:t>
            </w:r>
          </w:p>
        </w:tc>
        <w:tc>
          <w:tcPr>
            <w:tcW w:w="592" w:type="dxa"/>
          </w:tcPr>
          <w:p w14:paraId="2181FDC0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12F070B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2D1FE3C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3B725350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986B5B" w:rsidRPr="0060492E" w14:paraId="7D31811B" w14:textId="77777777" w:rsidTr="00693DEF">
        <w:tc>
          <w:tcPr>
            <w:tcW w:w="1139" w:type="dxa"/>
          </w:tcPr>
          <w:p w14:paraId="219C344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JACC</w:t>
            </w:r>
          </w:p>
        </w:tc>
        <w:tc>
          <w:tcPr>
            <w:tcW w:w="998" w:type="dxa"/>
          </w:tcPr>
          <w:p w14:paraId="008DEDA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MaTwvQXV0aG9yPjxZZWFyPjIwMTI8L1llYXI+PFJlY051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MaTwvQXV0aG9yPjxZZWFyPjIwMTI8L1llYXI+PFJlY051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3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5FE29DB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Japan</w:t>
            </w:r>
          </w:p>
        </w:tc>
        <w:tc>
          <w:tcPr>
            <w:tcW w:w="1097" w:type="dxa"/>
          </w:tcPr>
          <w:p w14:paraId="13C9805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344CC55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8</w:t>
            </w:r>
          </w:p>
        </w:tc>
        <w:tc>
          <w:tcPr>
            <w:tcW w:w="924" w:type="dxa"/>
          </w:tcPr>
          <w:p w14:paraId="003BAEF8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</w:t>
            </w:r>
          </w:p>
        </w:tc>
        <w:tc>
          <w:tcPr>
            <w:tcW w:w="817" w:type="dxa"/>
          </w:tcPr>
          <w:p w14:paraId="0CB4061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0-79</w:t>
            </w:r>
          </w:p>
        </w:tc>
        <w:tc>
          <w:tcPr>
            <w:tcW w:w="850" w:type="dxa"/>
          </w:tcPr>
          <w:p w14:paraId="715A30F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2C164E91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85</w:t>
            </w:r>
          </w:p>
        </w:tc>
        <w:tc>
          <w:tcPr>
            <w:tcW w:w="1212" w:type="dxa"/>
          </w:tcPr>
          <w:p w14:paraId="6ED0D42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  <w:tc>
          <w:tcPr>
            <w:tcW w:w="810" w:type="dxa"/>
          </w:tcPr>
          <w:p w14:paraId="5C69022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1, 9</w:t>
            </w:r>
          </w:p>
        </w:tc>
        <w:tc>
          <w:tcPr>
            <w:tcW w:w="592" w:type="dxa"/>
          </w:tcPr>
          <w:p w14:paraId="4384DF1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5B6F93C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62842C80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03AC1F18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986B5B" w:rsidRPr="0060492E" w14:paraId="3DEAD053" w14:textId="77777777" w:rsidTr="00693DEF">
        <w:tc>
          <w:tcPr>
            <w:tcW w:w="1139" w:type="dxa"/>
          </w:tcPr>
          <w:p w14:paraId="6F32DB2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KAISER</w:t>
            </w:r>
          </w:p>
        </w:tc>
        <w:tc>
          <w:tcPr>
            <w:tcW w:w="998" w:type="dxa"/>
          </w:tcPr>
          <w:p w14:paraId="0D0E21D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cmFuPC9BdXRob3I+PFllYXI+MjAxMTwvWWVhcj48UmVj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cmFuPC9BdXRob3I+PFllYXI+MjAxMTwvWWVhcj48UmVj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4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7234F145" w14:textId="3C911FAE" w:rsidR="00986B5B" w:rsidRPr="0060492E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7418DECC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7928265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78</w:t>
            </w:r>
          </w:p>
        </w:tc>
        <w:tc>
          <w:tcPr>
            <w:tcW w:w="924" w:type="dxa"/>
          </w:tcPr>
          <w:p w14:paraId="145345DA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8</w:t>
            </w:r>
          </w:p>
        </w:tc>
        <w:tc>
          <w:tcPr>
            <w:tcW w:w="817" w:type="dxa"/>
          </w:tcPr>
          <w:p w14:paraId="59AB6DDF" w14:textId="26791B26" w:rsidR="00986B5B" w:rsidRPr="0060492E" w:rsidRDefault="007A632F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</w:t>
            </w:r>
            <w:r w:rsidR="00946A58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850" w:type="dxa"/>
          </w:tcPr>
          <w:p w14:paraId="20A2EE4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259B498C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778</w:t>
            </w:r>
          </w:p>
        </w:tc>
        <w:tc>
          <w:tcPr>
            <w:tcW w:w="1212" w:type="dxa"/>
          </w:tcPr>
          <w:p w14:paraId="5161451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  <w:tc>
          <w:tcPr>
            <w:tcW w:w="810" w:type="dxa"/>
          </w:tcPr>
          <w:p w14:paraId="1BA47D4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6</w:t>
            </w:r>
          </w:p>
        </w:tc>
        <w:tc>
          <w:tcPr>
            <w:tcW w:w="592" w:type="dxa"/>
          </w:tcPr>
          <w:p w14:paraId="1066617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42B6AC5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74FE345C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572B9472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986B5B" w:rsidRPr="0060492E" w14:paraId="4EBEBCEE" w14:textId="77777777" w:rsidTr="00693DEF">
        <w:tc>
          <w:tcPr>
            <w:tcW w:w="1139" w:type="dxa"/>
          </w:tcPr>
          <w:p w14:paraId="7446E41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WOMEN</w:t>
            </w:r>
          </w:p>
        </w:tc>
        <w:tc>
          <w:tcPr>
            <w:tcW w:w="998" w:type="dxa"/>
          </w:tcPr>
          <w:p w14:paraId="5EA9C57C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QaXJpZTwvQXV0aG9yPjxZZWFyPjIwMTM8L1llYXI+PFJl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QaXJpZTwvQXV0aG9yPjxZZWFyPjIwMTM8L1llYXI+PFJl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4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320A129F" w14:textId="0F1343F2" w:rsidR="00986B5B" w:rsidRPr="0060492E" w:rsidRDefault="00B951A5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097" w:type="dxa"/>
          </w:tcPr>
          <w:p w14:paraId="477918CE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0BB975C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6</w:t>
            </w:r>
          </w:p>
        </w:tc>
        <w:tc>
          <w:tcPr>
            <w:tcW w:w="924" w:type="dxa"/>
          </w:tcPr>
          <w:p w14:paraId="64E7E5B9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5</w:t>
            </w:r>
          </w:p>
        </w:tc>
        <w:tc>
          <w:tcPr>
            <w:tcW w:w="817" w:type="dxa"/>
          </w:tcPr>
          <w:p w14:paraId="2F64DE4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-69</w:t>
            </w:r>
          </w:p>
        </w:tc>
        <w:tc>
          <w:tcPr>
            <w:tcW w:w="850" w:type="dxa"/>
          </w:tcPr>
          <w:p w14:paraId="4BAFE4C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1" w:type="dxa"/>
          </w:tcPr>
          <w:p w14:paraId="35E81C07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10</w:t>
            </w:r>
          </w:p>
        </w:tc>
        <w:tc>
          <w:tcPr>
            <w:tcW w:w="1212" w:type="dxa"/>
          </w:tcPr>
          <w:p w14:paraId="248816CE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  <w:tc>
          <w:tcPr>
            <w:tcW w:w="810" w:type="dxa"/>
          </w:tcPr>
          <w:p w14:paraId="13DFA3A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5</w:t>
            </w:r>
          </w:p>
        </w:tc>
        <w:tc>
          <w:tcPr>
            <w:tcW w:w="592" w:type="dxa"/>
          </w:tcPr>
          <w:p w14:paraId="0595BD5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</w:tcPr>
          <w:p w14:paraId="5C8EA37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6722617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2D025D36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</w:tr>
      <w:tr w:rsidR="00986B5B" w:rsidRPr="0060492E" w14:paraId="46F084DE" w14:textId="77777777" w:rsidTr="00693DEF">
        <w:tc>
          <w:tcPr>
            <w:tcW w:w="1139" w:type="dxa"/>
          </w:tcPr>
          <w:p w14:paraId="0662C7E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HS-HPFS</w:t>
            </w:r>
          </w:p>
        </w:tc>
        <w:tc>
          <w:tcPr>
            <w:tcW w:w="998" w:type="dxa"/>
          </w:tcPr>
          <w:p w14:paraId="169BFA2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YXJyYXNvPC9BdXRob3I+PFllYXI+MjAxMDwvWWVhcj48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WYXJyYXNvPC9BdXRob3I+PFllYXI+MjAxMDwvWWVhcj48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5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78D79E93" w14:textId="712244CC" w:rsidR="00986B5B" w:rsidRPr="0060492E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02EB5E6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1A911F3C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76</w:t>
            </w:r>
          </w:p>
        </w:tc>
        <w:tc>
          <w:tcPr>
            <w:tcW w:w="924" w:type="dxa"/>
          </w:tcPr>
          <w:p w14:paraId="4C6812C5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17" w:type="dxa"/>
          </w:tcPr>
          <w:p w14:paraId="4FA4F57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0-75</w:t>
            </w:r>
          </w:p>
        </w:tc>
        <w:tc>
          <w:tcPr>
            <w:tcW w:w="850" w:type="dxa"/>
          </w:tcPr>
          <w:p w14:paraId="0669D7A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25822FEE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832</w:t>
            </w:r>
          </w:p>
        </w:tc>
        <w:tc>
          <w:tcPr>
            <w:tcW w:w="1212" w:type="dxa"/>
          </w:tcPr>
          <w:p w14:paraId="0E757B4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0" w:type="dxa"/>
          </w:tcPr>
          <w:p w14:paraId="4C07270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49707E3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7BA72C4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575A2B8E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3945D45B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60492E" w14:paraId="0748A424" w14:textId="77777777" w:rsidTr="00693DEF">
        <w:tc>
          <w:tcPr>
            <w:tcW w:w="1139" w:type="dxa"/>
          </w:tcPr>
          <w:p w14:paraId="14262260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NIH-AARP</w:t>
            </w:r>
          </w:p>
        </w:tc>
        <w:tc>
          <w:tcPr>
            <w:tcW w:w="998" w:type="dxa"/>
          </w:tcPr>
          <w:p w14:paraId="16017BA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ZWhyZW5zPC9BdXRob3I+PFllYXI+MjAxNDwvWWVhcj48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ZWhyZW5zPC9BdXRob3I+PFllYXI+MjAxNDwvWWVhcj48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51F20AD7" w14:textId="4AB6348E" w:rsidR="00986B5B" w:rsidRPr="0060492E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4D96AB0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282C0BF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5</w:t>
            </w:r>
          </w:p>
        </w:tc>
        <w:tc>
          <w:tcPr>
            <w:tcW w:w="924" w:type="dxa"/>
          </w:tcPr>
          <w:p w14:paraId="3CD446E5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1</w:t>
            </w:r>
          </w:p>
        </w:tc>
        <w:tc>
          <w:tcPr>
            <w:tcW w:w="817" w:type="dxa"/>
          </w:tcPr>
          <w:p w14:paraId="36B0873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-70</w:t>
            </w:r>
          </w:p>
        </w:tc>
        <w:tc>
          <w:tcPr>
            <w:tcW w:w="850" w:type="dxa"/>
          </w:tcPr>
          <w:p w14:paraId="2D3F785C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76F92A2D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648</w:t>
            </w:r>
          </w:p>
        </w:tc>
        <w:tc>
          <w:tcPr>
            <w:tcW w:w="1212" w:type="dxa"/>
          </w:tcPr>
          <w:p w14:paraId="4FD3E87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0" w:type="dxa"/>
          </w:tcPr>
          <w:p w14:paraId="0F8B3C90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6B9F0D6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4FD2A90C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5FAC0FD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66E8AD2E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60492E" w14:paraId="5353E874" w14:textId="77777777" w:rsidTr="00693DEF">
        <w:tc>
          <w:tcPr>
            <w:tcW w:w="1139" w:type="dxa"/>
          </w:tcPr>
          <w:p w14:paraId="08CDB82C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LMS</w:t>
            </w:r>
          </w:p>
        </w:tc>
        <w:tc>
          <w:tcPr>
            <w:tcW w:w="998" w:type="dxa"/>
          </w:tcPr>
          <w:p w14:paraId="571F213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aHJpc3RlbnNlbjwvQXV0aG9yPjxZZWFyPjIwMTg8L1ll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DaHJpc3RlbnNlbjwvQXV0aG9yPjxZZWFyPjIwMTg8L1ll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8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6049FB6B" w14:textId="4B0AFB89" w:rsidR="00986B5B" w:rsidRPr="0060492E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113F19CE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3CCDB6D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5</w:t>
            </w:r>
          </w:p>
        </w:tc>
        <w:tc>
          <w:tcPr>
            <w:tcW w:w="924" w:type="dxa"/>
          </w:tcPr>
          <w:p w14:paraId="3AEB7EF7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6</w:t>
            </w:r>
          </w:p>
        </w:tc>
        <w:tc>
          <w:tcPr>
            <w:tcW w:w="817" w:type="dxa"/>
          </w:tcPr>
          <w:p w14:paraId="77729A0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5-80</w:t>
            </w:r>
          </w:p>
        </w:tc>
        <w:tc>
          <w:tcPr>
            <w:tcW w:w="850" w:type="dxa"/>
          </w:tcPr>
          <w:p w14:paraId="028CDA2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70993C77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91</w:t>
            </w:r>
          </w:p>
        </w:tc>
        <w:tc>
          <w:tcPr>
            <w:tcW w:w="1212" w:type="dxa"/>
          </w:tcPr>
          <w:p w14:paraId="41B1939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  <w:tc>
          <w:tcPr>
            <w:tcW w:w="810" w:type="dxa"/>
          </w:tcPr>
          <w:p w14:paraId="54774000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1, 5</w:t>
            </w:r>
          </w:p>
        </w:tc>
        <w:tc>
          <w:tcPr>
            <w:tcW w:w="592" w:type="dxa"/>
          </w:tcPr>
          <w:p w14:paraId="7DDF126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</w:tcPr>
          <w:p w14:paraId="71D28B9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35419E9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316D90AC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9</w:t>
            </w:r>
          </w:p>
        </w:tc>
      </w:tr>
      <w:tr w:rsidR="00986B5B" w:rsidRPr="0060492E" w14:paraId="77FE04CD" w14:textId="77777777" w:rsidTr="00693DEF">
        <w:tc>
          <w:tcPr>
            <w:tcW w:w="1139" w:type="dxa"/>
          </w:tcPr>
          <w:p w14:paraId="55099F6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proofErr w:type="spellStart"/>
            <w:r w:rsidRPr="0060492E">
              <w:rPr>
                <w:rFonts w:ascii="Book Antiqua" w:hAnsi="Book Antiqua" w:cs="Times New Roman"/>
                <w:szCs w:val="24"/>
              </w:rPr>
              <w:t>NOWAC</w:t>
            </w:r>
            <w:r w:rsidRPr="0060492E">
              <w:rPr>
                <w:rFonts w:ascii="Book Antiqua" w:hAnsi="Book Antiqua" w:cs="Times New Roman"/>
                <w:szCs w:val="24"/>
                <w:vertAlign w:val="superscript"/>
              </w:rPr>
              <w:t>i</w:t>
            </w:r>
            <w:proofErr w:type="spellEnd"/>
          </w:p>
        </w:tc>
        <w:tc>
          <w:tcPr>
            <w:tcW w:w="998" w:type="dxa"/>
          </w:tcPr>
          <w:p w14:paraId="6D35168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Gram&lt;/Author&gt;&lt;Year&gt;2013&lt;/Year&gt;&lt;RecNum&gt;40185&lt;/RecNum&gt;&lt;IDText&gt;GRAM2013~&lt;/IDText&gt;&lt;DisplayText&gt;&lt;style face="superscript"&gt;[97]&lt;/style&gt;&lt;/DisplayText&gt;&lt;record&gt;&lt;rec-number&gt;40185&lt;/rec-number&gt;&lt;foreign-keys&gt;&lt;key app="EN" db-id="xrw2vwvfhzwfd5erpz9p9fwdttws0srw9d0d" timestamp="1469634896"&gt;40185&lt;/key&gt;&lt;key app="ENWeb" db-id=""&gt;0&lt;/key&gt;&lt;/foreign-keys&gt;&lt;ref-type name="Journal Article"&gt;17&lt;/ref-type&gt;&lt;contributors&gt;&lt;authors&gt;&lt;author&gt;Gram, I.T.&lt;/author&gt;&lt;author&gt;Sandin, S.&lt;/author&gt;&lt;author&gt;Braaten, T.&lt;/author&gt;&lt;author&gt;Lund, E.&lt;/author&gt;&lt;author&gt;Weiderpass, E.&lt;/author&gt;&lt;/authors&gt;&lt;/contributors&gt;&lt;titles&gt;&lt;title&gt;The hazards of death by smoking in middle-aged women&lt;/title&gt;&lt;secondary-title&gt;Eur. J. Epidemiol.&lt;/secondary-title&gt;&lt;translated-title&gt;&lt;style face="underline" font="default" size="100%"&gt;file:\\\x:\refscan\GRAM2013.pdf&lt;/style&gt;&lt;/translated-title&gt;&lt;/titles&gt;&lt;periodical&gt;&lt;full-title&gt;European Journal of Epidemiology&lt;/full-title&gt;&lt;abbr-1&gt;Eur. J. Epidemiol.&lt;/abbr-1&gt;&lt;abbr-2&gt;Eur J Epidemiol&lt;/abbr-2&gt;&lt;/periodical&gt;&lt;pages&gt;799-806&lt;/pages&gt;&lt;volume&gt;28&lt;/volume&gt;&lt;number&gt;10&lt;/number&gt;&lt;section&gt;24078008&lt;/section&gt;&lt;dates&gt;&lt;year&gt;2013&lt;/year&gt;&lt;/dates&gt;&lt;orig-pub&gt;SMOKING;NOWAC;IESLCQ;PROSPECTIVE;VAREUROPE;LUNGC;LCAD_DIAG_N-C6;LCAD_FREQ_N-C6;LCAD_RISKF_N-C6&amp;#xD;UDMETALCSM&amp;#xD;UDMETACOPDSM&lt;/orig-pub&gt;&lt;call-num&gt;&lt;style face="normal" font="default" size="100%"&gt;PR.2V A1 &lt;/style&gt;&lt;style face="underline" font="default" size="100%"&gt;ELEC&lt;/style&gt;&lt;/call-num&gt;&lt;label&gt;GRAM2013~&lt;/label&gt;&lt;urls&gt;&lt;/urls&gt;&lt;custom5&gt;15012014/y&lt;/custom5&gt;&lt;custom6&gt;15012014&amp;#xD;16102014&lt;/custom6&gt;&lt;electronic-resource-num&gt;10.1007/s10654-013-9851-6&lt;/electronic-resource-num&gt;&lt;remote-database-name&gt;&lt;style face="underline" font="default" size="100%"&gt;http://www.ncbi.nlm.nih.gov/pmc/articles/PMC3824303/pdf/10654_2013_Article_9851.pdf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7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28ADDFE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orway</w:t>
            </w:r>
          </w:p>
        </w:tc>
        <w:tc>
          <w:tcPr>
            <w:tcW w:w="1097" w:type="dxa"/>
          </w:tcPr>
          <w:p w14:paraId="317491C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6009D48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1</w:t>
            </w:r>
          </w:p>
        </w:tc>
        <w:tc>
          <w:tcPr>
            <w:tcW w:w="924" w:type="dxa"/>
          </w:tcPr>
          <w:p w14:paraId="742B8A05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7</w:t>
            </w:r>
          </w:p>
        </w:tc>
        <w:tc>
          <w:tcPr>
            <w:tcW w:w="817" w:type="dxa"/>
          </w:tcPr>
          <w:p w14:paraId="455AE47E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6-71</w:t>
            </w:r>
          </w:p>
        </w:tc>
        <w:tc>
          <w:tcPr>
            <w:tcW w:w="850" w:type="dxa"/>
          </w:tcPr>
          <w:p w14:paraId="4AFC873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1" w:type="dxa"/>
          </w:tcPr>
          <w:p w14:paraId="54DC5A31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8</w:t>
            </w:r>
          </w:p>
        </w:tc>
        <w:tc>
          <w:tcPr>
            <w:tcW w:w="1212" w:type="dxa"/>
          </w:tcPr>
          <w:p w14:paraId="247CE46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  <w:tc>
          <w:tcPr>
            <w:tcW w:w="810" w:type="dxa"/>
          </w:tcPr>
          <w:p w14:paraId="66529AF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, 6</w:t>
            </w:r>
          </w:p>
        </w:tc>
        <w:tc>
          <w:tcPr>
            <w:tcW w:w="592" w:type="dxa"/>
          </w:tcPr>
          <w:p w14:paraId="0A0F7F8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</w:tcPr>
          <w:p w14:paraId="0F9CEFD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12A98D4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0D9DC0E7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</w:tr>
      <w:tr w:rsidR="00986B5B" w:rsidRPr="0060492E" w14:paraId="76BE901B" w14:textId="77777777" w:rsidTr="00693DEF">
        <w:tc>
          <w:tcPr>
            <w:tcW w:w="1139" w:type="dxa"/>
          </w:tcPr>
          <w:p w14:paraId="670B371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PATH</w:t>
            </w:r>
          </w:p>
        </w:tc>
        <w:tc>
          <w:tcPr>
            <w:tcW w:w="998" w:type="dxa"/>
          </w:tcPr>
          <w:p w14:paraId="344D48B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aGF0dGE8L0F1dGhvcj48WWVhcj4yMDIwPC9ZZWFyPjxS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CaGF0dGE8L0F1dGhvcj48WWVhcj4yMDIwPC9ZZWFyPjxS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8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13EA9841" w14:textId="7F608956" w:rsidR="00986B5B" w:rsidRPr="0060492E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29DFA2F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037AF3A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13</w:t>
            </w:r>
          </w:p>
        </w:tc>
        <w:tc>
          <w:tcPr>
            <w:tcW w:w="924" w:type="dxa"/>
          </w:tcPr>
          <w:p w14:paraId="1EE15FE6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</w:t>
            </w:r>
          </w:p>
        </w:tc>
        <w:tc>
          <w:tcPr>
            <w:tcW w:w="817" w:type="dxa"/>
          </w:tcPr>
          <w:p w14:paraId="4728D06C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8+</w:t>
            </w:r>
          </w:p>
        </w:tc>
        <w:tc>
          <w:tcPr>
            <w:tcW w:w="850" w:type="dxa"/>
          </w:tcPr>
          <w:p w14:paraId="03D09F3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7578F4F7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19</w:t>
            </w:r>
          </w:p>
        </w:tc>
        <w:tc>
          <w:tcPr>
            <w:tcW w:w="1212" w:type="dxa"/>
          </w:tcPr>
          <w:p w14:paraId="3C5AAED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0" w:type="dxa"/>
          </w:tcPr>
          <w:p w14:paraId="7DF1C1A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3E9FC85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12D577F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226807B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0BFCA7D0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60492E" w14:paraId="315C2849" w14:textId="77777777" w:rsidTr="00693DEF">
        <w:tc>
          <w:tcPr>
            <w:tcW w:w="1139" w:type="dxa"/>
          </w:tcPr>
          <w:p w14:paraId="07AB48D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SMC</w:t>
            </w:r>
          </w:p>
        </w:tc>
        <w:tc>
          <w:tcPr>
            <w:tcW w:w="998" w:type="dxa"/>
          </w:tcPr>
          <w:p w14:paraId="5115D1F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LYWx1emE8L0F1dGhvcj48WWVhcj4yMDE4PC9ZZWFyPjxS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LYWx1emE8L0F1dGhvcj48WWVhcj4yMDE4PC9ZZWFyPjxS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99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4D23FE1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Sweden</w:t>
            </w:r>
          </w:p>
        </w:tc>
        <w:tc>
          <w:tcPr>
            <w:tcW w:w="1097" w:type="dxa"/>
          </w:tcPr>
          <w:p w14:paraId="78D795A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019493E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7</w:t>
            </w:r>
          </w:p>
        </w:tc>
        <w:tc>
          <w:tcPr>
            <w:tcW w:w="924" w:type="dxa"/>
          </w:tcPr>
          <w:p w14:paraId="3BFA471A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7</w:t>
            </w:r>
          </w:p>
        </w:tc>
        <w:tc>
          <w:tcPr>
            <w:tcW w:w="817" w:type="dxa"/>
          </w:tcPr>
          <w:p w14:paraId="0B868FE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8-83</w:t>
            </w:r>
          </w:p>
        </w:tc>
        <w:tc>
          <w:tcPr>
            <w:tcW w:w="850" w:type="dxa"/>
          </w:tcPr>
          <w:p w14:paraId="444B85F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1" w:type="dxa"/>
          </w:tcPr>
          <w:p w14:paraId="205ED735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495</w:t>
            </w:r>
          </w:p>
        </w:tc>
        <w:tc>
          <w:tcPr>
            <w:tcW w:w="1212" w:type="dxa"/>
          </w:tcPr>
          <w:p w14:paraId="7172BF8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8</w:t>
            </w:r>
          </w:p>
        </w:tc>
        <w:tc>
          <w:tcPr>
            <w:tcW w:w="810" w:type="dxa"/>
          </w:tcPr>
          <w:p w14:paraId="5A299AFE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092BE81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</w:tcPr>
          <w:p w14:paraId="7474018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1074" w:type="dxa"/>
          </w:tcPr>
          <w:p w14:paraId="216AF72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1F9850B0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60492E" w14:paraId="16F789D7" w14:textId="77777777" w:rsidTr="00693DEF">
        <w:tc>
          <w:tcPr>
            <w:tcW w:w="1139" w:type="dxa"/>
          </w:tcPr>
          <w:p w14:paraId="378242C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THIN</w:t>
            </w:r>
          </w:p>
        </w:tc>
        <w:tc>
          <w:tcPr>
            <w:tcW w:w="998" w:type="dxa"/>
          </w:tcPr>
          <w:p w14:paraId="1B487FF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b3JzZmFsbDwvQXV0aG9yPjxZZWFyPjIwMTQ8L1llYXI+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Ib3JzZmFsbDwvQXV0aG9yPjxZZWFyPjIwMTQ8L1llYXI+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8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476319DA" w14:textId="3581AEE4" w:rsidR="00986B5B" w:rsidRPr="0060492E" w:rsidRDefault="00B951A5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K</w:t>
            </w:r>
          </w:p>
        </w:tc>
        <w:tc>
          <w:tcPr>
            <w:tcW w:w="1097" w:type="dxa"/>
          </w:tcPr>
          <w:p w14:paraId="3FE38D3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ational</w:t>
            </w:r>
          </w:p>
        </w:tc>
        <w:tc>
          <w:tcPr>
            <w:tcW w:w="590" w:type="dxa"/>
          </w:tcPr>
          <w:p w14:paraId="17AD930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000</w:t>
            </w:r>
          </w:p>
        </w:tc>
        <w:tc>
          <w:tcPr>
            <w:tcW w:w="924" w:type="dxa"/>
          </w:tcPr>
          <w:p w14:paraId="78EF67A2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2</w:t>
            </w:r>
          </w:p>
        </w:tc>
        <w:tc>
          <w:tcPr>
            <w:tcW w:w="817" w:type="dxa"/>
          </w:tcPr>
          <w:p w14:paraId="1367B31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0-99</w:t>
            </w:r>
          </w:p>
        </w:tc>
        <w:tc>
          <w:tcPr>
            <w:tcW w:w="850" w:type="dxa"/>
          </w:tcPr>
          <w:p w14:paraId="0C4ED30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C</w:t>
            </w:r>
          </w:p>
        </w:tc>
        <w:tc>
          <w:tcPr>
            <w:tcW w:w="851" w:type="dxa"/>
          </w:tcPr>
          <w:p w14:paraId="47025A35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901</w:t>
            </w:r>
          </w:p>
        </w:tc>
        <w:tc>
          <w:tcPr>
            <w:tcW w:w="1212" w:type="dxa"/>
          </w:tcPr>
          <w:p w14:paraId="404B729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9</w:t>
            </w:r>
          </w:p>
        </w:tc>
        <w:tc>
          <w:tcPr>
            <w:tcW w:w="810" w:type="dxa"/>
          </w:tcPr>
          <w:p w14:paraId="2978657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0ADA940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913" w:type="dxa"/>
          </w:tcPr>
          <w:p w14:paraId="7E6D90AE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4C544FA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597FCD65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60492E" w14:paraId="24A15942" w14:textId="77777777" w:rsidTr="00693DEF">
        <w:tc>
          <w:tcPr>
            <w:tcW w:w="1139" w:type="dxa"/>
          </w:tcPr>
          <w:p w14:paraId="316FB10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SA5</w:t>
            </w:r>
          </w:p>
        </w:tc>
        <w:tc>
          <w:tcPr>
            <w:tcW w:w="998" w:type="dxa"/>
          </w:tcPr>
          <w:p w14:paraId="24E7550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Thun&lt;/Author&gt;&lt;Year&gt;2013&lt;/Year&gt;&lt;RecNum&gt;39029&lt;/RecNum&gt;&lt;IDText&gt;THUN2013~&lt;/IDText&gt;&lt;DisplayText&gt;&lt;style face="superscript"&gt;[26]&lt;/style&gt;&lt;/DisplayText&gt;&lt;record&gt;&lt;rec-number&gt;39029&lt;/rec-number&gt;&lt;foreign-keys&gt;&lt;key app="EN" db-id="xrw2vwvfhzwfd5erpz9p9fwdttws0srw9d0d" timestamp="1469634772"&gt;39029&lt;/key&gt;&lt;key app="ENWeb" db-id=""&gt;0&lt;/key&gt;&lt;/foreign-keys&gt;&lt;ref-type name="Journal Article"&gt;17&lt;/ref-type&gt;&lt;contributors&gt;&lt;authors&gt;&lt;author&gt;Thun, M.J.&lt;/author&gt;&lt;author&gt;Carter, B.D.&lt;/author&gt;&lt;author&gt;Feskanich, D.&lt;/author&gt;&lt;author&gt;Freedman, N.D.&lt;/author&gt;&lt;author&gt;Prentice, R.&lt;/author&gt;&lt;author&gt;Lopez, A.D.&lt;/author&gt;&lt;author&gt;Hartge, P.&lt;/author&gt;&lt;author&gt;Gapstur, S.M.&lt;/author&gt;&lt;/authors&gt;&lt;/contributors&gt;&lt;titles&gt;&lt;title&gt;50-year trends in smoking-related mortality in the United States&lt;/title&gt;&lt;secondary-title&gt;N. Engl. J. Med.&lt;/secondary-title&gt;&lt;translated-title&gt;&lt;style face="underline" font="default" size="100%"&gt;file:\\\x:\refscan\THUN2013.pdf&amp;#xD;file:\\\x:\refscan\THUN2013_suppapp.pdf&lt;/style&gt;&lt;/translated-title&gt;&lt;/titles&gt;&lt;periodical&gt;&lt;full-title&gt;New England Journal of Medicine&lt;/full-title&gt;&lt;abbr-1&gt;N. Engl. J. Med.&lt;/abbr-1&gt;&lt;abbr-2&gt;N Engl J Med&lt;/abbr-2&gt;&lt;/periodical&gt;&lt;pages&gt;351-364&lt;/pages&gt;&lt;volume&gt;368&lt;/volume&gt;&lt;number&gt;4&lt;/number&gt;&lt;section&gt;23343064&lt;/section&gt;&lt;dates&gt;&lt;year&gt;2013&lt;/year&gt;&lt;/dates&gt;&lt;orig-pub&gt;TRENDS&amp;#xD;UDMETALCSM&amp;#xD;UDMETACOPDSM&lt;/orig-pub&gt;&lt;call-num&gt;&lt;style face="underline" font="default" size="100%"&gt;32&lt;/style&gt;&lt;/call-num&gt;&lt;label&gt;THUN2013~&lt;/label&gt;&lt;urls&gt;&lt;/urls&gt;&lt;custom3&gt;1853 (as part of review of SCHROE2013)&lt;/custom3&gt;&lt;custom5&gt;31012013/y&lt;/custom5&gt;&lt;custom6&gt;31012013&amp;#xD;30012014&lt;/custom6&gt;&lt;electronic-resource-num&gt;10.1056/NEJMsa1211127&lt;/electronic-resource-num&gt;&lt;remote-database-name&gt;&lt;style face="underline" font="default" size="100%"&gt;http://www.nejm.org/doi/pdf/10.1056/NEJMsa1211127&lt;/style&gt;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6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59B5AE34" w14:textId="4B1F240A" w:rsidR="00986B5B" w:rsidRPr="0060492E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29E8F7B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6974778E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86</w:t>
            </w:r>
          </w:p>
        </w:tc>
        <w:tc>
          <w:tcPr>
            <w:tcW w:w="924" w:type="dxa"/>
          </w:tcPr>
          <w:p w14:paraId="341B6C63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4</w:t>
            </w:r>
          </w:p>
        </w:tc>
        <w:tc>
          <w:tcPr>
            <w:tcW w:w="817" w:type="dxa"/>
          </w:tcPr>
          <w:p w14:paraId="1B19D7B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+</w:t>
            </w:r>
          </w:p>
        </w:tc>
        <w:tc>
          <w:tcPr>
            <w:tcW w:w="850" w:type="dxa"/>
          </w:tcPr>
          <w:p w14:paraId="4975B22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4340ECEB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9246</w:t>
            </w:r>
          </w:p>
        </w:tc>
        <w:tc>
          <w:tcPr>
            <w:tcW w:w="1212" w:type="dxa"/>
          </w:tcPr>
          <w:p w14:paraId="2CCDD049" w14:textId="652DF127" w:rsidR="00986B5B" w:rsidRPr="009206F7" w:rsidRDefault="0065313E" w:rsidP="0065313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  <w:highlight w:val="yellow"/>
              </w:rPr>
            </w:pPr>
            <w:r>
              <w:rPr>
                <w:rFonts w:ascii="Book Antiqua" w:hAnsi="Book Antiqua"/>
                <w:szCs w:val="24"/>
              </w:rPr>
              <w:t>DU</w:t>
            </w:r>
          </w:p>
        </w:tc>
        <w:tc>
          <w:tcPr>
            <w:tcW w:w="810" w:type="dxa"/>
          </w:tcPr>
          <w:p w14:paraId="6EBC3CFC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1, 3</w:t>
            </w:r>
          </w:p>
        </w:tc>
        <w:tc>
          <w:tcPr>
            <w:tcW w:w="592" w:type="dxa"/>
          </w:tcPr>
          <w:p w14:paraId="467C7FC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x</w:t>
            </w:r>
          </w:p>
        </w:tc>
        <w:tc>
          <w:tcPr>
            <w:tcW w:w="913" w:type="dxa"/>
          </w:tcPr>
          <w:p w14:paraId="313F461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6371CFA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203822F2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6</w:t>
            </w:r>
          </w:p>
        </w:tc>
      </w:tr>
      <w:tr w:rsidR="00986B5B" w:rsidRPr="0060492E" w14:paraId="3B1CCE10" w14:textId="77777777" w:rsidTr="00693DEF">
        <w:tc>
          <w:tcPr>
            <w:tcW w:w="1139" w:type="dxa"/>
          </w:tcPr>
          <w:p w14:paraId="5CEA0D6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998" w:type="dxa"/>
          </w:tcPr>
          <w:p w14:paraId="1A11B6E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/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&lt;EndNote&gt;&lt;Cite&gt;&lt;Author&gt;Carter&lt;/Author&gt;&lt;Year&gt;2015&lt;/Year&gt;&lt;RecNum&gt;41766&lt;/RecNum&gt;&lt;IDText&gt;CARTER2015~&lt;/IDText&gt;&lt;DisplayText&gt;&lt;style face="superscript"&gt;[100]&lt;/style&gt;&lt;/DisplayText&gt;&lt;record&gt;&lt;rec-number&gt;41766&lt;/rec-number&gt;&lt;foreign-keys&gt;&lt;key app="EN" db-id="xrw2vwvfhzwfd5erpz9p9fwdttws0srw9d0d" timestamp="1469635065"&gt;41766&lt;/key&gt;&lt;/foreign-keys&gt;&lt;ref-type name="Journal Article"&gt;17&lt;/ref-type&gt;&lt;contributors&gt;&lt;authors&gt;&lt;author&gt;Carter, B.D.&lt;/author&gt;&lt;author&gt;Abnet, C.C.&lt;/author&gt;&lt;author&gt;Feskanich, D.&lt;/author&gt;&lt;author&gt;Freedman, N.D.&lt;/author&gt;&lt;author&gt;Hartge, P.&lt;/author&gt;&lt;author&gt;Lewis, C.E.&lt;/author&gt;&lt;author&gt;Ockene, J.K.&lt;/author&gt;&lt;author&gt;Prentice, R.L.&lt;/author&gt;&lt;author&gt;Speizer, F.E.&lt;/author&gt;&lt;author&gt;Thun, M.J.&lt;/author&gt;&lt;author&gt;Jacobs, E.J.&lt;/author&gt;&lt;/authors&gt;&lt;/contributors&gt;&lt;titles&gt;&lt;title&gt;Smoking and mortality - beyond established causes&lt;/title&gt;&lt;secondary-title&gt;N. Engl. J. Med.&lt;/secondary-title&gt;&lt;translated-title&gt;&lt;style face="underline" font="default" size="100%"&gt;file:\\\x:\refscan\CARTER2015.pdf&amp;#xD;file:\\\x:\refscan\CARTER2015_ADD.pdf&amp;#xD;file:\\\t:\pauline\reviews\pdf\1958.pdf&lt;/style&gt;&lt;/translated-title&gt;&lt;/titles&gt;&lt;periodical&gt;&lt;full-title&gt;New England Journal of Medicine&lt;/full-title&gt;&lt;abbr-1&gt;N. Engl. J. Med.&lt;/abbr-1&gt;&lt;abbr-2&gt;N Engl J Med&lt;/abbr-2&gt;&lt;/periodical&gt;&lt;pages&gt;631-640&lt;/pages&gt;&lt;volume&gt;372&lt;/volume&gt;&lt;number&gt;7&lt;/number&gt;&lt;section&gt;25671255&lt;/section&gt;&lt;dates&gt;&lt;year&gt;2015&lt;/year&gt;&lt;/dates&gt;&lt;orig-pub&gt;IESLCQ&amp;#xD;PROSPECTIVE&amp;#xD;VAROTHER&amp;#xD;UDMETACOPDSM&amp;#xD;UDMETACVDSM&lt;/orig-pub&gt;&lt;call-num&gt;&lt;style face="normal" font="default" size="100%"&gt;PR.2W &lt;/style&gt;&lt;style face="underline" font="default" size="100%"&gt;ELEC&lt;/style&gt;&lt;style face="normal" font="default" size="100%"&gt; CCARD-GEN&lt;/style&gt;&lt;/call-num&gt;&lt;label&gt;CARTER2015~&lt;/label&gt;&lt;urls&gt;&lt;/urls&gt;&lt;custom3&gt;1958&lt;/custom3&gt;&lt;custom5&gt;12032015/y&lt;/custom5&gt;&lt;custom6&gt;12022015&amp;#xD;17042015&lt;/custom6&gt;&lt;electronic-resource-num&gt;10.1056/NEJMsa1407211&lt;/electronic-resource-num&gt;&lt;remote-database-name&gt;https://www.nejm.org/doi/pdf/10.1056/NEJMsa1407211?articleTools=true&lt;/remote-database-name&gt;&lt;modified-date&gt;In File&lt;/modified-date&gt;&lt;/record&gt;&lt;/Cite&gt;&lt;/EndNote&gt;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100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34A2D7D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1097" w:type="dxa"/>
          </w:tcPr>
          <w:p w14:paraId="663F531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590" w:type="dxa"/>
          </w:tcPr>
          <w:p w14:paraId="26632FC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</w:p>
        </w:tc>
        <w:tc>
          <w:tcPr>
            <w:tcW w:w="924" w:type="dxa"/>
          </w:tcPr>
          <w:p w14:paraId="462C0B3B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5</w:t>
            </w:r>
          </w:p>
        </w:tc>
        <w:tc>
          <w:tcPr>
            <w:tcW w:w="817" w:type="dxa"/>
          </w:tcPr>
          <w:p w14:paraId="22B7A38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+</w:t>
            </w:r>
          </w:p>
        </w:tc>
        <w:tc>
          <w:tcPr>
            <w:tcW w:w="850" w:type="dxa"/>
          </w:tcPr>
          <w:p w14:paraId="7A09951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5CA9506C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9246</w:t>
            </w:r>
          </w:p>
        </w:tc>
        <w:tc>
          <w:tcPr>
            <w:tcW w:w="1212" w:type="dxa"/>
          </w:tcPr>
          <w:p w14:paraId="667F1A9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</w:t>
            </w:r>
          </w:p>
        </w:tc>
        <w:tc>
          <w:tcPr>
            <w:tcW w:w="810" w:type="dxa"/>
          </w:tcPr>
          <w:p w14:paraId="352B3CF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5</w:t>
            </w:r>
          </w:p>
        </w:tc>
        <w:tc>
          <w:tcPr>
            <w:tcW w:w="592" w:type="dxa"/>
          </w:tcPr>
          <w:p w14:paraId="56CF899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x</w:t>
            </w:r>
          </w:p>
        </w:tc>
        <w:tc>
          <w:tcPr>
            <w:tcW w:w="913" w:type="dxa"/>
          </w:tcPr>
          <w:p w14:paraId="72DED50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699F3F9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1D5759CD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986B5B" w:rsidRPr="0060492E" w14:paraId="20EF6F4E" w14:textId="77777777" w:rsidTr="00693DEF">
        <w:tc>
          <w:tcPr>
            <w:tcW w:w="1139" w:type="dxa"/>
          </w:tcPr>
          <w:p w14:paraId="5B1A055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VLAGT</w:t>
            </w:r>
          </w:p>
        </w:tc>
        <w:tc>
          <w:tcPr>
            <w:tcW w:w="998" w:type="dxa"/>
          </w:tcPr>
          <w:p w14:paraId="104AD58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doaXphZGVoPC9BdXRob3I+PFllYXI+MjAxNjwvWWVh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UYWdoaXphZGVoPC9BdXRob3I+PFllYXI+MjAxNjwvWWVh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7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21EEABD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Netherlands</w:t>
            </w:r>
          </w:p>
        </w:tc>
        <w:tc>
          <w:tcPr>
            <w:tcW w:w="1097" w:type="dxa"/>
          </w:tcPr>
          <w:p w14:paraId="5C42D3A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0ABEC69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65</w:t>
            </w:r>
          </w:p>
        </w:tc>
        <w:tc>
          <w:tcPr>
            <w:tcW w:w="924" w:type="dxa"/>
          </w:tcPr>
          <w:p w14:paraId="53D5AB01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3</w:t>
            </w:r>
          </w:p>
        </w:tc>
        <w:tc>
          <w:tcPr>
            <w:tcW w:w="817" w:type="dxa"/>
          </w:tcPr>
          <w:p w14:paraId="470E33E2" w14:textId="2E895BB5" w:rsidR="00986B5B" w:rsidRPr="0060492E" w:rsidRDefault="007A632F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</w:t>
            </w:r>
            <w:r w:rsidR="00946A58">
              <w:rPr>
                <w:rFonts w:ascii="Book Antiqua" w:hAnsi="Book Antiqua"/>
                <w:szCs w:val="24"/>
              </w:rPr>
              <w:t>AR</w:t>
            </w:r>
          </w:p>
        </w:tc>
        <w:tc>
          <w:tcPr>
            <w:tcW w:w="850" w:type="dxa"/>
          </w:tcPr>
          <w:p w14:paraId="06E93BD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M, F</w:t>
            </w:r>
          </w:p>
        </w:tc>
        <w:tc>
          <w:tcPr>
            <w:tcW w:w="851" w:type="dxa"/>
          </w:tcPr>
          <w:p w14:paraId="3CAA9A87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313</w:t>
            </w:r>
          </w:p>
        </w:tc>
        <w:tc>
          <w:tcPr>
            <w:tcW w:w="1212" w:type="dxa"/>
          </w:tcPr>
          <w:p w14:paraId="77F6EF9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7</w:t>
            </w:r>
          </w:p>
        </w:tc>
        <w:tc>
          <w:tcPr>
            <w:tcW w:w="810" w:type="dxa"/>
          </w:tcPr>
          <w:p w14:paraId="5751E5FE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3</w:t>
            </w:r>
          </w:p>
        </w:tc>
        <w:tc>
          <w:tcPr>
            <w:tcW w:w="592" w:type="dxa"/>
          </w:tcPr>
          <w:p w14:paraId="7BF12A65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, x</w:t>
            </w:r>
          </w:p>
        </w:tc>
        <w:tc>
          <w:tcPr>
            <w:tcW w:w="913" w:type="dxa"/>
          </w:tcPr>
          <w:p w14:paraId="6DF45ED2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52E6A17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ed</w:t>
            </w:r>
          </w:p>
        </w:tc>
        <w:tc>
          <w:tcPr>
            <w:tcW w:w="1168" w:type="dxa"/>
          </w:tcPr>
          <w:p w14:paraId="74CE1458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</w:t>
            </w:r>
          </w:p>
        </w:tc>
      </w:tr>
      <w:tr w:rsidR="00986B5B" w:rsidRPr="0060492E" w14:paraId="6BA496D7" w14:textId="77777777" w:rsidTr="00570534">
        <w:tc>
          <w:tcPr>
            <w:tcW w:w="1139" w:type="dxa"/>
          </w:tcPr>
          <w:p w14:paraId="1C8DB637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lastRenderedPageBreak/>
              <w:t>WHI</w:t>
            </w:r>
          </w:p>
        </w:tc>
        <w:tc>
          <w:tcPr>
            <w:tcW w:w="998" w:type="dxa"/>
          </w:tcPr>
          <w:p w14:paraId="03941C46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YWdhc2FrYTwvQXV0aG9yPjxZZWFyPjIwMjA8L1llYXI+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OYWdhc2FrYTwvQXV0aG9yPjxZZWFyPjIwMjA8L1llYXI+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25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</w:tcPr>
          <w:p w14:paraId="640D570F" w14:textId="668FEFDD" w:rsidR="00986B5B" w:rsidRPr="0060492E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</w:tcPr>
          <w:p w14:paraId="6ED1CC0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</w:tcPr>
          <w:p w14:paraId="018D8390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3</w:t>
            </w:r>
          </w:p>
        </w:tc>
        <w:tc>
          <w:tcPr>
            <w:tcW w:w="924" w:type="dxa"/>
          </w:tcPr>
          <w:p w14:paraId="2CFCDC64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22</w:t>
            </w:r>
          </w:p>
        </w:tc>
        <w:tc>
          <w:tcPr>
            <w:tcW w:w="817" w:type="dxa"/>
          </w:tcPr>
          <w:p w14:paraId="7B9FC13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50-79</w:t>
            </w:r>
          </w:p>
        </w:tc>
        <w:tc>
          <w:tcPr>
            <w:tcW w:w="850" w:type="dxa"/>
          </w:tcPr>
          <w:p w14:paraId="3AC36A7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1" w:type="dxa"/>
          </w:tcPr>
          <w:p w14:paraId="75D89B51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959</w:t>
            </w:r>
          </w:p>
        </w:tc>
        <w:tc>
          <w:tcPr>
            <w:tcW w:w="1212" w:type="dxa"/>
          </w:tcPr>
          <w:p w14:paraId="11CB59D4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0" w:type="dxa"/>
          </w:tcPr>
          <w:p w14:paraId="4141E6F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</w:tcPr>
          <w:p w14:paraId="1846807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</w:tcPr>
          <w:p w14:paraId="63BB8DA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</w:tcPr>
          <w:p w14:paraId="2D353401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</w:tcPr>
          <w:p w14:paraId="6D18CE05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  <w:tr w:rsidR="00986B5B" w:rsidRPr="0060492E" w14:paraId="64870497" w14:textId="77777777" w:rsidTr="00570534">
        <w:tc>
          <w:tcPr>
            <w:tcW w:w="1139" w:type="dxa"/>
            <w:tcBorders>
              <w:bottom w:val="single" w:sz="4" w:space="0" w:color="auto"/>
            </w:tcBorders>
          </w:tcPr>
          <w:p w14:paraId="243BAE3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WHS</w:t>
            </w:r>
          </w:p>
        </w:tc>
        <w:tc>
          <w:tcPr>
            <w:tcW w:w="998" w:type="dxa"/>
            <w:tcBorders>
              <w:bottom w:val="single" w:sz="4" w:space="0" w:color="auto"/>
            </w:tcBorders>
          </w:tcPr>
          <w:p w14:paraId="2097546A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Z2xlcjwvQXV0aG9yPjxZZWFyPjIwMTE8L1llYXI+PFJl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 </w:instrTex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begin">
                <w:fldData xml:space="preserve">PEVuZE5vdGU+PENpdGU+PEF1dGhvcj5BZ2xlcjwvQXV0aG9yPjxZZWFyPjIwMTE8L1llYXI+PFJl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==
</w:fldData>
              </w:fldChar>
            </w:r>
            <w:r w:rsidRPr="0060492E">
              <w:rPr>
                <w:rFonts w:ascii="Book Antiqua" w:hAnsi="Book Antiqua" w:cs="Times New Roman"/>
                <w:szCs w:val="24"/>
              </w:rPr>
              <w:instrText xml:space="preserve"> ADDIN EN.CITE.DATA </w:instrText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  <w:r w:rsidRPr="0060492E">
              <w:rPr>
                <w:rFonts w:ascii="Book Antiqua" w:hAnsi="Book Antiqua" w:cs="Times New Roman"/>
                <w:szCs w:val="24"/>
              </w:rPr>
            </w:r>
            <w:r w:rsidRPr="0060492E">
              <w:rPr>
                <w:rFonts w:ascii="Book Antiqua" w:hAnsi="Book Antiqua" w:cs="Times New Roman"/>
                <w:szCs w:val="24"/>
              </w:rPr>
              <w:fldChar w:fldCharType="separate"/>
            </w:r>
            <w:r w:rsidRPr="0060492E">
              <w:rPr>
                <w:rFonts w:ascii="Book Antiqua" w:hAnsi="Book Antiqua" w:cs="Times New Roman"/>
                <w:noProof/>
                <w:szCs w:val="24"/>
                <w:vertAlign w:val="superscript"/>
              </w:rPr>
              <w:t>[101]</w:t>
            </w:r>
            <w:r w:rsidRPr="0060492E">
              <w:rPr>
                <w:rFonts w:ascii="Book Antiqua" w:hAnsi="Book Antiqua" w:cs="Times New Roman"/>
                <w:szCs w:val="24"/>
              </w:rPr>
              <w:fldChar w:fldCharType="end"/>
            </w:r>
          </w:p>
        </w:tc>
        <w:tc>
          <w:tcPr>
            <w:tcW w:w="1206" w:type="dxa"/>
            <w:tcBorders>
              <w:bottom w:val="single" w:sz="4" w:space="0" w:color="auto"/>
            </w:tcBorders>
          </w:tcPr>
          <w:p w14:paraId="688E3794" w14:textId="6DE7044C" w:rsidR="00986B5B" w:rsidRPr="0060492E" w:rsidRDefault="00DB12F7" w:rsidP="00946A58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U</w:t>
            </w:r>
            <w:r w:rsidR="00946A58">
              <w:rPr>
                <w:rFonts w:ascii="Book Antiqua" w:hAnsi="Book Antiqua" w:cs="Times New Roman"/>
                <w:szCs w:val="24"/>
              </w:rPr>
              <w:t>S</w:t>
            </w:r>
          </w:p>
        </w:tc>
        <w:tc>
          <w:tcPr>
            <w:tcW w:w="1097" w:type="dxa"/>
            <w:tcBorders>
              <w:bottom w:val="single" w:sz="4" w:space="0" w:color="auto"/>
            </w:tcBorders>
          </w:tcPr>
          <w:p w14:paraId="32F7172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Regional</w:t>
            </w:r>
          </w:p>
        </w:tc>
        <w:tc>
          <w:tcPr>
            <w:tcW w:w="590" w:type="dxa"/>
            <w:tcBorders>
              <w:bottom w:val="single" w:sz="4" w:space="0" w:color="auto"/>
            </w:tcBorders>
          </w:tcPr>
          <w:p w14:paraId="4C3F628B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993</w:t>
            </w:r>
          </w:p>
        </w:tc>
        <w:tc>
          <w:tcPr>
            <w:tcW w:w="924" w:type="dxa"/>
            <w:tcBorders>
              <w:bottom w:val="single" w:sz="4" w:space="0" w:color="auto"/>
            </w:tcBorders>
          </w:tcPr>
          <w:p w14:paraId="36B45D9E" w14:textId="77777777" w:rsidR="00986B5B" w:rsidRPr="0060492E" w:rsidRDefault="00986B5B" w:rsidP="0060492E">
            <w:pPr>
              <w:pStyle w:val="af"/>
              <w:widowControl w:val="0"/>
              <w:tabs>
                <w:tab w:val="decimal" w:pos="478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1</w:t>
            </w:r>
          </w:p>
        </w:tc>
        <w:tc>
          <w:tcPr>
            <w:tcW w:w="817" w:type="dxa"/>
            <w:tcBorders>
              <w:bottom w:val="single" w:sz="4" w:space="0" w:color="auto"/>
            </w:tcBorders>
          </w:tcPr>
          <w:p w14:paraId="40783830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45+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5F104F58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F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0FC0CEDE" w14:textId="77777777" w:rsidR="00986B5B" w:rsidRPr="0060492E" w:rsidRDefault="00986B5B" w:rsidP="0060492E">
            <w:pPr>
              <w:pStyle w:val="af"/>
              <w:widowControl w:val="0"/>
              <w:tabs>
                <w:tab w:val="decimal" w:pos="587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604</w:t>
            </w:r>
          </w:p>
        </w:tc>
        <w:tc>
          <w:tcPr>
            <w:tcW w:w="1212" w:type="dxa"/>
            <w:tcBorders>
              <w:bottom w:val="single" w:sz="4" w:space="0" w:color="auto"/>
            </w:tcBorders>
          </w:tcPr>
          <w:p w14:paraId="72CCE3B3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  <w:tc>
          <w:tcPr>
            <w:tcW w:w="810" w:type="dxa"/>
            <w:tcBorders>
              <w:bottom w:val="single" w:sz="4" w:space="0" w:color="auto"/>
            </w:tcBorders>
          </w:tcPr>
          <w:p w14:paraId="39484E0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592" w:type="dxa"/>
            <w:tcBorders>
              <w:bottom w:val="single" w:sz="4" w:space="0" w:color="auto"/>
            </w:tcBorders>
          </w:tcPr>
          <w:p w14:paraId="25E724A9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x</w:t>
            </w:r>
          </w:p>
        </w:tc>
        <w:tc>
          <w:tcPr>
            <w:tcW w:w="913" w:type="dxa"/>
            <w:tcBorders>
              <w:bottom w:val="single" w:sz="4" w:space="0" w:color="auto"/>
            </w:tcBorders>
          </w:tcPr>
          <w:p w14:paraId="2F763C5D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0</w:t>
            </w:r>
          </w:p>
        </w:tc>
        <w:tc>
          <w:tcPr>
            <w:tcW w:w="1074" w:type="dxa"/>
            <w:tcBorders>
              <w:bottom w:val="single" w:sz="4" w:space="0" w:color="auto"/>
            </w:tcBorders>
          </w:tcPr>
          <w:p w14:paraId="65F694DF" w14:textId="77777777" w:rsidR="00986B5B" w:rsidRPr="0060492E" w:rsidRDefault="00986B5B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Diagnosed</w:t>
            </w:r>
          </w:p>
        </w:tc>
        <w:tc>
          <w:tcPr>
            <w:tcW w:w="1168" w:type="dxa"/>
            <w:tcBorders>
              <w:bottom w:val="single" w:sz="4" w:space="0" w:color="auto"/>
            </w:tcBorders>
          </w:tcPr>
          <w:p w14:paraId="3FBA2E17" w14:textId="77777777" w:rsidR="00986B5B" w:rsidRPr="0060492E" w:rsidRDefault="00986B5B" w:rsidP="0060492E">
            <w:pPr>
              <w:pStyle w:val="af"/>
              <w:widowControl w:val="0"/>
              <w:tabs>
                <w:tab w:val="decimal" w:pos="30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Cs w:val="24"/>
              </w:rPr>
            </w:pPr>
            <w:r w:rsidRPr="0060492E">
              <w:rPr>
                <w:rFonts w:ascii="Book Antiqua" w:hAnsi="Book Antiqua" w:cs="Times New Roman"/>
                <w:szCs w:val="24"/>
              </w:rPr>
              <w:t>1</w:t>
            </w:r>
          </w:p>
        </w:tc>
      </w:tr>
    </w:tbl>
    <w:p w14:paraId="13077DC7" w14:textId="07B4E95F" w:rsidR="00AF7249" w:rsidRPr="0060492E" w:rsidRDefault="006D70DD" w:rsidP="0060492E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60492E">
        <w:rPr>
          <w:rFonts w:ascii="Book Antiqua" w:hAnsi="Book Antiqua"/>
          <w:vertAlign w:val="superscript"/>
        </w:rPr>
        <w:t>a</w:t>
      </w:r>
      <w:r w:rsidR="00AF7249" w:rsidRPr="0060492E">
        <w:rPr>
          <w:rFonts w:ascii="Book Antiqua" w:hAnsi="Book Antiqua"/>
        </w:rPr>
        <w:t>Study</w:t>
      </w:r>
      <w:proofErr w:type="spellEnd"/>
      <w:r w:rsidR="00AF7249" w:rsidRPr="0060492E">
        <w:rPr>
          <w:rFonts w:ascii="Book Antiqua" w:hAnsi="Book Antiqua"/>
        </w:rPr>
        <w:t xml:space="preserve"> IDs are CPRD</w:t>
      </w:r>
      <w:r w:rsidR="00126BB9" w:rsidRPr="0060492E">
        <w:rPr>
          <w:rFonts w:ascii="Book Antiqua" w:hAnsi="Book Antiqua"/>
          <w:lang w:eastAsia="zh-CN"/>
        </w:rPr>
        <w:t>:</w:t>
      </w:r>
      <w:r w:rsidR="00AF7249" w:rsidRPr="0060492E">
        <w:rPr>
          <w:rFonts w:ascii="Book Antiqua" w:hAnsi="Book Antiqua"/>
        </w:rPr>
        <w:t xml:space="preserve"> Clinical Practice Research Datalink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CPS-I</w:t>
      </w:r>
      <w:r w:rsidR="00B05B22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Cancer Prevention Study 1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CPS-II</w:t>
      </w:r>
      <w:r w:rsidR="001666D9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Cancer Prevention Study 2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Finn Twins</w:t>
      </w:r>
      <w:r w:rsidR="00F4417D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Finnish Twin Cohort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JACC</w:t>
      </w:r>
      <w:r w:rsidR="0072519E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Japanese Collaborative Cohort Study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KAISER</w:t>
      </w:r>
      <w:r w:rsidR="001F08E5" w:rsidRPr="0060492E">
        <w:rPr>
          <w:rFonts w:ascii="Book Antiqua" w:hAnsi="Book Antiqua"/>
        </w:rPr>
        <w:t xml:space="preserve">: </w:t>
      </w:r>
      <w:r w:rsidR="00AF7249" w:rsidRPr="0060492E">
        <w:rPr>
          <w:rFonts w:ascii="Book Antiqua" w:hAnsi="Book Antiqua"/>
        </w:rPr>
        <w:t>Kaiser Permanente Medical Care Program Study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Million</w:t>
      </w:r>
      <w:r w:rsidR="007D501B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Million Women Study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NHS-HPFS</w:t>
      </w:r>
      <w:r w:rsidR="00704B9A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Nurses’ Health Study and Health Professionals Follow-up Study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NIH-AARP</w:t>
      </w:r>
      <w:r w:rsidR="001F08E5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National Institutes of Health–AARP Diet and Health Study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NLMS</w:t>
      </w:r>
      <w:r w:rsidR="00E96048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National Longitudinal Mortality Study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NOWAC</w:t>
      </w:r>
      <w:r w:rsidR="00AD3A0E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Norwegian Women and Cancer Study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 w:cs="FrutigerLTStd-Roman"/>
        </w:rPr>
        <w:t xml:space="preserve"> </w:t>
      </w:r>
      <w:r w:rsidR="00AF7249" w:rsidRPr="0060492E">
        <w:rPr>
          <w:rFonts w:ascii="Book Antiqua" w:hAnsi="Book Antiqua"/>
        </w:rPr>
        <w:t>PATH</w:t>
      </w:r>
      <w:r w:rsidR="00E34298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Population Assessment of Tobacco and Health Study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SMC</w:t>
      </w:r>
      <w:r w:rsidR="00EA2020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Swedish Mammography Cohort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THIN</w:t>
      </w:r>
      <w:r w:rsidR="00527E1A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The Health Improvement Network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USA5</w:t>
      </w:r>
      <w:r w:rsidR="00527E1A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Five US Cohort Studies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VLAGT</w:t>
      </w:r>
      <w:r w:rsidR="00527E1A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</w:t>
      </w:r>
      <w:proofErr w:type="spellStart"/>
      <w:r w:rsidR="00AF7249" w:rsidRPr="0060492E">
        <w:rPr>
          <w:rFonts w:ascii="Book Antiqua" w:hAnsi="Book Antiqua"/>
        </w:rPr>
        <w:t>Vlagtwedde</w:t>
      </w:r>
      <w:proofErr w:type="spellEnd"/>
      <w:r w:rsidR="00AF7249" w:rsidRPr="0060492E">
        <w:rPr>
          <w:rFonts w:ascii="Book Antiqua" w:hAnsi="Book Antiqua"/>
        </w:rPr>
        <w:t>-Vlaardingen Study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WHI</w:t>
      </w:r>
      <w:r w:rsidR="00527E1A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Women’s Health Initiative Observational Study and</w:t>
      </w:r>
      <w:r w:rsidR="00527E1A" w:rsidRPr="0060492E">
        <w:rPr>
          <w:rFonts w:ascii="Book Antiqua" w:hAnsi="Book Antiqua"/>
        </w:rPr>
        <w:t>;</w:t>
      </w:r>
      <w:r w:rsidR="00AF7249" w:rsidRPr="0060492E">
        <w:rPr>
          <w:rFonts w:ascii="Book Antiqua" w:hAnsi="Book Antiqua"/>
        </w:rPr>
        <w:t xml:space="preserve"> WHS</w:t>
      </w:r>
      <w:r w:rsidR="00527E1A" w:rsidRPr="0060492E">
        <w:rPr>
          <w:rFonts w:ascii="Book Antiqua" w:hAnsi="Book Antiqua"/>
        </w:rPr>
        <w:t>:</w:t>
      </w:r>
      <w:r w:rsidR="00AF7249" w:rsidRPr="0060492E">
        <w:rPr>
          <w:rFonts w:ascii="Book Antiqua" w:hAnsi="Book Antiqua"/>
        </w:rPr>
        <w:t xml:space="preserve"> Women’s Health Study</w:t>
      </w:r>
      <w:r w:rsidR="001D6545">
        <w:rPr>
          <w:rFonts w:ascii="Book Antiqua" w:hAnsi="Book Antiqua" w:hint="eastAsia"/>
          <w:lang w:eastAsia="zh-CN"/>
        </w:rPr>
        <w:t>;</w:t>
      </w:r>
      <w:r w:rsidR="001D6545">
        <w:rPr>
          <w:rFonts w:ascii="Book Antiqua" w:hAnsi="Book Antiqua"/>
          <w:lang w:eastAsia="zh-CN"/>
        </w:rPr>
        <w:t xml:space="preserve"> US: </w:t>
      </w:r>
      <w:r w:rsidR="001D6545" w:rsidRPr="00ED2EE6">
        <w:rPr>
          <w:rFonts w:ascii="Book Antiqua" w:hAnsi="Book Antiqua"/>
          <w:lang w:eastAsia="zh-CN"/>
        </w:rPr>
        <w:t>United States</w:t>
      </w:r>
      <w:r w:rsidR="001D6545">
        <w:rPr>
          <w:rFonts w:ascii="Book Antiqua" w:hAnsi="Book Antiqua"/>
          <w:lang w:eastAsia="zh-CN"/>
        </w:rPr>
        <w:t xml:space="preserve">; UK: </w:t>
      </w:r>
      <w:r w:rsidR="001D6545" w:rsidRPr="00ED2EE6">
        <w:rPr>
          <w:rFonts w:ascii="Book Antiqua" w:hAnsi="Book Antiqua"/>
          <w:lang w:eastAsia="zh-CN"/>
        </w:rPr>
        <w:t>United Kingdom</w:t>
      </w:r>
      <w:r w:rsidR="000F5D1D" w:rsidRPr="0060492E">
        <w:rPr>
          <w:rFonts w:ascii="Book Antiqua" w:hAnsi="Book Antiqua"/>
        </w:rPr>
        <w:t>.</w:t>
      </w:r>
    </w:p>
    <w:p w14:paraId="2170F1A8" w14:textId="3207F672" w:rsidR="00AF7249" w:rsidRPr="0060492E" w:rsidRDefault="00AD6007" w:rsidP="0060492E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</w:rPr>
      </w:pPr>
      <w:proofErr w:type="spellStart"/>
      <w:r w:rsidRPr="0060492E">
        <w:rPr>
          <w:rFonts w:ascii="Book Antiqua" w:hAnsi="Book Antiqua"/>
          <w:vertAlign w:val="superscript"/>
        </w:rPr>
        <w:t>b</w:t>
      </w:r>
      <w:r w:rsidR="00AF7249" w:rsidRPr="0060492E">
        <w:rPr>
          <w:rFonts w:ascii="Book Antiqua" w:hAnsi="Book Antiqua"/>
        </w:rPr>
        <w:t>N</w:t>
      </w:r>
      <w:r w:rsidR="00946A58">
        <w:rPr>
          <w:rFonts w:ascii="Book Antiqua" w:hAnsi="Book Antiqua"/>
        </w:rPr>
        <w:t>AR</w:t>
      </w:r>
      <w:proofErr w:type="spellEnd"/>
      <w:r w:rsidR="00946A58">
        <w:rPr>
          <w:rFonts w:ascii="Book Antiqua" w:hAnsi="Book Antiqua"/>
        </w:rPr>
        <w:t>: N</w:t>
      </w:r>
      <w:r w:rsidR="00AF7249" w:rsidRPr="0060492E">
        <w:rPr>
          <w:rFonts w:ascii="Book Antiqua" w:hAnsi="Book Antiqua"/>
        </w:rPr>
        <w:t>o age restriction</w:t>
      </w:r>
      <w:r w:rsidR="000F5D1D" w:rsidRPr="0060492E">
        <w:rPr>
          <w:rFonts w:ascii="Book Antiqua" w:hAnsi="Book Antiqua"/>
        </w:rPr>
        <w:t>.</w:t>
      </w:r>
    </w:p>
    <w:p w14:paraId="04F37843" w14:textId="6708E732" w:rsidR="00AF7249" w:rsidRPr="0060492E" w:rsidRDefault="00237EF2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c</w:t>
      </w:r>
      <w:r w:rsidR="00AF7249" w:rsidRPr="0060492E">
        <w:rPr>
          <w:rFonts w:ascii="Book Antiqua" w:hAnsi="Book Antiqua"/>
          <w:szCs w:val="24"/>
        </w:rPr>
        <w:t>C</w:t>
      </w:r>
      <w:proofErr w:type="spellEnd"/>
      <w:r w:rsidR="004C1FC2" w:rsidRPr="0060492E">
        <w:rPr>
          <w:rFonts w:ascii="Book Antiqua" w:hAnsi="Book Antiqua"/>
          <w:szCs w:val="24"/>
          <w:lang w:eastAsia="zh-CN"/>
        </w:rPr>
        <w:t>:</w:t>
      </w:r>
      <w:r w:rsidR="00AF7249" w:rsidRPr="0060492E">
        <w:rPr>
          <w:rFonts w:ascii="Book Antiqua" w:hAnsi="Book Antiqua"/>
          <w:szCs w:val="24"/>
        </w:rPr>
        <w:t xml:space="preserve"> Results only for sexes combined</w:t>
      </w:r>
      <w:r w:rsidR="000F5D1D" w:rsidRPr="0060492E">
        <w:rPr>
          <w:rFonts w:ascii="Book Antiqua" w:hAnsi="Book Antiqua"/>
          <w:szCs w:val="24"/>
        </w:rPr>
        <w:t>.</w:t>
      </w:r>
    </w:p>
    <w:p w14:paraId="0B596358" w14:textId="529CC3A8" w:rsidR="00AF7249" w:rsidRPr="0060492E" w:rsidRDefault="004E161C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d</w:t>
      </w:r>
      <w:r w:rsidR="00AF7249" w:rsidRPr="0060492E">
        <w:rPr>
          <w:rFonts w:ascii="Book Antiqua" w:hAnsi="Book Antiqua"/>
          <w:szCs w:val="24"/>
        </w:rPr>
        <w:t>Disease</w:t>
      </w:r>
      <w:proofErr w:type="spellEnd"/>
      <w:r w:rsidR="00AF7249" w:rsidRPr="0060492E">
        <w:rPr>
          <w:rFonts w:ascii="Book Antiqua" w:hAnsi="Book Antiqua"/>
          <w:szCs w:val="24"/>
        </w:rPr>
        <w:t xml:space="preserve"> definition codes: 1 = Self-report; 2 = ICD-10 J40-44; 3 = GP notes and ICD-10 J41-44; 4 = ICD-9 491, 492, 494-496; 5 = Participants entitled to special reimbursement or regularly used anticholinergics; 6 = ICD-10 J41-J44 J47; 7 = ICD-9 490-2, 494, 496 ICD-10 J40-J44, J47; 8 = ICD-10 J44; 9 = GP notes and ICD codes, unstated; </w:t>
      </w:r>
      <w:r w:rsidR="0065313E">
        <w:rPr>
          <w:rFonts w:ascii="Book Antiqua" w:hAnsi="Book Antiqua"/>
          <w:szCs w:val="24"/>
        </w:rPr>
        <w:t>DU</w:t>
      </w:r>
      <w:r w:rsidR="00AF7249" w:rsidRPr="0060492E">
        <w:rPr>
          <w:rFonts w:ascii="Book Antiqua" w:hAnsi="Book Antiqua"/>
          <w:szCs w:val="24"/>
        </w:rPr>
        <w:t xml:space="preserve"> = definition unstated</w:t>
      </w:r>
      <w:r w:rsidR="000F5D1D" w:rsidRPr="0060492E">
        <w:rPr>
          <w:rFonts w:ascii="Book Antiqua" w:hAnsi="Book Antiqua"/>
          <w:szCs w:val="24"/>
        </w:rPr>
        <w:t>.</w:t>
      </w:r>
    </w:p>
    <w:p w14:paraId="7F44DD40" w14:textId="1546FA57" w:rsidR="00AF7249" w:rsidRPr="0060492E" w:rsidRDefault="004E161C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e</w:t>
      </w:r>
      <w:r w:rsidR="00AF7249" w:rsidRPr="0060492E">
        <w:rPr>
          <w:rFonts w:ascii="Book Antiqua" w:hAnsi="Book Antiqua"/>
          <w:szCs w:val="24"/>
        </w:rPr>
        <w:t>Number</w:t>
      </w:r>
      <w:proofErr w:type="spellEnd"/>
      <w:r w:rsidR="00AF7249" w:rsidRPr="0060492E">
        <w:rPr>
          <w:rFonts w:ascii="Book Antiqua" w:hAnsi="Book Antiqua"/>
          <w:szCs w:val="24"/>
        </w:rPr>
        <w:t xml:space="preserve"> of adjustment factors for which RR available (0 = unadjusted, 1 = age adjusted, N&gt;1 = adjusted for N factors)</w:t>
      </w:r>
      <w:r w:rsidR="000F5D1D" w:rsidRPr="0060492E">
        <w:rPr>
          <w:rFonts w:ascii="Book Antiqua" w:hAnsi="Book Antiqua"/>
          <w:szCs w:val="24"/>
        </w:rPr>
        <w:t>.</w:t>
      </w:r>
    </w:p>
    <w:p w14:paraId="0FE8E43D" w14:textId="2917E8B4" w:rsidR="00AF7249" w:rsidRPr="0060492E" w:rsidRDefault="00C66079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lastRenderedPageBreak/>
        <w:t>f</w:t>
      </w:r>
      <w:r w:rsidR="00AF7249" w:rsidRPr="0060492E">
        <w:rPr>
          <w:rFonts w:ascii="Book Antiqua" w:hAnsi="Book Antiqua"/>
          <w:szCs w:val="24"/>
        </w:rPr>
        <w:t>x</w:t>
      </w:r>
      <w:proofErr w:type="spellEnd"/>
      <w:r w:rsidR="005E761F" w:rsidRPr="0060492E">
        <w:rPr>
          <w:rFonts w:ascii="Book Antiqua" w:hAnsi="Book Antiqua"/>
          <w:szCs w:val="24"/>
        </w:rPr>
        <w:t>:</w:t>
      </w:r>
      <w:r w:rsidR="00AF7249" w:rsidRPr="0060492E">
        <w:rPr>
          <w:rFonts w:ascii="Book Antiqua" w:hAnsi="Book Antiqua"/>
          <w:szCs w:val="24"/>
        </w:rPr>
        <w:t xml:space="preserve"> </w:t>
      </w:r>
      <w:r w:rsidR="005E761F" w:rsidRPr="0060492E">
        <w:rPr>
          <w:rFonts w:ascii="Book Antiqua" w:hAnsi="Book Antiqua"/>
          <w:szCs w:val="24"/>
        </w:rPr>
        <w:t xml:space="preserve">Results </w:t>
      </w:r>
      <w:r w:rsidR="00AF7249" w:rsidRPr="0060492E">
        <w:rPr>
          <w:rFonts w:ascii="Book Antiqua" w:hAnsi="Book Antiqua"/>
          <w:szCs w:val="24"/>
        </w:rPr>
        <w:t>available for exclusive use</w:t>
      </w:r>
      <w:r w:rsidR="000F5D1D" w:rsidRPr="0060492E">
        <w:rPr>
          <w:rFonts w:ascii="Book Antiqua" w:hAnsi="Book Antiqua"/>
          <w:szCs w:val="24"/>
        </w:rPr>
        <w:t>.</w:t>
      </w:r>
    </w:p>
    <w:p w14:paraId="7488BD51" w14:textId="5F966E72" w:rsidR="00AF7249" w:rsidRPr="0060492E" w:rsidRDefault="00934501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g</w:t>
      </w:r>
      <w:r w:rsidR="00AF7249" w:rsidRPr="0060492E">
        <w:rPr>
          <w:rFonts w:ascii="Book Antiqua" w:hAnsi="Book Antiqua"/>
          <w:szCs w:val="24"/>
        </w:rPr>
        <w:t>x</w:t>
      </w:r>
      <w:proofErr w:type="spellEnd"/>
      <w:r w:rsidR="00EF67AA" w:rsidRPr="0060492E">
        <w:rPr>
          <w:rFonts w:ascii="Book Antiqua" w:hAnsi="Book Antiqua"/>
          <w:szCs w:val="24"/>
        </w:rPr>
        <w:t>:</w:t>
      </w:r>
      <w:r w:rsidR="00AF7249" w:rsidRPr="0060492E">
        <w:rPr>
          <w:rFonts w:ascii="Book Antiqua" w:hAnsi="Book Antiqua"/>
          <w:szCs w:val="24"/>
        </w:rPr>
        <w:t xml:space="preserve"> </w:t>
      </w:r>
      <w:r w:rsidR="00EF67AA" w:rsidRPr="0060492E">
        <w:rPr>
          <w:rFonts w:ascii="Book Antiqua" w:hAnsi="Book Antiqua"/>
          <w:szCs w:val="24"/>
        </w:rPr>
        <w:t xml:space="preserve">Results </w:t>
      </w:r>
      <w:r w:rsidR="00AF7249" w:rsidRPr="0060492E">
        <w:rPr>
          <w:rFonts w:ascii="Book Antiqua" w:hAnsi="Book Antiqua"/>
          <w:szCs w:val="24"/>
        </w:rPr>
        <w:t>available with deaths excluded in early period of follow-up</w:t>
      </w:r>
      <w:r w:rsidR="000F5D1D" w:rsidRPr="0060492E">
        <w:rPr>
          <w:rFonts w:ascii="Book Antiqua" w:hAnsi="Book Antiqua"/>
          <w:szCs w:val="24"/>
        </w:rPr>
        <w:t>.</w:t>
      </w:r>
    </w:p>
    <w:p w14:paraId="3CD3BF5E" w14:textId="0494E80A" w:rsidR="00AF7249" w:rsidRPr="0060492E" w:rsidRDefault="004F5393" w:rsidP="0060492E">
      <w:pPr>
        <w:pStyle w:val="af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ind w:left="284" w:hanging="284"/>
        <w:jc w:val="both"/>
        <w:rPr>
          <w:rFonts w:ascii="Book Antiqua" w:hAnsi="Book Antiqua"/>
          <w:szCs w:val="24"/>
          <w:lang w:eastAsia="zh-CN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h</w:t>
      </w:r>
      <w:r w:rsidR="004679B1" w:rsidRPr="0060492E">
        <w:rPr>
          <w:rFonts w:ascii="Book Antiqua" w:hAnsi="Book Antiqua"/>
          <w:szCs w:val="24"/>
        </w:rPr>
        <w:t>N</w:t>
      </w:r>
      <w:r w:rsidR="00AF7249" w:rsidRPr="0060492E">
        <w:rPr>
          <w:rFonts w:ascii="Book Antiqua" w:hAnsi="Book Antiqua"/>
          <w:szCs w:val="24"/>
        </w:rPr>
        <w:t>umber</w:t>
      </w:r>
      <w:proofErr w:type="spellEnd"/>
      <w:r w:rsidR="00AF7249" w:rsidRPr="0060492E">
        <w:rPr>
          <w:rFonts w:ascii="Book Antiqua" w:hAnsi="Book Antiqua"/>
          <w:szCs w:val="24"/>
        </w:rPr>
        <w:t xml:space="preserve"> of RRs available</w:t>
      </w:r>
      <w:r w:rsidR="000F5D1D" w:rsidRPr="0060492E">
        <w:rPr>
          <w:rFonts w:ascii="Book Antiqua" w:hAnsi="Book Antiqua"/>
          <w:szCs w:val="24"/>
          <w:lang w:eastAsia="zh-CN"/>
        </w:rPr>
        <w:t>.</w:t>
      </w:r>
    </w:p>
    <w:p w14:paraId="1F7D6E58" w14:textId="31704963" w:rsidR="006D70DD" w:rsidRPr="0060492E" w:rsidRDefault="00D6156B" w:rsidP="0060492E">
      <w:pPr>
        <w:pStyle w:val="af"/>
        <w:spacing w:line="360" w:lineRule="auto"/>
        <w:jc w:val="both"/>
        <w:rPr>
          <w:rFonts w:ascii="Book Antiqua" w:hAnsi="Book Antiqua"/>
          <w:szCs w:val="24"/>
        </w:rPr>
      </w:pPr>
      <w:proofErr w:type="spellStart"/>
      <w:r w:rsidRPr="0060492E">
        <w:rPr>
          <w:rFonts w:ascii="Book Antiqua" w:hAnsi="Book Antiqua"/>
          <w:szCs w:val="24"/>
          <w:vertAlign w:val="superscript"/>
        </w:rPr>
        <w:t>i</w:t>
      </w:r>
      <w:r w:rsidR="00AF7249" w:rsidRPr="0060492E">
        <w:rPr>
          <w:rFonts w:ascii="Book Antiqua" w:hAnsi="Book Antiqua"/>
          <w:szCs w:val="24"/>
        </w:rPr>
        <w:t>Study</w:t>
      </w:r>
      <w:proofErr w:type="spellEnd"/>
      <w:r w:rsidR="00AF7249" w:rsidRPr="0060492E">
        <w:rPr>
          <w:rFonts w:ascii="Book Antiqua" w:hAnsi="Book Antiqua"/>
          <w:szCs w:val="24"/>
        </w:rPr>
        <w:t xml:space="preserve"> included despite only 68 COPD cases as results are available for lung cancer</w:t>
      </w:r>
      <w:r w:rsidR="006D70DD" w:rsidRPr="0060492E">
        <w:rPr>
          <w:rFonts w:ascii="Book Antiqua" w:hAnsi="Book Antiqua"/>
          <w:szCs w:val="24"/>
        </w:rPr>
        <w:t>.</w:t>
      </w:r>
    </w:p>
    <w:p w14:paraId="6CD7CE64" w14:textId="77777777" w:rsidR="00D746CB" w:rsidRPr="0060492E" w:rsidRDefault="00D746CB" w:rsidP="0060492E">
      <w:pPr>
        <w:spacing w:line="360" w:lineRule="auto"/>
        <w:jc w:val="both"/>
        <w:rPr>
          <w:rFonts w:ascii="Book Antiqua" w:hAnsi="Book Antiqua"/>
        </w:rPr>
      </w:pPr>
    </w:p>
    <w:p w14:paraId="6FAD31D9" w14:textId="77777777" w:rsidR="00AC36FC" w:rsidRDefault="00AC36FC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65295509" w14:textId="28195A62" w:rsidR="00196B6B" w:rsidRPr="0060492E" w:rsidRDefault="00635240" w:rsidP="0060492E">
      <w:pPr>
        <w:spacing w:line="360" w:lineRule="auto"/>
        <w:jc w:val="both"/>
        <w:rPr>
          <w:rFonts w:ascii="Book Antiqua" w:hAnsi="Book Antiqua"/>
          <w:b/>
        </w:rPr>
      </w:pPr>
      <w:r w:rsidRPr="0060492E">
        <w:rPr>
          <w:rFonts w:ascii="Book Antiqua" w:hAnsi="Book Antiqua"/>
          <w:b/>
        </w:rPr>
        <w:lastRenderedPageBreak/>
        <w:t>Tab</w:t>
      </w:r>
      <w:r w:rsidR="009B3D5C" w:rsidRPr="0060492E">
        <w:rPr>
          <w:rFonts w:ascii="Book Antiqua" w:hAnsi="Book Antiqua"/>
          <w:b/>
        </w:rPr>
        <w:t xml:space="preserve">le 3 Lung cancer and current </w:t>
      </w:r>
      <w:r w:rsidR="009B3D5C" w:rsidRPr="0060492E">
        <w:rPr>
          <w:rFonts w:ascii="Book Antiqua" w:hAnsi="Book Antiqua"/>
          <w:b/>
          <w:i/>
        </w:rPr>
        <w:t>vs</w:t>
      </w:r>
      <w:r w:rsidRPr="0060492E">
        <w:rPr>
          <w:rFonts w:ascii="Book Antiqua" w:hAnsi="Book Antiqua"/>
          <w:b/>
        </w:rPr>
        <w:t xml:space="preserve"> never cigarette smoking – results from random effects meta-analyses</w:t>
      </w:r>
    </w:p>
    <w:tbl>
      <w:tblPr>
        <w:tblW w:w="10915" w:type="dxa"/>
        <w:tblLook w:val="0000" w:firstRow="0" w:lastRow="0" w:firstColumn="0" w:lastColumn="0" w:noHBand="0" w:noVBand="0"/>
      </w:tblPr>
      <w:tblGrid>
        <w:gridCol w:w="951"/>
        <w:gridCol w:w="1504"/>
        <w:gridCol w:w="1593"/>
        <w:gridCol w:w="805"/>
        <w:gridCol w:w="1043"/>
        <w:gridCol w:w="2434"/>
        <w:gridCol w:w="2585"/>
      </w:tblGrid>
      <w:tr w:rsidR="00635240" w:rsidRPr="0060492E" w14:paraId="51390CFA" w14:textId="77777777" w:rsidTr="009206F7">
        <w:trPr>
          <w:tblHeader/>
        </w:trPr>
        <w:tc>
          <w:tcPr>
            <w:tcW w:w="95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FA09775" w14:textId="5C7AE2F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60492E">
              <w:rPr>
                <w:rFonts w:ascii="Book Antiqua" w:hAnsi="Book Antiqua"/>
                <w:b/>
                <w:szCs w:val="24"/>
              </w:rPr>
              <w:t>Full output</w:t>
            </w:r>
            <w:r w:rsidR="00AF16B5" w:rsidRPr="0060492E">
              <w:rPr>
                <w:rFonts w:ascii="Book Antiqua" w:hAnsi="Book Antiqua"/>
                <w:b/>
                <w:szCs w:val="24"/>
                <w:lang w:eastAsia="zh-CN"/>
              </w:rPr>
              <w:t xml:space="preserve"> </w:t>
            </w:r>
            <w:r w:rsidR="00AF16B5" w:rsidRPr="0060492E">
              <w:rPr>
                <w:rFonts w:ascii="Book Antiqua" w:hAnsi="Book Antiqua"/>
                <w:b/>
                <w:szCs w:val="24"/>
              </w:rPr>
              <w:t>t</w:t>
            </w:r>
            <w:r w:rsidRPr="0060492E">
              <w:rPr>
                <w:rFonts w:ascii="Book Antiqua" w:hAnsi="Book Antiqua"/>
                <w:b/>
                <w:szCs w:val="24"/>
              </w:rPr>
              <w:t>able</w:t>
            </w:r>
          </w:p>
        </w:tc>
        <w:tc>
          <w:tcPr>
            <w:tcW w:w="150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EDF2C7D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60492E">
              <w:rPr>
                <w:rFonts w:ascii="Book Antiqua" w:hAnsi="Book Antiqua"/>
                <w:b/>
                <w:szCs w:val="24"/>
              </w:rPr>
              <w:t>Factor</w:t>
            </w:r>
          </w:p>
        </w:tc>
        <w:tc>
          <w:tcPr>
            <w:tcW w:w="159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2BA67BC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60492E">
              <w:rPr>
                <w:rFonts w:ascii="Book Antiqua" w:hAnsi="Book Antiqua"/>
                <w:b/>
                <w:szCs w:val="24"/>
              </w:rPr>
              <w:t>Level</w:t>
            </w:r>
          </w:p>
        </w:tc>
        <w:tc>
          <w:tcPr>
            <w:tcW w:w="80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42A9D91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60492E">
              <w:rPr>
                <w:rFonts w:ascii="Book Antiqua" w:hAnsi="Book Antiqua"/>
                <w:b/>
                <w:szCs w:val="24"/>
              </w:rPr>
              <w:t>No of RRs</w:t>
            </w: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1EBB0B3" w14:textId="4921B7C3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60492E">
              <w:rPr>
                <w:rFonts w:ascii="Book Antiqua" w:hAnsi="Book Antiqua"/>
                <w:b/>
                <w:szCs w:val="24"/>
              </w:rPr>
              <w:t xml:space="preserve">No of </w:t>
            </w:r>
            <w:r w:rsidR="00604806" w:rsidRPr="0060492E">
              <w:rPr>
                <w:rFonts w:ascii="Book Antiqua" w:hAnsi="Book Antiqua"/>
                <w:b/>
                <w:szCs w:val="24"/>
              </w:rPr>
              <w:t>studies</w:t>
            </w:r>
          </w:p>
        </w:tc>
        <w:tc>
          <w:tcPr>
            <w:tcW w:w="243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9E68197" w14:textId="5AC47B46" w:rsidR="00635240" w:rsidRPr="0060492E" w:rsidRDefault="00AF16B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60492E">
              <w:rPr>
                <w:rFonts w:ascii="Book Antiqua" w:hAnsi="Book Antiqua"/>
                <w:b/>
                <w:szCs w:val="24"/>
              </w:rPr>
              <w:t>RR (95%</w:t>
            </w:r>
            <w:r w:rsidR="00635240" w:rsidRPr="0060492E">
              <w:rPr>
                <w:rFonts w:ascii="Book Antiqua" w:hAnsi="Book Antiqua"/>
                <w:b/>
                <w:szCs w:val="24"/>
              </w:rPr>
              <w:t>CI)</w:t>
            </w:r>
          </w:p>
        </w:tc>
        <w:tc>
          <w:tcPr>
            <w:tcW w:w="258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B067165" w14:textId="630ADB2C" w:rsidR="00635240" w:rsidRPr="0060492E" w:rsidRDefault="00126BAE" w:rsidP="00126BA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>
              <w:rPr>
                <w:rFonts w:ascii="Book Antiqua" w:hAnsi="Book Antiqua"/>
                <w:b/>
                <w:szCs w:val="24"/>
              </w:rPr>
              <w:t>H</w:t>
            </w:r>
            <w:r w:rsidR="00635240" w:rsidRPr="0060492E">
              <w:rPr>
                <w:rFonts w:ascii="Book Antiqua" w:hAnsi="Book Antiqua"/>
                <w:b/>
                <w:szCs w:val="24"/>
              </w:rPr>
              <w:t>eterogeneity</w:t>
            </w:r>
            <w:r>
              <w:rPr>
                <w:rFonts w:ascii="Book Antiqua" w:hAnsi="Book Antiqua"/>
                <w:b/>
                <w:szCs w:val="24"/>
              </w:rPr>
              <w:t xml:space="preserve"> test</w:t>
            </w:r>
            <w:r w:rsidR="00AF16B5" w:rsidRPr="0060492E">
              <w:rPr>
                <w:rFonts w:ascii="Book Antiqua" w:hAnsi="Book Antiqua"/>
                <w:b/>
                <w:szCs w:val="24"/>
              </w:rPr>
              <w:t xml:space="preserve"> by level (NS </w:t>
            </w:r>
            <w:r w:rsidR="00635240" w:rsidRPr="0060492E">
              <w:rPr>
                <w:rFonts w:ascii="Book Antiqua" w:hAnsi="Book Antiqua"/>
                <w:b/>
                <w:szCs w:val="24"/>
              </w:rPr>
              <w:t>=</w:t>
            </w:r>
            <w:r w:rsidR="00AF16B5" w:rsidRPr="0060492E">
              <w:rPr>
                <w:rFonts w:ascii="Book Antiqua" w:hAnsi="Book Antiqua"/>
                <w:b/>
                <w:szCs w:val="24"/>
              </w:rPr>
              <w:t xml:space="preserve"> </w:t>
            </w:r>
            <w:r w:rsidR="00AF16B5" w:rsidRPr="0060492E">
              <w:rPr>
                <w:rFonts w:ascii="Book Antiqua" w:hAnsi="Book Antiqua"/>
                <w:b/>
                <w:i/>
                <w:szCs w:val="24"/>
              </w:rPr>
              <w:t>P</w:t>
            </w:r>
            <w:r w:rsidR="00AF16B5" w:rsidRPr="0060492E">
              <w:rPr>
                <w:rFonts w:ascii="Book Antiqua" w:hAnsi="Book Antiqua"/>
                <w:b/>
                <w:szCs w:val="24"/>
              </w:rPr>
              <w:t xml:space="preserve"> </w:t>
            </w:r>
            <w:r w:rsidR="00635240" w:rsidRPr="0060492E">
              <w:rPr>
                <w:rFonts w:ascii="Book Antiqua" w:hAnsi="Book Antiqua" w:cs="Times New Roman"/>
                <w:b/>
                <w:szCs w:val="24"/>
              </w:rPr>
              <w:t>≥</w:t>
            </w:r>
            <w:r w:rsidR="00AF16B5" w:rsidRPr="0060492E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r w:rsidR="00635240" w:rsidRPr="0060492E">
              <w:rPr>
                <w:rFonts w:ascii="Book Antiqua" w:hAnsi="Book Antiqua"/>
                <w:b/>
                <w:szCs w:val="24"/>
              </w:rPr>
              <w:t>0.1) and trend if relevant</w:t>
            </w:r>
          </w:p>
        </w:tc>
      </w:tr>
      <w:tr w:rsidR="00635240" w:rsidRPr="0060492E" w14:paraId="21D74B66" w14:textId="77777777" w:rsidTr="009206F7">
        <w:tc>
          <w:tcPr>
            <w:tcW w:w="951" w:type="dxa"/>
          </w:tcPr>
          <w:p w14:paraId="6B3DE3D7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</w:tcPr>
          <w:p w14:paraId="405A9A1A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All</w:t>
            </w:r>
          </w:p>
        </w:tc>
        <w:tc>
          <w:tcPr>
            <w:tcW w:w="1593" w:type="dxa"/>
          </w:tcPr>
          <w:p w14:paraId="6ED6BFF8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805" w:type="dxa"/>
          </w:tcPr>
          <w:p w14:paraId="3F8F75D8" w14:textId="77777777" w:rsidR="00635240" w:rsidRPr="0060492E" w:rsidRDefault="0063524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2</w:t>
            </w:r>
          </w:p>
        </w:tc>
        <w:tc>
          <w:tcPr>
            <w:tcW w:w="1043" w:type="dxa"/>
          </w:tcPr>
          <w:p w14:paraId="7DA8B6E8" w14:textId="77777777" w:rsidR="00635240" w:rsidRPr="0060492E" w:rsidRDefault="0063524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44</w:t>
            </w:r>
          </w:p>
        </w:tc>
        <w:tc>
          <w:tcPr>
            <w:tcW w:w="2434" w:type="dxa"/>
          </w:tcPr>
          <w:p w14:paraId="4C7DE182" w14:textId="77777777" w:rsidR="00635240" w:rsidRPr="0060492E" w:rsidRDefault="0063524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.14 (10.30-14.30)</w:t>
            </w:r>
          </w:p>
        </w:tc>
        <w:tc>
          <w:tcPr>
            <w:tcW w:w="2585" w:type="dxa"/>
          </w:tcPr>
          <w:p w14:paraId="1441228E" w14:textId="6A64B8D9" w:rsidR="00635240" w:rsidRPr="0060492E" w:rsidRDefault="00AF16B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</w:t>
            </w:r>
            <w:r w:rsidR="00635240" w:rsidRPr="0060492E">
              <w:rPr>
                <w:rFonts w:ascii="Book Antiqua" w:hAnsi="Book Antiqua"/>
                <w:szCs w:val="24"/>
              </w:rPr>
              <w:t>&lt;</w:t>
            </w:r>
            <w:r w:rsidRPr="0060492E">
              <w:rPr>
                <w:rFonts w:ascii="Book Antiqua" w:hAnsi="Book Antiqua"/>
                <w:szCs w:val="24"/>
              </w:rPr>
              <w:t xml:space="preserve"> </w:t>
            </w:r>
            <w:r w:rsidR="00635240" w:rsidRPr="0060492E">
              <w:rPr>
                <w:rFonts w:ascii="Book Antiqua" w:hAnsi="Book Antiqua"/>
                <w:szCs w:val="24"/>
              </w:rPr>
              <w:t>0.001</w:t>
            </w:r>
          </w:p>
        </w:tc>
      </w:tr>
      <w:tr w:rsidR="00693DEF" w:rsidRPr="0060492E" w14:paraId="3CA1731A" w14:textId="77777777" w:rsidTr="009206F7">
        <w:tc>
          <w:tcPr>
            <w:tcW w:w="951" w:type="dxa"/>
          </w:tcPr>
          <w:p w14:paraId="0DF402E7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1504" w:type="dxa"/>
            <w:vMerge w:val="restart"/>
          </w:tcPr>
          <w:p w14:paraId="65200A6B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Sex</w:t>
            </w:r>
          </w:p>
        </w:tc>
        <w:tc>
          <w:tcPr>
            <w:tcW w:w="1593" w:type="dxa"/>
          </w:tcPr>
          <w:p w14:paraId="193C950C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Combined</w:t>
            </w:r>
          </w:p>
        </w:tc>
        <w:tc>
          <w:tcPr>
            <w:tcW w:w="805" w:type="dxa"/>
          </w:tcPr>
          <w:p w14:paraId="442EAF99" w14:textId="77777777" w:rsidR="00693DEF" w:rsidRPr="0060492E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1043" w:type="dxa"/>
          </w:tcPr>
          <w:p w14:paraId="4E1349F0" w14:textId="77777777" w:rsidR="00693DEF" w:rsidRPr="0060492E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2434" w:type="dxa"/>
          </w:tcPr>
          <w:p w14:paraId="55084F5B" w14:textId="77777777" w:rsidR="00693DEF" w:rsidRPr="0060492E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.93 (10.55-15.84)</w:t>
            </w:r>
          </w:p>
        </w:tc>
        <w:tc>
          <w:tcPr>
            <w:tcW w:w="2585" w:type="dxa"/>
          </w:tcPr>
          <w:p w14:paraId="3AD947BA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60492E" w14:paraId="1B0B06E8" w14:textId="77777777" w:rsidTr="009206F7">
        <w:tc>
          <w:tcPr>
            <w:tcW w:w="951" w:type="dxa"/>
          </w:tcPr>
          <w:p w14:paraId="18C97FB2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05347B93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49757AD0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Males</w:t>
            </w:r>
          </w:p>
        </w:tc>
        <w:tc>
          <w:tcPr>
            <w:tcW w:w="805" w:type="dxa"/>
          </w:tcPr>
          <w:p w14:paraId="3AF5512F" w14:textId="77777777" w:rsidR="00693DEF" w:rsidRPr="0060492E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6</w:t>
            </w:r>
          </w:p>
        </w:tc>
        <w:tc>
          <w:tcPr>
            <w:tcW w:w="1043" w:type="dxa"/>
          </w:tcPr>
          <w:p w14:paraId="703846D2" w14:textId="77777777" w:rsidR="00693DEF" w:rsidRPr="0060492E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6</w:t>
            </w:r>
          </w:p>
        </w:tc>
        <w:tc>
          <w:tcPr>
            <w:tcW w:w="2434" w:type="dxa"/>
          </w:tcPr>
          <w:p w14:paraId="3A01E2D2" w14:textId="77777777" w:rsidR="00693DEF" w:rsidRPr="0060492E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.95 (9.82-17.08)</w:t>
            </w:r>
          </w:p>
        </w:tc>
        <w:tc>
          <w:tcPr>
            <w:tcW w:w="2585" w:type="dxa"/>
          </w:tcPr>
          <w:p w14:paraId="756767EE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60492E" w14:paraId="3F075803" w14:textId="77777777" w:rsidTr="009206F7">
        <w:tc>
          <w:tcPr>
            <w:tcW w:w="951" w:type="dxa"/>
          </w:tcPr>
          <w:p w14:paraId="1114A60F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603354A1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2C4293C2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Females</w:t>
            </w:r>
          </w:p>
        </w:tc>
        <w:tc>
          <w:tcPr>
            <w:tcW w:w="805" w:type="dxa"/>
          </w:tcPr>
          <w:p w14:paraId="112B4934" w14:textId="77777777" w:rsidR="00693DEF" w:rsidRPr="0060492E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4</w:t>
            </w:r>
          </w:p>
        </w:tc>
        <w:tc>
          <w:tcPr>
            <w:tcW w:w="1043" w:type="dxa"/>
          </w:tcPr>
          <w:p w14:paraId="44A40D8F" w14:textId="77777777" w:rsidR="00693DEF" w:rsidRPr="0060492E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4</w:t>
            </w:r>
          </w:p>
        </w:tc>
        <w:tc>
          <w:tcPr>
            <w:tcW w:w="2434" w:type="dxa"/>
          </w:tcPr>
          <w:p w14:paraId="64A8ED3B" w14:textId="77777777" w:rsidR="00693DEF" w:rsidRPr="0060492E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.32 (8.46-15.15)</w:t>
            </w:r>
          </w:p>
        </w:tc>
        <w:tc>
          <w:tcPr>
            <w:tcW w:w="2585" w:type="dxa"/>
          </w:tcPr>
          <w:p w14:paraId="3FA1D8CF" w14:textId="41DD2B69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</w:t>
            </w:r>
          </w:p>
        </w:tc>
      </w:tr>
      <w:tr w:rsidR="00693DEF" w:rsidRPr="0060492E" w14:paraId="5A3831B4" w14:textId="77777777" w:rsidTr="009206F7">
        <w:tc>
          <w:tcPr>
            <w:tcW w:w="951" w:type="dxa"/>
          </w:tcPr>
          <w:p w14:paraId="1825D38A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504" w:type="dxa"/>
            <w:vMerge w:val="restart"/>
          </w:tcPr>
          <w:p w14:paraId="7E311172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Region</w:t>
            </w:r>
          </w:p>
        </w:tc>
        <w:tc>
          <w:tcPr>
            <w:tcW w:w="1593" w:type="dxa"/>
          </w:tcPr>
          <w:p w14:paraId="3B774B15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. America</w:t>
            </w:r>
          </w:p>
        </w:tc>
        <w:tc>
          <w:tcPr>
            <w:tcW w:w="805" w:type="dxa"/>
          </w:tcPr>
          <w:p w14:paraId="6A884A74" w14:textId="77777777" w:rsidR="00693DEF" w:rsidRPr="0060492E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4</w:t>
            </w:r>
          </w:p>
        </w:tc>
        <w:tc>
          <w:tcPr>
            <w:tcW w:w="1043" w:type="dxa"/>
          </w:tcPr>
          <w:p w14:paraId="099D3E94" w14:textId="77777777" w:rsidR="00693DEF" w:rsidRPr="0060492E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6</w:t>
            </w:r>
          </w:p>
        </w:tc>
        <w:tc>
          <w:tcPr>
            <w:tcW w:w="2434" w:type="dxa"/>
          </w:tcPr>
          <w:p w14:paraId="70765F99" w14:textId="77777777" w:rsidR="00693DEF" w:rsidRPr="0060492E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5.15 (12.77-17.96)</w:t>
            </w:r>
          </w:p>
        </w:tc>
        <w:tc>
          <w:tcPr>
            <w:tcW w:w="2585" w:type="dxa"/>
          </w:tcPr>
          <w:p w14:paraId="083E5464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60492E" w14:paraId="165D71A6" w14:textId="77777777" w:rsidTr="009206F7">
        <w:tc>
          <w:tcPr>
            <w:tcW w:w="951" w:type="dxa"/>
          </w:tcPr>
          <w:p w14:paraId="38D7BB21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4732BAAD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03068F3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Europe</w:t>
            </w:r>
          </w:p>
        </w:tc>
        <w:tc>
          <w:tcPr>
            <w:tcW w:w="805" w:type="dxa"/>
          </w:tcPr>
          <w:p w14:paraId="5C36ED8B" w14:textId="77777777" w:rsidR="00693DEF" w:rsidRPr="0060492E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1</w:t>
            </w:r>
          </w:p>
        </w:tc>
        <w:tc>
          <w:tcPr>
            <w:tcW w:w="1043" w:type="dxa"/>
          </w:tcPr>
          <w:p w14:paraId="4243E156" w14:textId="77777777" w:rsidR="00693DEF" w:rsidRPr="0060492E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2434" w:type="dxa"/>
          </w:tcPr>
          <w:p w14:paraId="4128816D" w14:textId="77777777" w:rsidR="00693DEF" w:rsidRPr="0060492E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.30 (9.77-15.49)</w:t>
            </w:r>
          </w:p>
        </w:tc>
        <w:tc>
          <w:tcPr>
            <w:tcW w:w="2585" w:type="dxa"/>
          </w:tcPr>
          <w:p w14:paraId="49F9FCA0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60492E" w14:paraId="068BAF42" w14:textId="77777777" w:rsidTr="009206F7">
        <w:tc>
          <w:tcPr>
            <w:tcW w:w="951" w:type="dxa"/>
          </w:tcPr>
          <w:p w14:paraId="19DDB9E2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6A30DF00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6FE80346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Japan</w:t>
            </w:r>
          </w:p>
        </w:tc>
        <w:tc>
          <w:tcPr>
            <w:tcW w:w="805" w:type="dxa"/>
          </w:tcPr>
          <w:p w14:paraId="32D2936F" w14:textId="77777777" w:rsidR="00693DEF" w:rsidRPr="0060492E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043" w:type="dxa"/>
          </w:tcPr>
          <w:p w14:paraId="536EDEAB" w14:textId="77777777" w:rsidR="00693DEF" w:rsidRPr="0060492E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2434" w:type="dxa"/>
          </w:tcPr>
          <w:p w14:paraId="5F611BB0" w14:textId="77777777" w:rsidR="00693DEF" w:rsidRPr="0060492E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.61 (2.87-4.55)</w:t>
            </w:r>
          </w:p>
        </w:tc>
        <w:tc>
          <w:tcPr>
            <w:tcW w:w="2585" w:type="dxa"/>
          </w:tcPr>
          <w:p w14:paraId="2B70196A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60492E" w14:paraId="46711763" w14:textId="77777777" w:rsidTr="009206F7">
        <w:tc>
          <w:tcPr>
            <w:tcW w:w="951" w:type="dxa"/>
          </w:tcPr>
          <w:p w14:paraId="37CF2FD9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226B6C81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E2E4E15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Multi</w:t>
            </w:r>
          </w:p>
        </w:tc>
        <w:tc>
          <w:tcPr>
            <w:tcW w:w="805" w:type="dxa"/>
          </w:tcPr>
          <w:p w14:paraId="21763E78" w14:textId="77777777" w:rsidR="00693DEF" w:rsidRPr="0060492E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</w:t>
            </w:r>
          </w:p>
        </w:tc>
        <w:tc>
          <w:tcPr>
            <w:tcW w:w="1043" w:type="dxa"/>
          </w:tcPr>
          <w:p w14:paraId="504735F8" w14:textId="77777777" w:rsidR="00693DEF" w:rsidRPr="0060492E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</w:t>
            </w:r>
          </w:p>
        </w:tc>
        <w:tc>
          <w:tcPr>
            <w:tcW w:w="2434" w:type="dxa"/>
          </w:tcPr>
          <w:p w14:paraId="56EE43A8" w14:textId="77777777" w:rsidR="00693DEF" w:rsidRPr="0060492E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.10 (9.91-17.32)</w:t>
            </w:r>
          </w:p>
        </w:tc>
        <w:tc>
          <w:tcPr>
            <w:tcW w:w="2585" w:type="dxa"/>
          </w:tcPr>
          <w:p w14:paraId="0DA678B3" w14:textId="2E3593EE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&lt; 0.001</w:t>
            </w:r>
          </w:p>
        </w:tc>
      </w:tr>
      <w:tr w:rsidR="00693DEF" w:rsidRPr="0060492E" w14:paraId="6E5347C4" w14:textId="77777777" w:rsidTr="009206F7">
        <w:tc>
          <w:tcPr>
            <w:tcW w:w="951" w:type="dxa"/>
          </w:tcPr>
          <w:p w14:paraId="6F31BDD5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504" w:type="dxa"/>
            <w:vMerge w:val="restart"/>
          </w:tcPr>
          <w:p w14:paraId="624C89F1" w14:textId="0B0D0843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Study population</w:t>
            </w:r>
          </w:p>
        </w:tc>
        <w:tc>
          <w:tcPr>
            <w:tcW w:w="1593" w:type="dxa"/>
          </w:tcPr>
          <w:p w14:paraId="2D54BC3E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International</w:t>
            </w:r>
          </w:p>
        </w:tc>
        <w:tc>
          <w:tcPr>
            <w:tcW w:w="805" w:type="dxa"/>
          </w:tcPr>
          <w:p w14:paraId="26C65A43" w14:textId="77777777" w:rsidR="00693DEF" w:rsidRPr="0060492E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1043" w:type="dxa"/>
          </w:tcPr>
          <w:p w14:paraId="2281779C" w14:textId="77777777" w:rsidR="00693DEF" w:rsidRPr="0060492E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2434" w:type="dxa"/>
          </w:tcPr>
          <w:p w14:paraId="5BD66925" w14:textId="77777777" w:rsidR="00693DEF" w:rsidRPr="0060492E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4.45 (6.85-30.50)</w:t>
            </w:r>
          </w:p>
        </w:tc>
        <w:tc>
          <w:tcPr>
            <w:tcW w:w="2585" w:type="dxa"/>
          </w:tcPr>
          <w:p w14:paraId="4B8CA99A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60492E" w14:paraId="3AEC1894" w14:textId="77777777" w:rsidTr="009206F7">
        <w:tc>
          <w:tcPr>
            <w:tcW w:w="951" w:type="dxa"/>
          </w:tcPr>
          <w:p w14:paraId="0BF52DB5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57E723D6" w14:textId="5F6EE0EF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5956B397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ational</w:t>
            </w:r>
          </w:p>
        </w:tc>
        <w:tc>
          <w:tcPr>
            <w:tcW w:w="805" w:type="dxa"/>
          </w:tcPr>
          <w:p w14:paraId="6E348271" w14:textId="77777777" w:rsidR="00693DEF" w:rsidRPr="0060492E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5</w:t>
            </w:r>
          </w:p>
        </w:tc>
        <w:tc>
          <w:tcPr>
            <w:tcW w:w="1043" w:type="dxa"/>
          </w:tcPr>
          <w:p w14:paraId="6F7D1A0A" w14:textId="77777777" w:rsidR="00693DEF" w:rsidRPr="0060492E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2434" w:type="dxa"/>
          </w:tcPr>
          <w:p w14:paraId="2D5CEE8A" w14:textId="77777777" w:rsidR="00693DEF" w:rsidRPr="0060492E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.26 (8.03-13.12)</w:t>
            </w:r>
          </w:p>
        </w:tc>
        <w:tc>
          <w:tcPr>
            <w:tcW w:w="2585" w:type="dxa"/>
          </w:tcPr>
          <w:p w14:paraId="6137F62D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60492E" w14:paraId="17AF87B5" w14:textId="77777777" w:rsidTr="009206F7">
        <w:tc>
          <w:tcPr>
            <w:tcW w:w="951" w:type="dxa"/>
          </w:tcPr>
          <w:p w14:paraId="0E77C5C1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23EA2461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6882579B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Regional</w:t>
            </w:r>
          </w:p>
        </w:tc>
        <w:tc>
          <w:tcPr>
            <w:tcW w:w="805" w:type="dxa"/>
          </w:tcPr>
          <w:p w14:paraId="6B67C241" w14:textId="77777777" w:rsidR="00693DEF" w:rsidRPr="0060492E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4</w:t>
            </w:r>
          </w:p>
        </w:tc>
        <w:tc>
          <w:tcPr>
            <w:tcW w:w="1043" w:type="dxa"/>
          </w:tcPr>
          <w:p w14:paraId="06941581" w14:textId="77777777" w:rsidR="00693DEF" w:rsidRPr="0060492E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7</w:t>
            </w:r>
          </w:p>
        </w:tc>
        <w:tc>
          <w:tcPr>
            <w:tcW w:w="2434" w:type="dxa"/>
          </w:tcPr>
          <w:p w14:paraId="7A0999E7" w14:textId="77777777" w:rsidR="00693DEF" w:rsidRPr="0060492E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6.27 (13.39-19.77)</w:t>
            </w:r>
          </w:p>
        </w:tc>
        <w:tc>
          <w:tcPr>
            <w:tcW w:w="2585" w:type="dxa"/>
          </w:tcPr>
          <w:p w14:paraId="5D621AEB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93DEF" w:rsidRPr="0060492E" w14:paraId="47ADB541" w14:textId="77777777" w:rsidTr="009206F7">
        <w:tc>
          <w:tcPr>
            <w:tcW w:w="951" w:type="dxa"/>
          </w:tcPr>
          <w:p w14:paraId="43F5F888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4E4C41B6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5E81C7D2" w14:textId="77777777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Specific</w:t>
            </w:r>
          </w:p>
        </w:tc>
        <w:tc>
          <w:tcPr>
            <w:tcW w:w="805" w:type="dxa"/>
          </w:tcPr>
          <w:p w14:paraId="33DBA1ED" w14:textId="77777777" w:rsidR="00693DEF" w:rsidRPr="0060492E" w:rsidRDefault="00693DEF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043" w:type="dxa"/>
          </w:tcPr>
          <w:p w14:paraId="0BDFC463" w14:textId="77777777" w:rsidR="00693DEF" w:rsidRPr="0060492E" w:rsidRDefault="00693DEF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2434" w:type="dxa"/>
          </w:tcPr>
          <w:p w14:paraId="227DC1CA" w14:textId="77777777" w:rsidR="00693DEF" w:rsidRPr="0060492E" w:rsidRDefault="00693DEF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71 (5.41-17.42)</w:t>
            </w:r>
          </w:p>
        </w:tc>
        <w:tc>
          <w:tcPr>
            <w:tcW w:w="2585" w:type="dxa"/>
          </w:tcPr>
          <w:p w14:paraId="4D802239" w14:textId="7EBB3353" w:rsidR="00693DEF" w:rsidRPr="0060492E" w:rsidRDefault="00693DEF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&lt; 0.05</w:t>
            </w:r>
          </w:p>
        </w:tc>
      </w:tr>
      <w:tr w:rsidR="000215A2" w:rsidRPr="0060492E" w14:paraId="3FA7AD1F" w14:textId="77777777" w:rsidTr="009206F7">
        <w:tc>
          <w:tcPr>
            <w:tcW w:w="951" w:type="dxa"/>
          </w:tcPr>
          <w:p w14:paraId="38B9343D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1504" w:type="dxa"/>
            <w:vMerge w:val="restart"/>
          </w:tcPr>
          <w:p w14:paraId="3415E66C" w14:textId="5E038ACD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proofErr w:type="spellStart"/>
            <w:r w:rsidRPr="0060492E">
              <w:rPr>
                <w:rFonts w:ascii="Book Antiqua" w:hAnsi="Book Antiqua"/>
                <w:szCs w:val="24"/>
              </w:rPr>
              <w:t>Yr</w:t>
            </w:r>
            <w:proofErr w:type="spellEnd"/>
            <w:r w:rsidRPr="0060492E">
              <w:rPr>
                <w:rFonts w:ascii="Book Antiqua" w:hAnsi="Book Antiqua"/>
                <w:szCs w:val="24"/>
              </w:rPr>
              <w:t xml:space="preserve"> of start</w:t>
            </w:r>
            <w:r w:rsidRPr="0060492E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60492E">
              <w:rPr>
                <w:rFonts w:ascii="Book Antiqua" w:hAnsi="Book Antiqua"/>
                <w:szCs w:val="24"/>
              </w:rPr>
              <w:t>of baseline</w:t>
            </w:r>
          </w:p>
        </w:tc>
        <w:tc>
          <w:tcPr>
            <w:tcW w:w="1593" w:type="dxa"/>
          </w:tcPr>
          <w:p w14:paraId="4735840B" w14:textId="1F961BFD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&lt; 1980</w:t>
            </w:r>
          </w:p>
        </w:tc>
        <w:tc>
          <w:tcPr>
            <w:tcW w:w="805" w:type="dxa"/>
          </w:tcPr>
          <w:p w14:paraId="6B17666C" w14:textId="77777777" w:rsidR="000215A2" w:rsidRPr="0060492E" w:rsidRDefault="000215A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043" w:type="dxa"/>
          </w:tcPr>
          <w:p w14:paraId="7BC1218F" w14:textId="77777777" w:rsidR="000215A2" w:rsidRPr="0060492E" w:rsidRDefault="000215A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434" w:type="dxa"/>
          </w:tcPr>
          <w:p w14:paraId="3B31738B" w14:textId="77777777" w:rsidR="000215A2" w:rsidRPr="0060492E" w:rsidRDefault="000215A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.65 (5.83-12.83)</w:t>
            </w:r>
          </w:p>
        </w:tc>
        <w:tc>
          <w:tcPr>
            <w:tcW w:w="2585" w:type="dxa"/>
          </w:tcPr>
          <w:p w14:paraId="732A7A6D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0215A2" w:rsidRPr="0060492E" w14:paraId="70AAD223" w14:textId="77777777" w:rsidTr="009206F7">
        <w:tc>
          <w:tcPr>
            <w:tcW w:w="951" w:type="dxa"/>
          </w:tcPr>
          <w:p w14:paraId="1EA94C1D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5FD9C3CF" w14:textId="68E24D9D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4039BCC8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980-89</w:t>
            </w:r>
          </w:p>
        </w:tc>
        <w:tc>
          <w:tcPr>
            <w:tcW w:w="805" w:type="dxa"/>
          </w:tcPr>
          <w:p w14:paraId="020C23AB" w14:textId="77777777" w:rsidR="000215A2" w:rsidRPr="0060492E" w:rsidRDefault="000215A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9</w:t>
            </w:r>
          </w:p>
        </w:tc>
        <w:tc>
          <w:tcPr>
            <w:tcW w:w="1043" w:type="dxa"/>
          </w:tcPr>
          <w:p w14:paraId="26C116E3" w14:textId="77777777" w:rsidR="000215A2" w:rsidRPr="0060492E" w:rsidRDefault="000215A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2434" w:type="dxa"/>
          </w:tcPr>
          <w:p w14:paraId="5897CC0C" w14:textId="77777777" w:rsidR="000215A2" w:rsidRPr="0060492E" w:rsidRDefault="000215A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.92 (9.83-16.98)</w:t>
            </w:r>
          </w:p>
        </w:tc>
        <w:tc>
          <w:tcPr>
            <w:tcW w:w="2585" w:type="dxa"/>
          </w:tcPr>
          <w:p w14:paraId="527BC113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0215A2" w:rsidRPr="0060492E" w14:paraId="2593F4C2" w14:textId="77777777" w:rsidTr="009206F7">
        <w:tc>
          <w:tcPr>
            <w:tcW w:w="951" w:type="dxa"/>
          </w:tcPr>
          <w:p w14:paraId="644C798E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64E02BB4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6F9808B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990-99</w:t>
            </w:r>
          </w:p>
        </w:tc>
        <w:tc>
          <w:tcPr>
            <w:tcW w:w="805" w:type="dxa"/>
          </w:tcPr>
          <w:p w14:paraId="2CC51A68" w14:textId="77777777" w:rsidR="000215A2" w:rsidRPr="0060492E" w:rsidRDefault="000215A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1043" w:type="dxa"/>
          </w:tcPr>
          <w:p w14:paraId="2092CD51" w14:textId="77777777" w:rsidR="000215A2" w:rsidRPr="0060492E" w:rsidRDefault="000215A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2434" w:type="dxa"/>
          </w:tcPr>
          <w:p w14:paraId="3ADB657B" w14:textId="77777777" w:rsidR="000215A2" w:rsidRPr="0060492E" w:rsidRDefault="000215A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.45 (9.76-18.53)</w:t>
            </w:r>
          </w:p>
        </w:tc>
        <w:tc>
          <w:tcPr>
            <w:tcW w:w="2585" w:type="dxa"/>
          </w:tcPr>
          <w:p w14:paraId="0DD0FD59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0215A2" w:rsidRPr="0060492E" w14:paraId="669D2617" w14:textId="77777777" w:rsidTr="009206F7">
        <w:tc>
          <w:tcPr>
            <w:tcW w:w="951" w:type="dxa"/>
          </w:tcPr>
          <w:p w14:paraId="38217D82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77D8C58E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521FD6EA" w14:textId="77777777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000+</w:t>
            </w:r>
          </w:p>
        </w:tc>
        <w:tc>
          <w:tcPr>
            <w:tcW w:w="805" w:type="dxa"/>
          </w:tcPr>
          <w:p w14:paraId="2A84B270" w14:textId="77777777" w:rsidR="000215A2" w:rsidRPr="0060492E" w:rsidRDefault="000215A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1043" w:type="dxa"/>
          </w:tcPr>
          <w:p w14:paraId="3FBE4DF3" w14:textId="77777777" w:rsidR="000215A2" w:rsidRPr="0060492E" w:rsidRDefault="000215A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2434" w:type="dxa"/>
          </w:tcPr>
          <w:p w14:paraId="02C14643" w14:textId="77777777" w:rsidR="000215A2" w:rsidRPr="0060492E" w:rsidRDefault="000215A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4.38 (11.40-18.15)</w:t>
            </w:r>
          </w:p>
        </w:tc>
        <w:tc>
          <w:tcPr>
            <w:tcW w:w="2585" w:type="dxa"/>
          </w:tcPr>
          <w:p w14:paraId="4BB129CB" w14:textId="01B1DD2D" w:rsidR="000215A2" w:rsidRPr="0060492E" w:rsidRDefault="000215A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 xml:space="preserve">NS trend </w:t>
            </w:r>
            <w:r w:rsidRPr="0060492E">
              <w:rPr>
                <w:rFonts w:ascii="Book Antiqua" w:hAnsi="Book Antiqua"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  <w:tr w:rsidR="00F642A5" w:rsidRPr="0060492E" w14:paraId="5477E3A2" w14:textId="77777777" w:rsidTr="009206F7">
        <w:tc>
          <w:tcPr>
            <w:tcW w:w="951" w:type="dxa"/>
          </w:tcPr>
          <w:p w14:paraId="14FAD754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lastRenderedPageBreak/>
              <w:t>8</w:t>
            </w:r>
          </w:p>
        </w:tc>
        <w:tc>
          <w:tcPr>
            <w:tcW w:w="1504" w:type="dxa"/>
            <w:vMerge w:val="restart"/>
          </w:tcPr>
          <w:p w14:paraId="76237DF1" w14:textId="5F6CA63A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umber</w:t>
            </w:r>
            <w:r w:rsidRPr="0060492E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60492E">
              <w:rPr>
                <w:rFonts w:ascii="Book Antiqua" w:hAnsi="Book Antiqua"/>
                <w:szCs w:val="24"/>
              </w:rPr>
              <w:t>of cases</w:t>
            </w:r>
          </w:p>
        </w:tc>
        <w:tc>
          <w:tcPr>
            <w:tcW w:w="1593" w:type="dxa"/>
          </w:tcPr>
          <w:p w14:paraId="4AA36AE1" w14:textId="72757854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&lt; 500</w:t>
            </w:r>
          </w:p>
        </w:tc>
        <w:tc>
          <w:tcPr>
            <w:tcW w:w="805" w:type="dxa"/>
          </w:tcPr>
          <w:p w14:paraId="7A481BF7" w14:textId="77777777" w:rsidR="00F642A5" w:rsidRPr="0060492E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9</w:t>
            </w:r>
          </w:p>
        </w:tc>
        <w:tc>
          <w:tcPr>
            <w:tcW w:w="1043" w:type="dxa"/>
          </w:tcPr>
          <w:p w14:paraId="3B65D7F4" w14:textId="77777777" w:rsidR="00F642A5" w:rsidRPr="0060492E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2434" w:type="dxa"/>
          </w:tcPr>
          <w:p w14:paraId="4D1A83FB" w14:textId="77777777" w:rsidR="00F642A5" w:rsidRPr="0060492E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.90 (9.55-14.83)</w:t>
            </w:r>
          </w:p>
        </w:tc>
        <w:tc>
          <w:tcPr>
            <w:tcW w:w="2585" w:type="dxa"/>
          </w:tcPr>
          <w:p w14:paraId="0D4613F2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F642A5" w:rsidRPr="0060492E" w14:paraId="473FB709" w14:textId="77777777" w:rsidTr="009206F7">
        <w:tc>
          <w:tcPr>
            <w:tcW w:w="951" w:type="dxa"/>
          </w:tcPr>
          <w:p w14:paraId="1664AAF3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2EFEF1BD" w14:textId="127CA55A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58CA1C0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00-1999</w:t>
            </w:r>
          </w:p>
        </w:tc>
        <w:tc>
          <w:tcPr>
            <w:tcW w:w="805" w:type="dxa"/>
          </w:tcPr>
          <w:p w14:paraId="7F25FE2A" w14:textId="77777777" w:rsidR="00F642A5" w:rsidRPr="0060492E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4</w:t>
            </w:r>
          </w:p>
        </w:tc>
        <w:tc>
          <w:tcPr>
            <w:tcW w:w="1043" w:type="dxa"/>
          </w:tcPr>
          <w:p w14:paraId="6F949308" w14:textId="77777777" w:rsidR="00F642A5" w:rsidRPr="0060492E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7</w:t>
            </w:r>
          </w:p>
        </w:tc>
        <w:tc>
          <w:tcPr>
            <w:tcW w:w="2434" w:type="dxa"/>
          </w:tcPr>
          <w:p w14:paraId="31D98AD3" w14:textId="77777777" w:rsidR="00F642A5" w:rsidRPr="0060492E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.68 (8.65-15.75)</w:t>
            </w:r>
          </w:p>
        </w:tc>
        <w:tc>
          <w:tcPr>
            <w:tcW w:w="2585" w:type="dxa"/>
          </w:tcPr>
          <w:p w14:paraId="01AF904E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F642A5" w:rsidRPr="0060492E" w14:paraId="2A05A5DF" w14:textId="77777777" w:rsidTr="009206F7">
        <w:tc>
          <w:tcPr>
            <w:tcW w:w="951" w:type="dxa"/>
          </w:tcPr>
          <w:p w14:paraId="725D9EAC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0C9D2B7E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49A2FC2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000+</w:t>
            </w:r>
          </w:p>
        </w:tc>
        <w:tc>
          <w:tcPr>
            <w:tcW w:w="805" w:type="dxa"/>
          </w:tcPr>
          <w:p w14:paraId="2A26D4AF" w14:textId="77777777" w:rsidR="00F642A5" w:rsidRPr="0060492E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9</w:t>
            </w:r>
          </w:p>
        </w:tc>
        <w:tc>
          <w:tcPr>
            <w:tcW w:w="1043" w:type="dxa"/>
          </w:tcPr>
          <w:p w14:paraId="2EBA01AF" w14:textId="77777777" w:rsidR="00F642A5" w:rsidRPr="0060492E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2434" w:type="dxa"/>
          </w:tcPr>
          <w:p w14:paraId="30DF74AF" w14:textId="77777777" w:rsidR="00F642A5" w:rsidRPr="0060492E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.76 (9.99-16.31)</w:t>
            </w:r>
          </w:p>
        </w:tc>
        <w:tc>
          <w:tcPr>
            <w:tcW w:w="2585" w:type="dxa"/>
          </w:tcPr>
          <w:p w14:paraId="078C3CD0" w14:textId="775E991A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 trend NS</w:t>
            </w:r>
          </w:p>
        </w:tc>
      </w:tr>
      <w:tr w:rsidR="00F642A5" w:rsidRPr="0060492E" w14:paraId="13BFD9F4" w14:textId="77777777" w:rsidTr="009206F7">
        <w:tc>
          <w:tcPr>
            <w:tcW w:w="951" w:type="dxa"/>
          </w:tcPr>
          <w:p w14:paraId="4120ABE8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1504" w:type="dxa"/>
            <w:vMerge w:val="restart"/>
          </w:tcPr>
          <w:p w14:paraId="1D6FB242" w14:textId="14A87ADB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Exclusive</w:t>
            </w:r>
            <w:r w:rsidRPr="0060492E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60492E">
              <w:rPr>
                <w:rFonts w:ascii="Book Antiqua" w:hAnsi="Book Antiqua"/>
                <w:szCs w:val="24"/>
              </w:rPr>
              <w:t>cigarettes</w:t>
            </w:r>
          </w:p>
        </w:tc>
        <w:tc>
          <w:tcPr>
            <w:tcW w:w="1593" w:type="dxa"/>
          </w:tcPr>
          <w:p w14:paraId="611652AF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o</w:t>
            </w:r>
          </w:p>
        </w:tc>
        <w:tc>
          <w:tcPr>
            <w:tcW w:w="805" w:type="dxa"/>
          </w:tcPr>
          <w:p w14:paraId="306EF312" w14:textId="77777777" w:rsidR="00F642A5" w:rsidRPr="0060492E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45</w:t>
            </w:r>
          </w:p>
        </w:tc>
        <w:tc>
          <w:tcPr>
            <w:tcW w:w="1043" w:type="dxa"/>
          </w:tcPr>
          <w:p w14:paraId="2B6FB7CE" w14:textId="77777777" w:rsidR="00F642A5" w:rsidRPr="0060492E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5</w:t>
            </w:r>
          </w:p>
        </w:tc>
        <w:tc>
          <w:tcPr>
            <w:tcW w:w="2434" w:type="dxa"/>
          </w:tcPr>
          <w:p w14:paraId="77EB3180" w14:textId="77777777" w:rsidR="00F642A5" w:rsidRPr="0060492E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.47 (11.55-15.72)</w:t>
            </w:r>
          </w:p>
        </w:tc>
        <w:tc>
          <w:tcPr>
            <w:tcW w:w="2585" w:type="dxa"/>
          </w:tcPr>
          <w:p w14:paraId="14D6E946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F642A5" w:rsidRPr="0060492E" w14:paraId="52B8D4B1" w14:textId="77777777" w:rsidTr="009206F7">
        <w:tc>
          <w:tcPr>
            <w:tcW w:w="951" w:type="dxa"/>
          </w:tcPr>
          <w:p w14:paraId="42192FF8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5B521E20" w14:textId="6A708EA1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785A9414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Yes</w:t>
            </w:r>
          </w:p>
        </w:tc>
        <w:tc>
          <w:tcPr>
            <w:tcW w:w="805" w:type="dxa"/>
          </w:tcPr>
          <w:p w14:paraId="45EFB708" w14:textId="77777777" w:rsidR="00F642A5" w:rsidRPr="0060492E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7</w:t>
            </w:r>
          </w:p>
        </w:tc>
        <w:tc>
          <w:tcPr>
            <w:tcW w:w="1043" w:type="dxa"/>
          </w:tcPr>
          <w:p w14:paraId="184D79D0" w14:textId="77777777" w:rsidR="00F642A5" w:rsidRPr="0060492E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2434" w:type="dxa"/>
          </w:tcPr>
          <w:p w14:paraId="6F46D41C" w14:textId="77777777" w:rsidR="00F642A5" w:rsidRPr="0060492E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50 (6.61-13.64)</w:t>
            </w:r>
          </w:p>
        </w:tc>
        <w:tc>
          <w:tcPr>
            <w:tcW w:w="2585" w:type="dxa"/>
          </w:tcPr>
          <w:p w14:paraId="0B44352E" w14:textId="222EEB0D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  <w:tr w:rsidR="00F642A5" w:rsidRPr="0060492E" w14:paraId="1705600C" w14:textId="77777777" w:rsidTr="009206F7">
        <w:tc>
          <w:tcPr>
            <w:tcW w:w="951" w:type="dxa"/>
          </w:tcPr>
          <w:p w14:paraId="54E0F496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504" w:type="dxa"/>
            <w:vMerge w:val="restart"/>
          </w:tcPr>
          <w:p w14:paraId="55141328" w14:textId="01C58A2D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Latency rule</w:t>
            </w:r>
            <w:r w:rsidRPr="0060492E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60492E">
              <w:rPr>
                <w:rFonts w:ascii="Book Antiqua" w:hAnsi="Book Antiqua"/>
                <w:szCs w:val="24"/>
              </w:rPr>
              <w:t>applied</w:t>
            </w:r>
          </w:p>
        </w:tc>
        <w:tc>
          <w:tcPr>
            <w:tcW w:w="1593" w:type="dxa"/>
          </w:tcPr>
          <w:p w14:paraId="7E2FB840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o</w:t>
            </w:r>
          </w:p>
        </w:tc>
        <w:tc>
          <w:tcPr>
            <w:tcW w:w="805" w:type="dxa"/>
          </w:tcPr>
          <w:p w14:paraId="07BC5D79" w14:textId="77777777" w:rsidR="00F642A5" w:rsidRPr="0060492E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1</w:t>
            </w:r>
          </w:p>
        </w:tc>
        <w:tc>
          <w:tcPr>
            <w:tcW w:w="1043" w:type="dxa"/>
          </w:tcPr>
          <w:p w14:paraId="605AA5ED" w14:textId="77777777" w:rsidR="00F642A5" w:rsidRPr="0060492E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8</w:t>
            </w:r>
          </w:p>
        </w:tc>
        <w:tc>
          <w:tcPr>
            <w:tcW w:w="2434" w:type="dxa"/>
          </w:tcPr>
          <w:p w14:paraId="109C4D11" w14:textId="77777777" w:rsidR="00F642A5" w:rsidRPr="0060492E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.93 (9.97-14.28)</w:t>
            </w:r>
          </w:p>
        </w:tc>
        <w:tc>
          <w:tcPr>
            <w:tcW w:w="2585" w:type="dxa"/>
          </w:tcPr>
          <w:p w14:paraId="57454217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F642A5" w:rsidRPr="0060492E" w14:paraId="2629CA1F" w14:textId="77777777" w:rsidTr="009206F7">
        <w:tc>
          <w:tcPr>
            <w:tcW w:w="951" w:type="dxa"/>
          </w:tcPr>
          <w:p w14:paraId="44427138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43FE4869" w14:textId="24D61584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D2CC089" w14:textId="77777777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Yes</w:t>
            </w:r>
          </w:p>
        </w:tc>
        <w:tc>
          <w:tcPr>
            <w:tcW w:w="805" w:type="dxa"/>
          </w:tcPr>
          <w:p w14:paraId="08E2F9D3" w14:textId="77777777" w:rsidR="00F642A5" w:rsidRPr="0060492E" w:rsidRDefault="00F642A5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0696D405" w14:textId="77777777" w:rsidR="00F642A5" w:rsidRPr="0060492E" w:rsidRDefault="00F642A5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2434" w:type="dxa"/>
          </w:tcPr>
          <w:p w14:paraId="6350786A" w14:textId="77777777" w:rsidR="00F642A5" w:rsidRPr="0060492E" w:rsidRDefault="00F642A5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.13 (8.69-19.83)</w:t>
            </w:r>
          </w:p>
        </w:tc>
        <w:tc>
          <w:tcPr>
            <w:tcW w:w="2585" w:type="dxa"/>
          </w:tcPr>
          <w:p w14:paraId="212867FB" w14:textId="5C6B5C3B" w:rsidR="00F642A5" w:rsidRPr="0060492E" w:rsidRDefault="00F642A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</w:t>
            </w:r>
          </w:p>
        </w:tc>
      </w:tr>
      <w:tr w:rsidR="007339D8" w:rsidRPr="0060492E" w14:paraId="0FDA3895" w14:textId="77777777" w:rsidTr="009206F7">
        <w:tc>
          <w:tcPr>
            <w:tcW w:w="951" w:type="dxa"/>
          </w:tcPr>
          <w:p w14:paraId="10A375F4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504" w:type="dxa"/>
            <w:vMerge w:val="restart"/>
          </w:tcPr>
          <w:p w14:paraId="69F0C856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Study design</w:t>
            </w:r>
          </w:p>
        </w:tc>
        <w:tc>
          <w:tcPr>
            <w:tcW w:w="1593" w:type="dxa"/>
          </w:tcPr>
          <w:p w14:paraId="55427C02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Cohort</w:t>
            </w:r>
          </w:p>
        </w:tc>
        <w:tc>
          <w:tcPr>
            <w:tcW w:w="805" w:type="dxa"/>
          </w:tcPr>
          <w:p w14:paraId="729C40B9" w14:textId="77777777" w:rsidR="007339D8" w:rsidRPr="0060492E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5</w:t>
            </w:r>
          </w:p>
        </w:tc>
        <w:tc>
          <w:tcPr>
            <w:tcW w:w="1043" w:type="dxa"/>
          </w:tcPr>
          <w:p w14:paraId="6F6BFDE7" w14:textId="77777777" w:rsidR="007339D8" w:rsidRPr="0060492E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9</w:t>
            </w:r>
          </w:p>
        </w:tc>
        <w:tc>
          <w:tcPr>
            <w:tcW w:w="2434" w:type="dxa"/>
          </w:tcPr>
          <w:p w14:paraId="1CF87B22" w14:textId="77777777" w:rsidR="007339D8" w:rsidRPr="0060492E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.35 (10.35-14.73)</w:t>
            </w:r>
          </w:p>
        </w:tc>
        <w:tc>
          <w:tcPr>
            <w:tcW w:w="2585" w:type="dxa"/>
          </w:tcPr>
          <w:p w14:paraId="039896B4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339D8" w:rsidRPr="0060492E" w14:paraId="34A2266A" w14:textId="77777777" w:rsidTr="009206F7">
        <w:tc>
          <w:tcPr>
            <w:tcW w:w="951" w:type="dxa"/>
          </w:tcPr>
          <w:p w14:paraId="41B960A7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7FBDCD2B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2F74D70B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ested case control</w:t>
            </w:r>
          </w:p>
        </w:tc>
        <w:tc>
          <w:tcPr>
            <w:tcW w:w="805" w:type="dxa"/>
          </w:tcPr>
          <w:p w14:paraId="306A948B" w14:textId="77777777" w:rsidR="007339D8" w:rsidRPr="0060492E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1043" w:type="dxa"/>
          </w:tcPr>
          <w:p w14:paraId="03D16048" w14:textId="77777777" w:rsidR="007339D8" w:rsidRPr="0060492E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2434" w:type="dxa"/>
          </w:tcPr>
          <w:p w14:paraId="12675E16" w14:textId="77777777" w:rsidR="007339D8" w:rsidRPr="0060492E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.41 (8.04-13.48)</w:t>
            </w:r>
          </w:p>
        </w:tc>
        <w:tc>
          <w:tcPr>
            <w:tcW w:w="2585" w:type="dxa"/>
          </w:tcPr>
          <w:p w14:paraId="229120C0" w14:textId="6156E4F4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</w:t>
            </w:r>
          </w:p>
        </w:tc>
      </w:tr>
      <w:tr w:rsidR="007339D8" w:rsidRPr="0060492E" w14:paraId="545C45EF" w14:textId="77777777" w:rsidTr="009206F7">
        <w:tc>
          <w:tcPr>
            <w:tcW w:w="951" w:type="dxa"/>
          </w:tcPr>
          <w:p w14:paraId="3259A9AB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, 13</w:t>
            </w:r>
          </w:p>
        </w:tc>
        <w:tc>
          <w:tcPr>
            <w:tcW w:w="1504" w:type="dxa"/>
            <w:vMerge w:val="restart"/>
          </w:tcPr>
          <w:p w14:paraId="34CEE2B5" w14:textId="5EA9A9CA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Lowest age considered</w:t>
            </w:r>
          </w:p>
        </w:tc>
        <w:tc>
          <w:tcPr>
            <w:tcW w:w="1593" w:type="dxa"/>
          </w:tcPr>
          <w:p w14:paraId="7FDC0E92" w14:textId="4096C0F6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&lt; 30</w:t>
            </w:r>
          </w:p>
        </w:tc>
        <w:tc>
          <w:tcPr>
            <w:tcW w:w="805" w:type="dxa"/>
          </w:tcPr>
          <w:p w14:paraId="3827E88E" w14:textId="77777777" w:rsidR="007339D8" w:rsidRPr="0060492E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1043" w:type="dxa"/>
          </w:tcPr>
          <w:p w14:paraId="6E11709E" w14:textId="77777777" w:rsidR="007339D8" w:rsidRPr="0060492E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434" w:type="dxa"/>
          </w:tcPr>
          <w:p w14:paraId="2E1A3FDB" w14:textId="77777777" w:rsidR="007339D8" w:rsidRPr="0060492E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.30 (7.37-17.33)</w:t>
            </w:r>
          </w:p>
        </w:tc>
        <w:tc>
          <w:tcPr>
            <w:tcW w:w="2585" w:type="dxa"/>
          </w:tcPr>
          <w:p w14:paraId="4010821C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339D8" w:rsidRPr="0060492E" w14:paraId="72D36E83" w14:textId="77777777" w:rsidTr="009206F7">
        <w:tc>
          <w:tcPr>
            <w:tcW w:w="951" w:type="dxa"/>
          </w:tcPr>
          <w:p w14:paraId="72F3D2E3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0EEE5258" w14:textId="7BBA93B4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67D9A174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0-39</w:t>
            </w:r>
          </w:p>
        </w:tc>
        <w:tc>
          <w:tcPr>
            <w:tcW w:w="805" w:type="dxa"/>
          </w:tcPr>
          <w:p w14:paraId="2313D4C8" w14:textId="77777777" w:rsidR="007339D8" w:rsidRPr="0060492E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4AD6B6E0" w14:textId="77777777" w:rsidR="007339D8" w:rsidRPr="0060492E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434" w:type="dxa"/>
          </w:tcPr>
          <w:p w14:paraId="2A328E63" w14:textId="77777777" w:rsidR="007339D8" w:rsidRPr="0060492E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.41 (7.80-16.70)</w:t>
            </w:r>
          </w:p>
        </w:tc>
        <w:tc>
          <w:tcPr>
            <w:tcW w:w="2585" w:type="dxa"/>
          </w:tcPr>
          <w:p w14:paraId="708D2BBA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339D8" w:rsidRPr="0060492E" w14:paraId="0F4FDED3" w14:textId="77777777" w:rsidTr="009206F7">
        <w:tc>
          <w:tcPr>
            <w:tcW w:w="951" w:type="dxa"/>
          </w:tcPr>
          <w:p w14:paraId="34437FD1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1C8B41E1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256B1D1F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40-48</w:t>
            </w:r>
          </w:p>
        </w:tc>
        <w:tc>
          <w:tcPr>
            <w:tcW w:w="805" w:type="dxa"/>
          </w:tcPr>
          <w:p w14:paraId="1948F393" w14:textId="77777777" w:rsidR="007339D8" w:rsidRPr="0060492E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043" w:type="dxa"/>
          </w:tcPr>
          <w:p w14:paraId="1EB5028E" w14:textId="77777777" w:rsidR="007339D8" w:rsidRPr="0060492E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2434" w:type="dxa"/>
          </w:tcPr>
          <w:p w14:paraId="212FC540" w14:textId="77777777" w:rsidR="007339D8" w:rsidRPr="0060492E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.29 (9.15-19.30)</w:t>
            </w:r>
          </w:p>
        </w:tc>
        <w:tc>
          <w:tcPr>
            <w:tcW w:w="2585" w:type="dxa"/>
          </w:tcPr>
          <w:p w14:paraId="40AEDC8D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339D8" w:rsidRPr="0060492E" w14:paraId="46E5D7E0" w14:textId="77777777" w:rsidTr="009206F7">
        <w:tc>
          <w:tcPr>
            <w:tcW w:w="951" w:type="dxa"/>
          </w:tcPr>
          <w:p w14:paraId="0623F0B7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2BD64877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56A6C89B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49+</w:t>
            </w:r>
          </w:p>
        </w:tc>
        <w:tc>
          <w:tcPr>
            <w:tcW w:w="805" w:type="dxa"/>
          </w:tcPr>
          <w:p w14:paraId="576AD82B" w14:textId="77777777" w:rsidR="007339D8" w:rsidRPr="0060492E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043" w:type="dxa"/>
          </w:tcPr>
          <w:p w14:paraId="38F3DF1C" w14:textId="77777777" w:rsidR="007339D8" w:rsidRPr="0060492E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434" w:type="dxa"/>
          </w:tcPr>
          <w:p w14:paraId="7EC307D0" w14:textId="77777777" w:rsidR="007339D8" w:rsidRPr="0060492E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.62 (10.22-18.16)</w:t>
            </w:r>
          </w:p>
        </w:tc>
        <w:tc>
          <w:tcPr>
            <w:tcW w:w="2585" w:type="dxa"/>
          </w:tcPr>
          <w:p w14:paraId="1B0FC42E" w14:textId="58C993E6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 trend without</w:t>
            </w:r>
          </w:p>
        </w:tc>
      </w:tr>
      <w:tr w:rsidR="007339D8" w:rsidRPr="0060492E" w14:paraId="568AF9FA" w14:textId="77777777" w:rsidTr="009206F7">
        <w:tc>
          <w:tcPr>
            <w:tcW w:w="951" w:type="dxa"/>
          </w:tcPr>
          <w:p w14:paraId="7A978AEE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22B9D582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4E40983E" w14:textId="77777777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Missing</w:t>
            </w:r>
          </w:p>
        </w:tc>
        <w:tc>
          <w:tcPr>
            <w:tcW w:w="805" w:type="dxa"/>
          </w:tcPr>
          <w:p w14:paraId="1F1D6F52" w14:textId="77777777" w:rsidR="007339D8" w:rsidRPr="0060492E" w:rsidRDefault="007339D8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1043" w:type="dxa"/>
          </w:tcPr>
          <w:p w14:paraId="47446CBD" w14:textId="77777777" w:rsidR="007339D8" w:rsidRPr="0060492E" w:rsidRDefault="007339D8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434" w:type="dxa"/>
          </w:tcPr>
          <w:p w14:paraId="270C613C" w14:textId="77777777" w:rsidR="007339D8" w:rsidRPr="0060492E" w:rsidRDefault="007339D8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.79 (7.64-15.23)</w:t>
            </w:r>
          </w:p>
        </w:tc>
        <w:tc>
          <w:tcPr>
            <w:tcW w:w="2585" w:type="dxa"/>
          </w:tcPr>
          <w:p w14:paraId="20FAF4B8" w14:textId="204DCF4F" w:rsidR="007339D8" w:rsidRPr="0060492E" w:rsidRDefault="007339D8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Missing NS</w:t>
            </w:r>
          </w:p>
        </w:tc>
      </w:tr>
      <w:tr w:rsidR="008826CD" w:rsidRPr="0060492E" w14:paraId="3C88A6ED" w14:textId="77777777" w:rsidTr="009206F7">
        <w:tc>
          <w:tcPr>
            <w:tcW w:w="951" w:type="dxa"/>
          </w:tcPr>
          <w:p w14:paraId="428B5E13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504" w:type="dxa"/>
            <w:vMerge w:val="restart"/>
          </w:tcPr>
          <w:p w14:paraId="77A4E6C0" w14:textId="0E434060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proofErr w:type="spellStart"/>
            <w:r w:rsidRPr="0060492E">
              <w:rPr>
                <w:rFonts w:ascii="Book Antiqua" w:hAnsi="Book Antiqua"/>
                <w:szCs w:val="24"/>
              </w:rPr>
              <w:t>Yr</w:t>
            </w:r>
            <w:proofErr w:type="spellEnd"/>
            <w:r w:rsidRPr="0060492E">
              <w:rPr>
                <w:rFonts w:ascii="Book Antiqua" w:hAnsi="Book Antiqua"/>
                <w:szCs w:val="24"/>
              </w:rPr>
              <w:t xml:space="preserve"> of</w:t>
            </w:r>
            <w:r w:rsidRPr="0060492E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60492E">
              <w:rPr>
                <w:rFonts w:ascii="Book Antiqua" w:hAnsi="Book Antiqua"/>
                <w:szCs w:val="24"/>
              </w:rPr>
              <w:lastRenderedPageBreak/>
              <w:t>follow-up</w:t>
            </w:r>
          </w:p>
        </w:tc>
        <w:tc>
          <w:tcPr>
            <w:tcW w:w="1593" w:type="dxa"/>
          </w:tcPr>
          <w:p w14:paraId="0C354A84" w14:textId="39A72990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lastRenderedPageBreak/>
              <w:t>&lt; 10</w:t>
            </w:r>
          </w:p>
        </w:tc>
        <w:tc>
          <w:tcPr>
            <w:tcW w:w="805" w:type="dxa"/>
          </w:tcPr>
          <w:p w14:paraId="737859AE" w14:textId="77777777" w:rsidR="008826CD" w:rsidRPr="0060492E" w:rsidRDefault="008826CD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6B155D19" w14:textId="77777777" w:rsidR="008826CD" w:rsidRPr="0060492E" w:rsidRDefault="008826CD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2434" w:type="dxa"/>
          </w:tcPr>
          <w:p w14:paraId="2DA16FB6" w14:textId="77777777" w:rsidR="008826CD" w:rsidRPr="0060492E" w:rsidRDefault="008826CD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.63 (8.49-18.80)</w:t>
            </w:r>
          </w:p>
        </w:tc>
        <w:tc>
          <w:tcPr>
            <w:tcW w:w="2585" w:type="dxa"/>
          </w:tcPr>
          <w:p w14:paraId="254754B0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8826CD" w:rsidRPr="0060492E" w14:paraId="5AF1A821" w14:textId="77777777" w:rsidTr="009206F7">
        <w:tc>
          <w:tcPr>
            <w:tcW w:w="951" w:type="dxa"/>
          </w:tcPr>
          <w:p w14:paraId="61789468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69E25077" w14:textId="37D7738B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2A35DAA5" w14:textId="310FA76D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  <w:proofErr w:type="gramStart"/>
            <w:r w:rsidRPr="0060492E">
              <w:rPr>
                <w:rFonts w:ascii="Book Antiqua" w:hAnsi="Book Antiqua"/>
                <w:szCs w:val="24"/>
              </w:rPr>
              <w:t>-  &lt;</w:t>
            </w:r>
            <w:proofErr w:type="gramEnd"/>
            <w:r w:rsidRPr="0060492E">
              <w:rPr>
                <w:rFonts w:ascii="Book Antiqua" w:hAnsi="Book Antiqua"/>
                <w:szCs w:val="24"/>
              </w:rPr>
              <w:t xml:space="preserve"> 15</w:t>
            </w:r>
          </w:p>
        </w:tc>
        <w:tc>
          <w:tcPr>
            <w:tcW w:w="805" w:type="dxa"/>
          </w:tcPr>
          <w:p w14:paraId="6F11B79E" w14:textId="77777777" w:rsidR="008826CD" w:rsidRPr="0060492E" w:rsidRDefault="008826CD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15BE13C6" w14:textId="77777777" w:rsidR="008826CD" w:rsidRPr="0060492E" w:rsidRDefault="008826CD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434" w:type="dxa"/>
          </w:tcPr>
          <w:p w14:paraId="380951A5" w14:textId="77777777" w:rsidR="008826CD" w:rsidRPr="0060492E" w:rsidRDefault="008826CD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6.05 (12.48-20.65)</w:t>
            </w:r>
          </w:p>
        </w:tc>
        <w:tc>
          <w:tcPr>
            <w:tcW w:w="2585" w:type="dxa"/>
          </w:tcPr>
          <w:p w14:paraId="588E020E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8826CD" w:rsidRPr="0060492E" w14:paraId="441C0A6A" w14:textId="77777777" w:rsidTr="009206F7">
        <w:tc>
          <w:tcPr>
            <w:tcW w:w="951" w:type="dxa"/>
          </w:tcPr>
          <w:p w14:paraId="03CBDA0D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3E78D2F4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3C41B741" w14:textId="110D5D8B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5- &lt; 20</w:t>
            </w:r>
          </w:p>
        </w:tc>
        <w:tc>
          <w:tcPr>
            <w:tcW w:w="805" w:type="dxa"/>
          </w:tcPr>
          <w:p w14:paraId="401FFF92" w14:textId="77777777" w:rsidR="008826CD" w:rsidRPr="0060492E" w:rsidRDefault="008826CD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043" w:type="dxa"/>
          </w:tcPr>
          <w:p w14:paraId="269C5E68" w14:textId="77777777" w:rsidR="008826CD" w:rsidRPr="0060492E" w:rsidRDefault="008826CD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2434" w:type="dxa"/>
          </w:tcPr>
          <w:p w14:paraId="57DE7181" w14:textId="77777777" w:rsidR="008826CD" w:rsidRPr="0060492E" w:rsidRDefault="008826CD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6.05 (12.69-20.30)</w:t>
            </w:r>
          </w:p>
        </w:tc>
        <w:tc>
          <w:tcPr>
            <w:tcW w:w="2585" w:type="dxa"/>
          </w:tcPr>
          <w:p w14:paraId="0BB544C6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8826CD" w:rsidRPr="0060492E" w14:paraId="5929E7C7" w14:textId="77777777" w:rsidTr="009206F7">
        <w:tc>
          <w:tcPr>
            <w:tcW w:w="951" w:type="dxa"/>
          </w:tcPr>
          <w:p w14:paraId="02C85DFA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5BC9EEA6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6CD5444D" w14:textId="735E8CD9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0- &lt; 30</w:t>
            </w:r>
          </w:p>
        </w:tc>
        <w:tc>
          <w:tcPr>
            <w:tcW w:w="805" w:type="dxa"/>
          </w:tcPr>
          <w:p w14:paraId="4CAA2154" w14:textId="77777777" w:rsidR="008826CD" w:rsidRPr="0060492E" w:rsidRDefault="008826CD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1043" w:type="dxa"/>
          </w:tcPr>
          <w:p w14:paraId="35CD67F6" w14:textId="77777777" w:rsidR="008826CD" w:rsidRPr="0060492E" w:rsidRDefault="008826CD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2434" w:type="dxa"/>
          </w:tcPr>
          <w:p w14:paraId="241A170B" w14:textId="77777777" w:rsidR="008826CD" w:rsidRPr="0060492E" w:rsidRDefault="008826CD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08 (6.26-13.15)</w:t>
            </w:r>
          </w:p>
        </w:tc>
        <w:tc>
          <w:tcPr>
            <w:tcW w:w="2585" w:type="dxa"/>
          </w:tcPr>
          <w:p w14:paraId="17F2D033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8826CD" w:rsidRPr="0060492E" w14:paraId="5B68D3A9" w14:textId="77777777" w:rsidTr="009206F7">
        <w:tc>
          <w:tcPr>
            <w:tcW w:w="951" w:type="dxa"/>
          </w:tcPr>
          <w:p w14:paraId="37ADA06D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1AF034FD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0C2D9B04" w14:textId="77777777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0+</w:t>
            </w:r>
          </w:p>
        </w:tc>
        <w:tc>
          <w:tcPr>
            <w:tcW w:w="805" w:type="dxa"/>
          </w:tcPr>
          <w:p w14:paraId="4CA09868" w14:textId="77777777" w:rsidR="008826CD" w:rsidRPr="0060492E" w:rsidRDefault="008826CD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4803B136" w14:textId="77777777" w:rsidR="008826CD" w:rsidRPr="0060492E" w:rsidRDefault="008826CD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434" w:type="dxa"/>
          </w:tcPr>
          <w:p w14:paraId="50B23FE1" w14:textId="77777777" w:rsidR="008826CD" w:rsidRPr="0060492E" w:rsidRDefault="008826CD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57 (6.01-15.26)</w:t>
            </w:r>
          </w:p>
        </w:tc>
        <w:tc>
          <w:tcPr>
            <w:tcW w:w="2585" w:type="dxa"/>
          </w:tcPr>
          <w:p w14:paraId="61497DB8" w14:textId="3B1C009A" w:rsidR="008826CD" w:rsidRPr="0060492E" w:rsidRDefault="008826CD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&lt; 0.05 trend </w:t>
            </w:r>
            <w:r w:rsidRPr="0060492E">
              <w:rPr>
                <w:rFonts w:ascii="Book Antiqua" w:hAnsi="Book Antiqua"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  <w:tr w:rsidR="00635240" w:rsidRPr="0060492E" w14:paraId="2CDAC305" w14:textId="77777777" w:rsidTr="009206F7">
        <w:tc>
          <w:tcPr>
            <w:tcW w:w="951" w:type="dxa"/>
          </w:tcPr>
          <w:p w14:paraId="29012939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1504" w:type="dxa"/>
          </w:tcPr>
          <w:p w14:paraId="2C97305F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Endpoint</w:t>
            </w:r>
          </w:p>
        </w:tc>
        <w:tc>
          <w:tcPr>
            <w:tcW w:w="1593" w:type="dxa"/>
          </w:tcPr>
          <w:p w14:paraId="3F277CFC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Died</w:t>
            </w:r>
          </w:p>
        </w:tc>
        <w:tc>
          <w:tcPr>
            <w:tcW w:w="805" w:type="dxa"/>
          </w:tcPr>
          <w:p w14:paraId="68F2AC88" w14:textId="77777777" w:rsidR="00635240" w:rsidRPr="0060492E" w:rsidRDefault="0063524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3</w:t>
            </w:r>
          </w:p>
        </w:tc>
        <w:tc>
          <w:tcPr>
            <w:tcW w:w="1043" w:type="dxa"/>
          </w:tcPr>
          <w:p w14:paraId="40D1C735" w14:textId="77777777" w:rsidR="00635240" w:rsidRPr="0060492E" w:rsidRDefault="0063524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7</w:t>
            </w:r>
          </w:p>
        </w:tc>
        <w:tc>
          <w:tcPr>
            <w:tcW w:w="2434" w:type="dxa"/>
          </w:tcPr>
          <w:p w14:paraId="4AD40203" w14:textId="77777777" w:rsidR="00635240" w:rsidRPr="0060492E" w:rsidRDefault="0063524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4.85 (11.99-18.38)</w:t>
            </w:r>
          </w:p>
        </w:tc>
        <w:tc>
          <w:tcPr>
            <w:tcW w:w="2585" w:type="dxa"/>
          </w:tcPr>
          <w:p w14:paraId="425E0B0D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635240" w:rsidRPr="0060492E" w14:paraId="1B17F509" w14:textId="77777777" w:rsidTr="009206F7">
        <w:tc>
          <w:tcPr>
            <w:tcW w:w="951" w:type="dxa"/>
          </w:tcPr>
          <w:p w14:paraId="5F7873BA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</w:tcPr>
          <w:p w14:paraId="2AFC8967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352FFE4C" w14:textId="77777777" w:rsidR="00635240" w:rsidRPr="0060492E" w:rsidRDefault="0063524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Diagnosed</w:t>
            </w:r>
          </w:p>
        </w:tc>
        <w:tc>
          <w:tcPr>
            <w:tcW w:w="805" w:type="dxa"/>
          </w:tcPr>
          <w:p w14:paraId="0D3B8733" w14:textId="77777777" w:rsidR="00635240" w:rsidRPr="0060492E" w:rsidRDefault="0063524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9</w:t>
            </w:r>
          </w:p>
        </w:tc>
        <w:tc>
          <w:tcPr>
            <w:tcW w:w="1043" w:type="dxa"/>
          </w:tcPr>
          <w:p w14:paraId="3FBE5DFC" w14:textId="77777777" w:rsidR="00635240" w:rsidRPr="0060492E" w:rsidRDefault="0063524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7</w:t>
            </w:r>
          </w:p>
        </w:tc>
        <w:tc>
          <w:tcPr>
            <w:tcW w:w="2434" w:type="dxa"/>
          </w:tcPr>
          <w:p w14:paraId="052857B4" w14:textId="77777777" w:rsidR="00635240" w:rsidRPr="0060492E" w:rsidRDefault="0063524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.82 (8.61-13.60)</w:t>
            </w:r>
          </w:p>
        </w:tc>
        <w:tc>
          <w:tcPr>
            <w:tcW w:w="2585" w:type="dxa"/>
          </w:tcPr>
          <w:p w14:paraId="77B94EFB" w14:textId="127CEC87" w:rsidR="00635240" w:rsidRPr="0060492E" w:rsidRDefault="00BD3C27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</w:t>
            </w:r>
            <w:r w:rsidR="00635240" w:rsidRPr="0060492E">
              <w:rPr>
                <w:rFonts w:ascii="Book Antiqua" w:hAnsi="Book Antiqua"/>
                <w:szCs w:val="24"/>
              </w:rPr>
              <w:t>&lt;</w:t>
            </w:r>
            <w:r w:rsidRPr="0060492E">
              <w:rPr>
                <w:rFonts w:ascii="Book Antiqua" w:hAnsi="Book Antiqua"/>
                <w:szCs w:val="24"/>
              </w:rPr>
              <w:t xml:space="preserve"> </w:t>
            </w:r>
            <w:r w:rsidR="00635240" w:rsidRPr="0060492E">
              <w:rPr>
                <w:rFonts w:ascii="Book Antiqua" w:hAnsi="Book Antiqua"/>
                <w:szCs w:val="24"/>
              </w:rPr>
              <w:t>0.05</w:t>
            </w:r>
          </w:p>
        </w:tc>
      </w:tr>
      <w:tr w:rsidR="00565933" w:rsidRPr="0060492E" w14:paraId="3D5CC791" w14:textId="77777777" w:rsidTr="009206F7">
        <w:tc>
          <w:tcPr>
            <w:tcW w:w="951" w:type="dxa"/>
          </w:tcPr>
          <w:p w14:paraId="1E3268F6" w14:textId="77777777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1504" w:type="dxa"/>
            <w:vMerge w:val="restart"/>
          </w:tcPr>
          <w:p w14:paraId="0EF161B0" w14:textId="615D6D8E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umber of adjustment factors</w:t>
            </w:r>
          </w:p>
        </w:tc>
        <w:tc>
          <w:tcPr>
            <w:tcW w:w="1593" w:type="dxa"/>
          </w:tcPr>
          <w:p w14:paraId="5D3D58E1" w14:textId="77777777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one</w:t>
            </w:r>
          </w:p>
        </w:tc>
        <w:tc>
          <w:tcPr>
            <w:tcW w:w="805" w:type="dxa"/>
          </w:tcPr>
          <w:p w14:paraId="15879592" w14:textId="77777777" w:rsidR="00565933" w:rsidRPr="0060492E" w:rsidRDefault="00565933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0</w:t>
            </w:r>
          </w:p>
        </w:tc>
        <w:tc>
          <w:tcPr>
            <w:tcW w:w="1043" w:type="dxa"/>
          </w:tcPr>
          <w:p w14:paraId="0D81AFC0" w14:textId="77777777" w:rsidR="00565933" w:rsidRPr="0060492E" w:rsidRDefault="00565933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2434" w:type="dxa"/>
          </w:tcPr>
          <w:p w14:paraId="43400495" w14:textId="77777777" w:rsidR="00565933" w:rsidRPr="0060492E" w:rsidRDefault="00565933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65 (7.13-13.05)</w:t>
            </w:r>
          </w:p>
        </w:tc>
        <w:tc>
          <w:tcPr>
            <w:tcW w:w="2585" w:type="dxa"/>
          </w:tcPr>
          <w:p w14:paraId="09FCABF0" w14:textId="77777777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565933" w:rsidRPr="0060492E" w14:paraId="577DE5FF" w14:textId="77777777" w:rsidTr="009206F7">
        <w:tc>
          <w:tcPr>
            <w:tcW w:w="951" w:type="dxa"/>
          </w:tcPr>
          <w:p w14:paraId="2B60D40D" w14:textId="77777777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</w:tcPr>
          <w:p w14:paraId="3CB3D06A" w14:textId="647773C8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</w:tcPr>
          <w:p w14:paraId="594F363E" w14:textId="77777777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Age only</w:t>
            </w:r>
          </w:p>
        </w:tc>
        <w:tc>
          <w:tcPr>
            <w:tcW w:w="805" w:type="dxa"/>
          </w:tcPr>
          <w:p w14:paraId="4EE0CA28" w14:textId="77777777" w:rsidR="00565933" w:rsidRPr="0060492E" w:rsidRDefault="00565933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1043" w:type="dxa"/>
          </w:tcPr>
          <w:p w14:paraId="20B82E02" w14:textId="77777777" w:rsidR="00565933" w:rsidRPr="0060492E" w:rsidRDefault="00565933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2434" w:type="dxa"/>
          </w:tcPr>
          <w:p w14:paraId="54C9D585" w14:textId="77777777" w:rsidR="00565933" w:rsidRPr="0060492E" w:rsidRDefault="00565933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.80 (5.24-26.56)</w:t>
            </w:r>
          </w:p>
        </w:tc>
        <w:tc>
          <w:tcPr>
            <w:tcW w:w="2585" w:type="dxa"/>
          </w:tcPr>
          <w:p w14:paraId="5E114481" w14:textId="77777777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565933" w:rsidRPr="0060492E" w14:paraId="7809B6BB" w14:textId="77777777" w:rsidTr="009206F7">
        <w:tc>
          <w:tcPr>
            <w:tcW w:w="951" w:type="dxa"/>
            <w:tcBorders>
              <w:bottom w:val="single" w:sz="4" w:space="0" w:color="auto"/>
            </w:tcBorders>
          </w:tcPr>
          <w:p w14:paraId="13ED5F60" w14:textId="77777777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04" w:type="dxa"/>
            <w:vMerge/>
            <w:tcBorders>
              <w:bottom w:val="single" w:sz="4" w:space="0" w:color="auto"/>
            </w:tcBorders>
          </w:tcPr>
          <w:p w14:paraId="1470A365" w14:textId="08349EF9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593" w:type="dxa"/>
            <w:tcBorders>
              <w:bottom w:val="single" w:sz="4" w:space="0" w:color="auto"/>
            </w:tcBorders>
          </w:tcPr>
          <w:p w14:paraId="4039120A" w14:textId="77777777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More</w:t>
            </w:r>
          </w:p>
        </w:tc>
        <w:tc>
          <w:tcPr>
            <w:tcW w:w="805" w:type="dxa"/>
            <w:tcBorders>
              <w:bottom w:val="single" w:sz="4" w:space="0" w:color="auto"/>
            </w:tcBorders>
          </w:tcPr>
          <w:p w14:paraId="6875D3E2" w14:textId="77777777" w:rsidR="00565933" w:rsidRPr="0060492E" w:rsidRDefault="00565933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8</w:t>
            </w:r>
          </w:p>
        </w:tc>
        <w:tc>
          <w:tcPr>
            <w:tcW w:w="1043" w:type="dxa"/>
            <w:tcBorders>
              <w:bottom w:val="single" w:sz="4" w:space="0" w:color="auto"/>
            </w:tcBorders>
          </w:tcPr>
          <w:p w14:paraId="0B4E8588" w14:textId="77777777" w:rsidR="00565933" w:rsidRPr="0060492E" w:rsidRDefault="00565933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8</w:t>
            </w:r>
          </w:p>
        </w:tc>
        <w:tc>
          <w:tcPr>
            <w:tcW w:w="2434" w:type="dxa"/>
            <w:tcBorders>
              <w:bottom w:val="single" w:sz="4" w:space="0" w:color="auto"/>
            </w:tcBorders>
          </w:tcPr>
          <w:p w14:paraId="5E65729E" w14:textId="77777777" w:rsidR="00565933" w:rsidRPr="0060492E" w:rsidRDefault="00565933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.68 (11.46-16.34)</w:t>
            </w:r>
          </w:p>
        </w:tc>
        <w:tc>
          <w:tcPr>
            <w:tcW w:w="2585" w:type="dxa"/>
            <w:tcBorders>
              <w:bottom w:val="single" w:sz="4" w:space="0" w:color="auto"/>
            </w:tcBorders>
          </w:tcPr>
          <w:p w14:paraId="74EB0AC9" w14:textId="770DCA61" w:rsidR="00565933" w:rsidRPr="0060492E" w:rsidRDefault="00565933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 xml:space="preserve">NS trend </w:t>
            </w:r>
            <w:r w:rsidRPr="0060492E">
              <w:rPr>
                <w:rFonts w:ascii="Book Antiqua" w:hAnsi="Book Antiqua"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</w:tbl>
    <w:p w14:paraId="7DB0165A" w14:textId="5BA2A75C" w:rsidR="00196B6B" w:rsidRPr="0060492E" w:rsidRDefault="008E2ABB" w:rsidP="0060492E">
      <w:pPr>
        <w:spacing w:line="360" w:lineRule="auto"/>
        <w:jc w:val="both"/>
        <w:rPr>
          <w:rFonts w:ascii="Book Antiqua" w:hAnsi="Book Antiqua"/>
          <w:lang w:eastAsia="zh-CN"/>
        </w:rPr>
      </w:pPr>
      <w:r w:rsidRPr="0060492E">
        <w:rPr>
          <w:rFonts w:ascii="Book Antiqua" w:hAnsi="Book Antiqua"/>
        </w:rPr>
        <w:t>RR</w:t>
      </w:r>
      <w:r w:rsidRPr="0060492E">
        <w:rPr>
          <w:rFonts w:ascii="Book Antiqua" w:hAnsi="Book Antiqua"/>
          <w:lang w:eastAsia="zh-CN"/>
        </w:rPr>
        <w:t xml:space="preserve">: </w:t>
      </w:r>
      <w:r w:rsidRPr="0060492E">
        <w:rPr>
          <w:rFonts w:ascii="Book Antiqua" w:eastAsia="Book Antiqua" w:hAnsi="Book Antiqua" w:cs="Book Antiqua"/>
        </w:rPr>
        <w:t>Relative risk</w:t>
      </w:r>
      <w:r w:rsidRPr="0060492E">
        <w:rPr>
          <w:rFonts w:ascii="Book Antiqua" w:hAnsi="Book Antiqua" w:cs="Book Antiqua"/>
          <w:lang w:eastAsia="zh-CN"/>
        </w:rPr>
        <w:t>;</w:t>
      </w:r>
      <w:r w:rsidRPr="0060492E">
        <w:rPr>
          <w:rFonts w:ascii="Book Antiqua" w:hAnsi="Book Antiqua"/>
          <w:lang w:eastAsia="zh-CN"/>
        </w:rPr>
        <w:t xml:space="preserve"> NS:</w:t>
      </w:r>
      <w:r w:rsidR="00B2680E" w:rsidRPr="0060492E">
        <w:rPr>
          <w:rFonts w:ascii="Book Antiqua" w:hAnsi="Book Antiqua"/>
        </w:rPr>
        <w:t xml:space="preserve"> </w:t>
      </w:r>
      <w:r w:rsidR="00B2680E" w:rsidRPr="0060492E">
        <w:rPr>
          <w:rFonts w:ascii="Book Antiqua" w:hAnsi="Book Antiqua"/>
          <w:lang w:eastAsia="zh-CN"/>
        </w:rPr>
        <w:t>Not significant.</w:t>
      </w:r>
    </w:p>
    <w:p w14:paraId="45010798" w14:textId="77777777" w:rsidR="00811E58" w:rsidRPr="0060492E" w:rsidRDefault="00811E58" w:rsidP="0060492E">
      <w:pPr>
        <w:spacing w:line="360" w:lineRule="auto"/>
        <w:jc w:val="both"/>
        <w:rPr>
          <w:rFonts w:ascii="Book Antiqua" w:hAnsi="Book Antiqua"/>
          <w:b/>
        </w:rPr>
      </w:pPr>
    </w:p>
    <w:p w14:paraId="3717272D" w14:textId="77777777" w:rsidR="006F66B5" w:rsidRDefault="006F66B5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675683F6" w14:textId="74C14F96" w:rsidR="00196B6B" w:rsidRPr="0060492E" w:rsidRDefault="00010854" w:rsidP="0060492E">
      <w:pPr>
        <w:spacing w:line="360" w:lineRule="auto"/>
        <w:jc w:val="both"/>
        <w:rPr>
          <w:rFonts w:ascii="Book Antiqua" w:hAnsi="Book Antiqua"/>
          <w:b/>
        </w:rPr>
      </w:pPr>
      <w:r w:rsidRPr="0060492E">
        <w:rPr>
          <w:rFonts w:ascii="Book Antiqua" w:hAnsi="Book Antiqua"/>
          <w:b/>
        </w:rPr>
        <w:lastRenderedPageBreak/>
        <w:t xml:space="preserve">Table 4 </w:t>
      </w:r>
      <w:r w:rsidRPr="0060492E">
        <w:rPr>
          <w:rFonts w:ascii="Book Antiqua" w:eastAsia="Book Antiqua" w:hAnsi="Book Antiqua" w:cs="Book Antiqua"/>
          <w:b/>
        </w:rPr>
        <w:t>Chronic obstructive pulmonary disease</w:t>
      </w:r>
      <w:r w:rsidR="00835ED7" w:rsidRPr="0060492E">
        <w:rPr>
          <w:rFonts w:ascii="Book Antiqua" w:hAnsi="Book Antiqua"/>
          <w:b/>
        </w:rPr>
        <w:t xml:space="preserve"> and current </w:t>
      </w:r>
      <w:r w:rsidR="00835ED7" w:rsidRPr="0060492E">
        <w:rPr>
          <w:rFonts w:ascii="Book Antiqua" w:hAnsi="Book Antiqua"/>
          <w:b/>
          <w:i/>
        </w:rPr>
        <w:t>vs</w:t>
      </w:r>
      <w:r w:rsidRPr="0060492E">
        <w:rPr>
          <w:rFonts w:ascii="Book Antiqua" w:hAnsi="Book Antiqua"/>
          <w:b/>
        </w:rPr>
        <w:t xml:space="preserve"> never cigarette smoking – results from random effects meta-analyses</w:t>
      </w:r>
    </w:p>
    <w:tbl>
      <w:tblPr>
        <w:tblW w:w="12333" w:type="dxa"/>
        <w:tblLook w:val="0000" w:firstRow="0" w:lastRow="0" w:firstColumn="0" w:lastColumn="0" w:noHBand="0" w:noVBand="0"/>
      </w:tblPr>
      <w:tblGrid>
        <w:gridCol w:w="950"/>
        <w:gridCol w:w="1495"/>
        <w:gridCol w:w="1415"/>
        <w:gridCol w:w="732"/>
        <w:gridCol w:w="1043"/>
        <w:gridCol w:w="2270"/>
        <w:gridCol w:w="4428"/>
      </w:tblGrid>
      <w:tr w:rsidR="00140BBA" w:rsidRPr="0060492E" w14:paraId="61BF8A83" w14:textId="77777777" w:rsidTr="009206F7">
        <w:trPr>
          <w:tblHeader/>
        </w:trPr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49BDC99" w14:textId="5571CB5A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60492E">
              <w:rPr>
                <w:rFonts w:ascii="Book Antiqua" w:hAnsi="Book Antiqua"/>
                <w:b/>
                <w:szCs w:val="24"/>
              </w:rPr>
              <w:t>Full output</w:t>
            </w:r>
            <w:r w:rsidR="00F33CBF" w:rsidRPr="0060492E">
              <w:rPr>
                <w:rFonts w:ascii="Book Antiqua" w:hAnsi="Book Antiqua"/>
                <w:b/>
                <w:szCs w:val="24"/>
              </w:rPr>
              <w:t xml:space="preserve"> t</w:t>
            </w:r>
            <w:r w:rsidRPr="0060492E">
              <w:rPr>
                <w:rFonts w:ascii="Book Antiqua" w:hAnsi="Book Antiqua"/>
                <w:b/>
                <w:szCs w:val="24"/>
              </w:rPr>
              <w:t>able</w:t>
            </w:r>
          </w:p>
        </w:tc>
        <w:tc>
          <w:tcPr>
            <w:tcW w:w="149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A6AC148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60492E">
              <w:rPr>
                <w:rFonts w:ascii="Book Antiqua" w:hAnsi="Book Antiqua"/>
                <w:b/>
                <w:szCs w:val="24"/>
              </w:rPr>
              <w:t>Factor</w:t>
            </w:r>
          </w:p>
        </w:tc>
        <w:tc>
          <w:tcPr>
            <w:tcW w:w="141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C85CFFA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60492E">
              <w:rPr>
                <w:rFonts w:ascii="Book Antiqua" w:hAnsi="Book Antiqua"/>
                <w:b/>
                <w:szCs w:val="24"/>
              </w:rPr>
              <w:t>Level</w:t>
            </w:r>
          </w:p>
        </w:tc>
        <w:tc>
          <w:tcPr>
            <w:tcW w:w="73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488AE72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60492E">
              <w:rPr>
                <w:rFonts w:ascii="Book Antiqua" w:hAnsi="Book Antiqua"/>
                <w:b/>
                <w:szCs w:val="24"/>
              </w:rPr>
              <w:t>No of RRs</w:t>
            </w: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A99125E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 w:rsidRPr="0060492E">
              <w:rPr>
                <w:rFonts w:ascii="Book Antiqua" w:hAnsi="Book Antiqua"/>
                <w:b/>
                <w:szCs w:val="24"/>
              </w:rPr>
              <w:t>No of Studies</w:t>
            </w:r>
          </w:p>
        </w:tc>
        <w:tc>
          <w:tcPr>
            <w:tcW w:w="227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D62A0E0" w14:textId="5FA3405F" w:rsidR="00140BBA" w:rsidRPr="0060492E" w:rsidRDefault="00EB1B9E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>
              <w:rPr>
                <w:rFonts w:ascii="Book Antiqua" w:hAnsi="Book Antiqua"/>
                <w:b/>
                <w:szCs w:val="24"/>
              </w:rPr>
              <w:t>RR (95%</w:t>
            </w:r>
            <w:r w:rsidR="00140BBA" w:rsidRPr="0060492E">
              <w:rPr>
                <w:rFonts w:ascii="Book Antiqua" w:hAnsi="Book Antiqua"/>
                <w:b/>
                <w:szCs w:val="24"/>
              </w:rPr>
              <w:t>CI)</w:t>
            </w:r>
          </w:p>
        </w:tc>
        <w:tc>
          <w:tcPr>
            <w:tcW w:w="442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BC28D9D" w14:textId="01A47FE7" w:rsidR="00140BBA" w:rsidRPr="0060492E" w:rsidRDefault="00126BAE" w:rsidP="00126BA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Cs w:val="24"/>
              </w:rPr>
            </w:pPr>
            <w:r>
              <w:rPr>
                <w:rFonts w:ascii="Book Antiqua" w:hAnsi="Book Antiqua"/>
                <w:b/>
                <w:szCs w:val="24"/>
              </w:rPr>
              <w:t>He</w:t>
            </w:r>
            <w:r w:rsidR="00E12F05" w:rsidRPr="0060492E">
              <w:rPr>
                <w:rFonts w:ascii="Book Antiqua" w:hAnsi="Book Antiqua"/>
                <w:b/>
                <w:szCs w:val="24"/>
              </w:rPr>
              <w:t xml:space="preserve">terogeneity </w:t>
            </w:r>
            <w:r>
              <w:rPr>
                <w:rFonts w:ascii="Book Antiqua" w:hAnsi="Book Antiqua"/>
                <w:b/>
                <w:szCs w:val="24"/>
              </w:rPr>
              <w:t xml:space="preserve">test </w:t>
            </w:r>
            <w:r w:rsidR="00E12F05" w:rsidRPr="0060492E">
              <w:rPr>
                <w:rFonts w:ascii="Book Antiqua" w:hAnsi="Book Antiqua"/>
                <w:b/>
                <w:szCs w:val="24"/>
              </w:rPr>
              <w:t xml:space="preserve">by level (NS </w:t>
            </w:r>
            <w:r w:rsidR="00140BBA" w:rsidRPr="0060492E">
              <w:rPr>
                <w:rFonts w:ascii="Book Antiqua" w:hAnsi="Book Antiqua"/>
                <w:b/>
                <w:szCs w:val="24"/>
              </w:rPr>
              <w:t>=</w:t>
            </w:r>
            <w:r w:rsidR="00E12F05" w:rsidRPr="0060492E">
              <w:rPr>
                <w:rFonts w:ascii="Book Antiqua" w:hAnsi="Book Antiqua"/>
                <w:b/>
                <w:szCs w:val="24"/>
              </w:rPr>
              <w:t xml:space="preserve"> </w:t>
            </w:r>
            <w:r w:rsidR="00E12F05" w:rsidRPr="0060492E">
              <w:rPr>
                <w:rFonts w:ascii="Book Antiqua" w:hAnsi="Book Antiqua"/>
                <w:b/>
                <w:i/>
                <w:szCs w:val="24"/>
              </w:rPr>
              <w:t>P</w:t>
            </w:r>
            <w:r w:rsidR="00E12F05" w:rsidRPr="0060492E">
              <w:rPr>
                <w:rFonts w:ascii="Book Antiqua" w:hAnsi="Book Antiqua"/>
                <w:b/>
                <w:szCs w:val="24"/>
              </w:rPr>
              <w:t xml:space="preserve"> </w:t>
            </w:r>
            <w:r w:rsidR="00140BBA" w:rsidRPr="0060492E">
              <w:rPr>
                <w:rFonts w:ascii="Book Antiqua" w:hAnsi="Book Antiqua" w:cs="Times New Roman"/>
                <w:b/>
                <w:szCs w:val="24"/>
              </w:rPr>
              <w:t>≥</w:t>
            </w:r>
            <w:r w:rsidR="00E12F05" w:rsidRPr="0060492E">
              <w:rPr>
                <w:rFonts w:ascii="Book Antiqua" w:hAnsi="Book Antiqua" w:cs="Times New Roman"/>
                <w:b/>
                <w:szCs w:val="24"/>
              </w:rPr>
              <w:t xml:space="preserve"> </w:t>
            </w:r>
            <w:r w:rsidR="00140BBA" w:rsidRPr="0060492E">
              <w:rPr>
                <w:rFonts w:ascii="Book Antiqua" w:hAnsi="Book Antiqua"/>
                <w:b/>
                <w:szCs w:val="24"/>
              </w:rPr>
              <w:t>0.1) and trend if relevant</w:t>
            </w:r>
          </w:p>
        </w:tc>
      </w:tr>
      <w:tr w:rsidR="00140BBA" w:rsidRPr="0060492E" w14:paraId="5F9C6BE3" w14:textId="77777777" w:rsidTr="009206F7">
        <w:tc>
          <w:tcPr>
            <w:tcW w:w="950" w:type="dxa"/>
          </w:tcPr>
          <w:p w14:paraId="59A6B997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</w:tcPr>
          <w:p w14:paraId="6C2AC173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All</w:t>
            </w:r>
          </w:p>
        </w:tc>
        <w:tc>
          <w:tcPr>
            <w:tcW w:w="1415" w:type="dxa"/>
          </w:tcPr>
          <w:p w14:paraId="3F4C52B0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732" w:type="dxa"/>
          </w:tcPr>
          <w:p w14:paraId="6E0CF1CB" w14:textId="77777777" w:rsidR="00140BBA" w:rsidRPr="0060492E" w:rsidRDefault="00140BB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3</w:t>
            </w:r>
          </w:p>
        </w:tc>
        <w:tc>
          <w:tcPr>
            <w:tcW w:w="1043" w:type="dxa"/>
          </w:tcPr>
          <w:p w14:paraId="01A4DA02" w14:textId="77777777" w:rsidR="00140BBA" w:rsidRPr="0060492E" w:rsidRDefault="00140BB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8</w:t>
            </w:r>
          </w:p>
        </w:tc>
        <w:tc>
          <w:tcPr>
            <w:tcW w:w="2270" w:type="dxa"/>
          </w:tcPr>
          <w:p w14:paraId="2C4C2983" w14:textId="77777777" w:rsidR="00140BBA" w:rsidRPr="0060492E" w:rsidRDefault="00140BB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19 (6.97-12.13)</w:t>
            </w:r>
          </w:p>
        </w:tc>
        <w:tc>
          <w:tcPr>
            <w:tcW w:w="4428" w:type="dxa"/>
          </w:tcPr>
          <w:p w14:paraId="00E15592" w14:textId="68E14654" w:rsidR="00140BBA" w:rsidRPr="0060492E" w:rsidRDefault="00E12F0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b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</w:t>
            </w:r>
            <w:r w:rsidR="00140BBA" w:rsidRPr="0060492E">
              <w:rPr>
                <w:rFonts w:ascii="Book Antiqua" w:hAnsi="Book Antiqua"/>
                <w:szCs w:val="24"/>
              </w:rPr>
              <w:t>&lt;</w:t>
            </w:r>
            <w:r w:rsidRPr="0060492E">
              <w:rPr>
                <w:rFonts w:ascii="Book Antiqua" w:hAnsi="Book Antiqua"/>
                <w:szCs w:val="24"/>
              </w:rPr>
              <w:t xml:space="preserve"> </w:t>
            </w:r>
            <w:r w:rsidR="00140BBA" w:rsidRPr="0060492E">
              <w:rPr>
                <w:rFonts w:ascii="Book Antiqua" w:hAnsi="Book Antiqua"/>
                <w:szCs w:val="24"/>
              </w:rPr>
              <w:t>0.001</w:t>
            </w:r>
          </w:p>
        </w:tc>
      </w:tr>
      <w:tr w:rsidR="00425D30" w:rsidRPr="0060492E" w14:paraId="5B4DC920" w14:textId="77777777" w:rsidTr="009206F7">
        <w:tc>
          <w:tcPr>
            <w:tcW w:w="950" w:type="dxa"/>
          </w:tcPr>
          <w:p w14:paraId="590822BC" w14:textId="77777777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1495" w:type="dxa"/>
            <w:vMerge w:val="restart"/>
          </w:tcPr>
          <w:p w14:paraId="282966BB" w14:textId="77777777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Sex</w:t>
            </w:r>
          </w:p>
        </w:tc>
        <w:tc>
          <w:tcPr>
            <w:tcW w:w="1415" w:type="dxa"/>
          </w:tcPr>
          <w:p w14:paraId="5756E501" w14:textId="77777777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Combined</w:t>
            </w:r>
          </w:p>
        </w:tc>
        <w:tc>
          <w:tcPr>
            <w:tcW w:w="732" w:type="dxa"/>
          </w:tcPr>
          <w:p w14:paraId="3B9C45BC" w14:textId="77777777" w:rsidR="00425D30" w:rsidRPr="0060492E" w:rsidRDefault="00425D3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1043" w:type="dxa"/>
          </w:tcPr>
          <w:p w14:paraId="752C0620" w14:textId="77777777" w:rsidR="00425D30" w:rsidRPr="0060492E" w:rsidRDefault="00425D3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270" w:type="dxa"/>
          </w:tcPr>
          <w:p w14:paraId="34F3E8BF" w14:textId="77777777" w:rsidR="00425D30" w:rsidRPr="0060492E" w:rsidRDefault="00425D3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.91 (7.05-11.26)</w:t>
            </w:r>
          </w:p>
        </w:tc>
        <w:tc>
          <w:tcPr>
            <w:tcW w:w="4428" w:type="dxa"/>
          </w:tcPr>
          <w:p w14:paraId="0C34A941" w14:textId="77777777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425D30" w:rsidRPr="0060492E" w14:paraId="3522CFA1" w14:textId="77777777" w:rsidTr="009206F7">
        <w:tc>
          <w:tcPr>
            <w:tcW w:w="950" w:type="dxa"/>
          </w:tcPr>
          <w:p w14:paraId="5229B866" w14:textId="77777777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259410DA" w14:textId="77777777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3C572EF9" w14:textId="77777777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Males</w:t>
            </w:r>
          </w:p>
        </w:tc>
        <w:tc>
          <w:tcPr>
            <w:tcW w:w="732" w:type="dxa"/>
          </w:tcPr>
          <w:p w14:paraId="77B1CDA3" w14:textId="77777777" w:rsidR="00425D30" w:rsidRPr="0060492E" w:rsidRDefault="00425D3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7B2AD57B" w14:textId="77777777" w:rsidR="00425D30" w:rsidRPr="0060492E" w:rsidRDefault="00425D3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2270" w:type="dxa"/>
          </w:tcPr>
          <w:p w14:paraId="354CC5D9" w14:textId="77777777" w:rsidR="00425D30" w:rsidRPr="0060492E" w:rsidRDefault="00425D3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56 (4.22-21.64)</w:t>
            </w:r>
          </w:p>
        </w:tc>
        <w:tc>
          <w:tcPr>
            <w:tcW w:w="4428" w:type="dxa"/>
          </w:tcPr>
          <w:p w14:paraId="5D4EDA8A" w14:textId="77777777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425D30" w:rsidRPr="0060492E" w14:paraId="753C3D97" w14:textId="77777777" w:rsidTr="009206F7">
        <w:tc>
          <w:tcPr>
            <w:tcW w:w="950" w:type="dxa"/>
          </w:tcPr>
          <w:p w14:paraId="138411C2" w14:textId="77777777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4CA9F0C7" w14:textId="77777777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2E86F010" w14:textId="77777777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Females</w:t>
            </w:r>
          </w:p>
        </w:tc>
        <w:tc>
          <w:tcPr>
            <w:tcW w:w="732" w:type="dxa"/>
          </w:tcPr>
          <w:p w14:paraId="09B473A0" w14:textId="77777777" w:rsidR="00425D30" w:rsidRPr="0060492E" w:rsidRDefault="00425D30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043" w:type="dxa"/>
          </w:tcPr>
          <w:p w14:paraId="6AC4847C" w14:textId="77777777" w:rsidR="00425D30" w:rsidRPr="0060492E" w:rsidRDefault="00425D30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101B6E34" w14:textId="77777777" w:rsidR="00425D30" w:rsidRPr="0060492E" w:rsidRDefault="00425D30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33 (4.91-17.71)</w:t>
            </w:r>
          </w:p>
        </w:tc>
        <w:tc>
          <w:tcPr>
            <w:tcW w:w="4428" w:type="dxa"/>
          </w:tcPr>
          <w:p w14:paraId="075F7C9D" w14:textId="28BE7FD5" w:rsidR="00425D30" w:rsidRPr="0060492E" w:rsidRDefault="00425D30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</w:t>
            </w:r>
          </w:p>
        </w:tc>
      </w:tr>
      <w:tr w:rsidR="001A2762" w:rsidRPr="0060492E" w14:paraId="493872C3" w14:textId="77777777" w:rsidTr="009206F7">
        <w:tc>
          <w:tcPr>
            <w:tcW w:w="950" w:type="dxa"/>
          </w:tcPr>
          <w:p w14:paraId="71D2E23A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495" w:type="dxa"/>
            <w:vMerge w:val="restart"/>
          </w:tcPr>
          <w:p w14:paraId="423DC26E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Region</w:t>
            </w:r>
          </w:p>
        </w:tc>
        <w:tc>
          <w:tcPr>
            <w:tcW w:w="1415" w:type="dxa"/>
          </w:tcPr>
          <w:p w14:paraId="5658DD70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. America</w:t>
            </w:r>
          </w:p>
        </w:tc>
        <w:tc>
          <w:tcPr>
            <w:tcW w:w="732" w:type="dxa"/>
          </w:tcPr>
          <w:p w14:paraId="2A33E59C" w14:textId="77777777" w:rsidR="001A2762" w:rsidRPr="0060492E" w:rsidRDefault="001A276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1043" w:type="dxa"/>
          </w:tcPr>
          <w:p w14:paraId="23FC55EF" w14:textId="77777777" w:rsidR="001A2762" w:rsidRPr="0060492E" w:rsidRDefault="001A276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22797782" w14:textId="77777777" w:rsidR="001A2762" w:rsidRPr="0060492E" w:rsidRDefault="001A276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.91 (5.73-13.84)</w:t>
            </w:r>
          </w:p>
        </w:tc>
        <w:tc>
          <w:tcPr>
            <w:tcW w:w="4428" w:type="dxa"/>
          </w:tcPr>
          <w:p w14:paraId="28EA8D38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1A2762" w:rsidRPr="0060492E" w14:paraId="28AC4248" w14:textId="77777777" w:rsidTr="009206F7">
        <w:tc>
          <w:tcPr>
            <w:tcW w:w="950" w:type="dxa"/>
          </w:tcPr>
          <w:p w14:paraId="15977F61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6FFE6C39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0E8ACB8F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Europe</w:t>
            </w:r>
          </w:p>
        </w:tc>
        <w:tc>
          <w:tcPr>
            <w:tcW w:w="732" w:type="dxa"/>
          </w:tcPr>
          <w:p w14:paraId="7DAFE25F" w14:textId="77777777" w:rsidR="001A2762" w:rsidRPr="0060492E" w:rsidRDefault="001A276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1043" w:type="dxa"/>
          </w:tcPr>
          <w:p w14:paraId="5F8C43E8" w14:textId="77777777" w:rsidR="001A2762" w:rsidRPr="0060492E" w:rsidRDefault="001A276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2270" w:type="dxa"/>
          </w:tcPr>
          <w:p w14:paraId="2315FC9D" w14:textId="77777777" w:rsidR="001A2762" w:rsidRPr="0060492E" w:rsidRDefault="001A276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.63 (6.93-16.29)</w:t>
            </w:r>
          </w:p>
        </w:tc>
        <w:tc>
          <w:tcPr>
            <w:tcW w:w="4428" w:type="dxa"/>
          </w:tcPr>
          <w:p w14:paraId="1D88EB01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1A2762" w:rsidRPr="0060492E" w14:paraId="642E4912" w14:textId="77777777" w:rsidTr="009206F7">
        <w:tc>
          <w:tcPr>
            <w:tcW w:w="950" w:type="dxa"/>
          </w:tcPr>
          <w:p w14:paraId="7377917B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4D1506E8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3AB6C96C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Japan</w:t>
            </w:r>
          </w:p>
        </w:tc>
        <w:tc>
          <w:tcPr>
            <w:tcW w:w="732" w:type="dxa"/>
          </w:tcPr>
          <w:p w14:paraId="115A1798" w14:textId="77777777" w:rsidR="001A2762" w:rsidRPr="0060492E" w:rsidRDefault="001A276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1043" w:type="dxa"/>
          </w:tcPr>
          <w:p w14:paraId="4847D026" w14:textId="77777777" w:rsidR="001A2762" w:rsidRPr="0060492E" w:rsidRDefault="001A276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</w:t>
            </w:r>
          </w:p>
        </w:tc>
        <w:tc>
          <w:tcPr>
            <w:tcW w:w="2270" w:type="dxa"/>
          </w:tcPr>
          <w:p w14:paraId="060928E9" w14:textId="77777777" w:rsidR="001A2762" w:rsidRPr="0060492E" w:rsidRDefault="001A276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.00 (2.97-12.12)</w:t>
            </w:r>
          </w:p>
        </w:tc>
        <w:tc>
          <w:tcPr>
            <w:tcW w:w="4428" w:type="dxa"/>
          </w:tcPr>
          <w:p w14:paraId="287323B9" w14:textId="000F7449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</w:t>
            </w:r>
          </w:p>
        </w:tc>
      </w:tr>
      <w:tr w:rsidR="001A2762" w:rsidRPr="0060492E" w14:paraId="0326A8E8" w14:textId="77777777" w:rsidTr="009206F7">
        <w:tc>
          <w:tcPr>
            <w:tcW w:w="950" w:type="dxa"/>
          </w:tcPr>
          <w:p w14:paraId="260A3A82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495" w:type="dxa"/>
            <w:vMerge w:val="restart"/>
          </w:tcPr>
          <w:p w14:paraId="7173487E" w14:textId="650654FF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Study population</w:t>
            </w:r>
          </w:p>
        </w:tc>
        <w:tc>
          <w:tcPr>
            <w:tcW w:w="1415" w:type="dxa"/>
          </w:tcPr>
          <w:p w14:paraId="6EB0FD9C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ational</w:t>
            </w:r>
          </w:p>
        </w:tc>
        <w:tc>
          <w:tcPr>
            <w:tcW w:w="732" w:type="dxa"/>
          </w:tcPr>
          <w:p w14:paraId="16FE42FC" w14:textId="77777777" w:rsidR="001A2762" w:rsidRPr="0060492E" w:rsidRDefault="001A276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1043" w:type="dxa"/>
          </w:tcPr>
          <w:p w14:paraId="335C7405" w14:textId="77777777" w:rsidR="001A2762" w:rsidRPr="0060492E" w:rsidRDefault="001A276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2270" w:type="dxa"/>
          </w:tcPr>
          <w:p w14:paraId="7CDBBFAD" w14:textId="77777777" w:rsidR="001A2762" w:rsidRPr="0060492E" w:rsidRDefault="001A276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.90 (6.47-12.24)</w:t>
            </w:r>
          </w:p>
        </w:tc>
        <w:tc>
          <w:tcPr>
            <w:tcW w:w="4428" w:type="dxa"/>
          </w:tcPr>
          <w:p w14:paraId="15554437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1A2762" w:rsidRPr="0060492E" w14:paraId="68F411FB" w14:textId="77777777" w:rsidTr="009206F7">
        <w:tc>
          <w:tcPr>
            <w:tcW w:w="950" w:type="dxa"/>
          </w:tcPr>
          <w:p w14:paraId="7D2A8539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6345DDB5" w14:textId="0F9D6732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0A575F38" w14:textId="77777777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Regional</w:t>
            </w:r>
          </w:p>
        </w:tc>
        <w:tc>
          <w:tcPr>
            <w:tcW w:w="732" w:type="dxa"/>
          </w:tcPr>
          <w:p w14:paraId="54ECA17D" w14:textId="77777777" w:rsidR="001A2762" w:rsidRPr="0060492E" w:rsidRDefault="001A276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14FC1074" w14:textId="77777777" w:rsidR="001A2762" w:rsidRPr="0060492E" w:rsidRDefault="001A276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2270" w:type="dxa"/>
          </w:tcPr>
          <w:p w14:paraId="250FF607" w14:textId="77777777" w:rsidR="001A2762" w:rsidRPr="0060492E" w:rsidRDefault="001A276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51 (6.16-14.66)</w:t>
            </w:r>
          </w:p>
        </w:tc>
        <w:tc>
          <w:tcPr>
            <w:tcW w:w="4428" w:type="dxa"/>
          </w:tcPr>
          <w:p w14:paraId="705E33BF" w14:textId="14A5E4E1" w:rsidR="001A2762" w:rsidRPr="0060492E" w:rsidRDefault="001A276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</w:t>
            </w:r>
          </w:p>
        </w:tc>
      </w:tr>
      <w:tr w:rsidR="00140BBA" w:rsidRPr="0060492E" w14:paraId="108586EA" w14:textId="77777777" w:rsidTr="009206F7">
        <w:tc>
          <w:tcPr>
            <w:tcW w:w="950" w:type="dxa"/>
          </w:tcPr>
          <w:p w14:paraId="77DA105D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1495" w:type="dxa"/>
          </w:tcPr>
          <w:p w14:paraId="03B2C10A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Year of start</w:t>
            </w:r>
          </w:p>
        </w:tc>
        <w:tc>
          <w:tcPr>
            <w:tcW w:w="1415" w:type="dxa"/>
          </w:tcPr>
          <w:p w14:paraId="7BA45CD8" w14:textId="3EF79F7E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&lt;</w:t>
            </w:r>
            <w:r w:rsidR="001A2762" w:rsidRPr="0060492E">
              <w:rPr>
                <w:rFonts w:ascii="Book Antiqua" w:hAnsi="Book Antiqua"/>
                <w:szCs w:val="24"/>
              </w:rPr>
              <w:t xml:space="preserve"> </w:t>
            </w:r>
            <w:r w:rsidRPr="0060492E">
              <w:rPr>
                <w:rFonts w:ascii="Book Antiqua" w:hAnsi="Book Antiqua"/>
                <w:szCs w:val="24"/>
              </w:rPr>
              <w:t>1988</w:t>
            </w:r>
          </w:p>
        </w:tc>
        <w:tc>
          <w:tcPr>
            <w:tcW w:w="732" w:type="dxa"/>
          </w:tcPr>
          <w:p w14:paraId="6B8ABDDB" w14:textId="77777777" w:rsidR="00140BBA" w:rsidRPr="0060492E" w:rsidRDefault="00140BB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1043" w:type="dxa"/>
          </w:tcPr>
          <w:p w14:paraId="44A27045" w14:textId="77777777" w:rsidR="00140BBA" w:rsidRPr="0060492E" w:rsidRDefault="00140BB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270" w:type="dxa"/>
          </w:tcPr>
          <w:p w14:paraId="26B9EEB2" w14:textId="77777777" w:rsidR="00140BBA" w:rsidRPr="0060492E" w:rsidRDefault="00140BB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.24 (7.26-14.45)</w:t>
            </w:r>
          </w:p>
        </w:tc>
        <w:tc>
          <w:tcPr>
            <w:tcW w:w="4428" w:type="dxa"/>
          </w:tcPr>
          <w:p w14:paraId="4606DE28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140BBA" w:rsidRPr="0060492E" w14:paraId="066AFE1C" w14:textId="77777777" w:rsidTr="009206F7">
        <w:tc>
          <w:tcPr>
            <w:tcW w:w="950" w:type="dxa"/>
          </w:tcPr>
          <w:p w14:paraId="6D958570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</w:tcPr>
          <w:p w14:paraId="1C2D1000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of baseline</w:t>
            </w:r>
          </w:p>
        </w:tc>
        <w:tc>
          <w:tcPr>
            <w:tcW w:w="1415" w:type="dxa"/>
          </w:tcPr>
          <w:p w14:paraId="07CBA2A6" w14:textId="77777777" w:rsidR="00140BBA" w:rsidRPr="0060492E" w:rsidRDefault="00140BB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988+</w:t>
            </w:r>
          </w:p>
        </w:tc>
        <w:tc>
          <w:tcPr>
            <w:tcW w:w="732" w:type="dxa"/>
          </w:tcPr>
          <w:p w14:paraId="2A2B7B32" w14:textId="77777777" w:rsidR="00140BBA" w:rsidRPr="0060492E" w:rsidRDefault="00140BB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6121EC2D" w14:textId="77777777" w:rsidR="00140BBA" w:rsidRPr="0060492E" w:rsidRDefault="00140BB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6D6E7155" w14:textId="77777777" w:rsidR="00140BBA" w:rsidRPr="0060492E" w:rsidRDefault="00140BB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.14 (5.78-11.47)</w:t>
            </w:r>
          </w:p>
        </w:tc>
        <w:tc>
          <w:tcPr>
            <w:tcW w:w="4428" w:type="dxa"/>
          </w:tcPr>
          <w:p w14:paraId="40FEB4CD" w14:textId="3EAB1332" w:rsidR="00140BBA" w:rsidRPr="0060492E" w:rsidRDefault="00E12F05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</w:t>
            </w:r>
            <w:r w:rsidR="00140BBA" w:rsidRPr="0060492E">
              <w:rPr>
                <w:rFonts w:ascii="Book Antiqua" w:hAnsi="Book Antiqua"/>
                <w:szCs w:val="24"/>
              </w:rPr>
              <w:t>S</w:t>
            </w:r>
          </w:p>
        </w:tc>
      </w:tr>
      <w:tr w:rsidR="007E6B22" w:rsidRPr="0060492E" w14:paraId="11524A75" w14:textId="77777777" w:rsidTr="009206F7">
        <w:tc>
          <w:tcPr>
            <w:tcW w:w="950" w:type="dxa"/>
          </w:tcPr>
          <w:p w14:paraId="739C74F1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1495" w:type="dxa"/>
            <w:vMerge w:val="restart"/>
          </w:tcPr>
          <w:p w14:paraId="543F2461" w14:textId="0F924D6F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umber</w:t>
            </w:r>
            <w:r w:rsidRPr="0060492E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60492E">
              <w:rPr>
                <w:rFonts w:ascii="Book Antiqua" w:hAnsi="Book Antiqua"/>
                <w:szCs w:val="24"/>
              </w:rPr>
              <w:t>of cases</w:t>
            </w:r>
          </w:p>
        </w:tc>
        <w:tc>
          <w:tcPr>
            <w:tcW w:w="1415" w:type="dxa"/>
          </w:tcPr>
          <w:p w14:paraId="15638D8F" w14:textId="20A6CE7F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&lt; 1000</w:t>
            </w:r>
          </w:p>
        </w:tc>
        <w:tc>
          <w:tcPr>
            <w:tcW w:w="732" w:type="dxa"/>
          </w:tcPr>
          <w:p w14:paraId="273A6524" w14:textId="77777777" w:rsidR="007E6B22" w:rsidRPr="0060492E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</w:t>
            </w:r>
          </w:p>
        </w:tc>
        <w:tc>
          <w:tcPr>
            <w:tcW w:w="1043" w:type="dxa"/>
          </w:tcPr>
          <w:p w14:paraId="0646E6C8" w14:textId="77777777" w:rsidR="007E6B22" w:rsidRPr="0060492E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270" w:type="dxa"/>
          </w:tcPr>
          <w:p w14:paraId="69102BD2" w14:textId="77777777" w:rsidR="007E6B22" w:rsidRPr="0060492E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.42 (5.65-9.74)</w:t>
            </w:r>
          </w:p>
        </w:tc>
        <w:tc>
          <w:tcPr>
            <w:tcW w:w="4428" w:type="dxa"/>
          </w:tcPr>
          <w:p w14:paraId="2C6DF4BA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60492E" w14:paraId="289D87AC" w14:textId="77777777" w:rsidTr="009206F7">
        <w:tc>
          <w:tcPr>
            <w:tcW w:w="950" w:type="dxa"/>
          </w:tcPr>
          <w:p w14:paraId="1CFF178A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0136C2FB" w14:textId="1A299B0A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2CE2D35A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00+</w:t>
            </w:r>
          </w:p>
        </w:tc>
        <w:tc>
          <w:tcPr>
            <w:tcW w:w="732" w:type="dxa"/>
          </w:tcPr>
          <w:p w14:paraId="14D2F812" w14:textId="77777777" w:rsidR="007E6B22" w:rsidRPr="0060492E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1043" w:type="dxa"/>
          </w:tcPr>
          <w:p w14:paraId="7C837761" w14:textId="77777777" w:rsidR="007E6B22" w:rsidRPr="0060492E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5A87CC92" w14:textId="77777777" w:rsidR="007E6B22" w:rsidRPr="0060492E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.67 (7.26-15.68)</w:t>
            </w:r>
          </w:p>
        </w:tc>
        <w:tc>
          <w:tcPr>
            <w:tcW w:w="4428" w:type="dxa"/>
          </w:tcPr>
          <w:p w14:paraId="26BFD6BB" w14:textId="25E26F48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</w:t>
            </w:r>
          </w:p>
        </w:tc>
      </w:tr>
      <w:tr w:rsidR="007E6B22" w:rsidRPr="0060492E" w14:paraId="2B4F3AB5" w14:textId="77777777" w:rsidTr="009206F7">
        <w:tc>
          <w:tcPr>
            <w:tcW w:w="950" w:type="dxa"/>
          </w:tcPr>
          <w:p w14:paraId="787B4E1B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1495" w:type="dxa"/>
            <w:vMerge w:val="restart"/>
          </w:tcPr>
          <w:p w14:paraId="2D70623D" w14:textId="780A61C5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Exclusive</w:t>
            </w:r>
            <w:r w:rsidRPr="0060492E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60492E">
              <w:rPr>
                <w:rFonts w:ascii="Book Antiqua" w:hAnsi="Book Antiqua"/>
                <w:szCs w:val="24"/>
              </w:rPr>
              <w:lastRenderedPageBreak/>
              <w:t>cigarettes</w:t>
            </w:r>
          </w:p>
        </w:tc>
        <w:tc>
          <w:tcPr>
            <w:tcW w:w="1415" w:type="dxa"/>
          </w:tcPr>
          <w:p w14:paraId="4B757E86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lastRenderedPageBreak/>
              <w:t>No</w:t>
            </w:r>
          </w:p>
        </w:tc>
        <w:tc>
          <w:tcPr>
            <w:tcW w:w="732" w:type="dxa"/>
          </w:tcPr>
          <w:p w14:paraId="7583B5A4" w14:textId="77777777" w:rsidR="007E6B22" w:rsidRPr="0060492E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1043" w:type="dxa"/>
          </w:tcPr>
          <w:p w14:paraId="58DC420C" w14:textId="77777777" w:rsidR="007E6B22" w:rsidRPr="0060492E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2270" w:type="dxa"/>
          </w:tcPr>
          <w:p w14:paraId="14DEAEBD" w14:textId="77777777" w:rsidR="007E6B22" w:rsidRPr="0060492E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02 (6.78-12.00)</w:t>
            </w:r>
          </w:p>
        </w:tc>
        <w:tc>
          <w:tcPr>
            <w:tcW w:w="4428" w:type="dxa"/>
          </w:tcPr>
          <w:p w14:paraId="3DE23D1C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60492E" w14:paraId="0634DBF3" w14:textId="77777777" w:rsidTr="009206F7">
        <w:tc>
          <w:tcPr>
            <w:tcW w:w="950" w:type="dxa"/>
          </w:tcPr>
          <w:p w14:paraId="198BFBF0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2A4CD2EC" w14:textId="7E7B64F5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60446C11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Yes</w:t>
            </w:r>
          </w:p>
        </w:tc>
        <w:tc>
          <w:tcPr>
            <w:tcW w:w="732" w:type="dxa"/>
          </w:tcPr>
          <w:p w14:paraId="3BF2BB31" w14:textId="77777777" w:rsidR="007E6B22" w:rsidRPr="0060492E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043" w:type="dxa"/>
          </w:tcPr>
          <w:p w14:paraId="6A0419AB" w14:textId="77777777" w:rsidR="007E6B22" w:rsidRPr="0060492E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3A59B147" w14:textId="77777777" w:rsidR="007E6B22" w:rsidRPr="0060492E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48 (5.25-17.14)</w:t>
            </w:r>
          </w:p>
        </w:tc>
        <w:tc>
          <w:tcPr>
            <w:tcW w:w="4428" w:type="dxa"/>
          </w:tcPr>
          <w:p w14:paraId="1DF2C9CF" w14:textId="69FDE5AE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</w:t>
            </w:r>
          </w:p>
        </w:tc>
      </w:tr>
      <w:tr w:rsidR="007E6B22" w:rsidRPr="0060492E" w14:paraId="2B3424B0" w14:textId="77777777" w:rsidTr="009206F7">
        <w:tc>
          <w:tcPr>
            <w:tcW w:w="950" w:type="dxa"/>
          </w:tcPr>
          <w:p w14:paraId="78D1C41A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495" w:type="dxa"/>
            <w:vMerge w:val="restart"/>
          </w:tcPr>
          <w:p w14:paraId="225D147B" w14:textId="17AA9134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Latency rule</w:t>
            </w:r>
            <w:r w:rsidRPr="0060492E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60492E">
              <w:rPr>
                <w:rFonts w:ascii="Book Antiqua" w:hAnsi="Book Antiqua"/>
                <w:szCs w:val="24"/>
              </w:rPr>
              <w:t>applied</w:t>
            </w:r>
          </w:p>
        </w:tc>
        <w:tc>
          <w:tcPr>
            <w:tcW w:w="1415" w:type="dxa"/>
          </w:tcPr>
          <w:p w14:paraId="67E7700C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o</w:t>
            </w:r>
          </w:p>
        </w:tc>
        <w:tc>
          <w:tcPr>
            <w:tcW w:w="732" w:type="dxa"/>
          </w:tcPr>
          <w:p w14:paraId="34C2737F" w14:textId="77777777" w:rsidR="007E6B22" w:rsidRPr="0060492E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1</w:t>
            </w:r>
          </w:p>
        </w:tc>
        <w:tc>
          <w:tcPr>
            <w:tcW w:w="1043" w:type="dxa"/>
          </w:tcPr>
          <w:p w14:paraId="22D5A1A3" w14:textId="77777777" w:rsidR="007E6B22" w:rsidRPr="0060492E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2270" w:type="dxa"/>
          </w:tcPr>
          <w:p w14:paraId="78A69D2A" w14:textId="77777777" w:rsidR="007E6B22" w:rsidRPr="0060492E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.41 (6.38-11.09)</w:t>
            </w:r>
          </w:p>
        </w:tc>
        <w:tc>
          <w:tcPr>
            <w:tcW w:w="4428" w:type="dxa"/>
          </w:tcPr>
          <w:p w14:paraId="2AE841E1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60492E" w14:paraId="0B434620" w14:textId="77777777" w:rsidTr="009206F7">
        <w:tc>
          <w:tcPr>
            <w:tcW w:w="950" w:type="dxa"/>
          </w:tcPr>
          <w:p w14:paraId="0A704683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104DC983" w14:textId="6BF505DC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133869BB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Yes</w:t>
            </w:r>
          </w:p>
        </w:tc>
        <w:tc>
          <w:tcPr>
            <w:tcW w:w="732" w:type="dxa"/>
          </w:tcPr>
          <w:p w14:paraId="763CD4D1" w14:textId="77777777" w:rsidR="007E6B22" w:rsidRPr="0060492E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1043" w:type="dxa"/>
          </w:tcPr>
          <w:p w14:paraId="16BD445F" w14:textId="77777777" w:rsidR="007E6B22" w:rsidRPr="0060492E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2270" w:type="dxa"/>
          </w:tcPr>
          <w:p w14:paraId="75F4C075" w14:textId="77777777" w:rsidR="007E6B22" w:rsidRPr="0060492E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1.67 (7.74-60.66)</w:t>
            </w:r>
          </w:p>
        </w:tc>
        <w:tc>
          <w:tcPr>
            <w:tcW w:w="4428" w:type="dxa"/>
          </w:tcPr>
          <w:p w14:paraId="49884170" w14:textId="6F05DE63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b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  <w:tr w:rsidR="007E6B22" w:rsidRPr="0060492E" w14:paraId="6F105287" w14:textId="77777777" w:rsidTr="009206F7">
        <w:tc>
          <w:tcPr>
            <w:tcW w:w="950" w:type="dxa"/>
          </w:tcPr>
          <w:p w14:paraId="5E47CB6E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, 12</w:t>
            </w:r>
          </w:p>
        </w:tc>
        <w:tc>
          <w:tcPr>
            <w:tcW w:w="1495" w:type="dxa"/>
            <w:vMerge w:val="restart"/>
          </w:tcPr>
          <w:p w14:paraId="035416C1" w14:textId="35DF4B73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Lowest age considered</w:t>
            </w:r>
          </w:p>
        </w:tc>
        <w:tc>
          <w:tcPr>
            <w:tcW w:w="1415" w:type="dxa"/>
          </w:tcPr>
          <w:p w14:paraId="4BF98AC8" w14:textId="3A4C9669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&lt; 34</w:t>
            </w:r>
          </w:p>
        </w:tc>
        <w:tc>
          <w:tcPr>
            <w:tcW w:w="732" w:type="dxa"/>
          </w:tcPr>
          <w:p w14:paraId="3F4DFBFE" w14:textId="77777777" w:rsidR="007E6B22" w:rsidRPr="0060492E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2DC907E1" w14:textId="77777777" w:rsidR="007E6B22" w:rsidRPr="0060492E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2270" w:type="dxa"/>
          </w:tcPr>
          <w:p w14:paraId="14401CF4" w14:textId="77777777" w:rsidR="007E6B22" w:rsidRPr="0060492E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.36 (7.13-9.80)</w:t>
            </w:r>
          </w:p>
        </w:tc>
        <w:tc>
          <w:tcPr>
            <w:tcW w:w="4428" w:type="dxa"/>
          </w:tcPr>
          <w:p w14:paraId="7AA38ACA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60492E" w14:paraId="2270A6C7" w14:textId="77777777" w:rsidTr="009206F7">
        <w:tc>
          <w:tcPr>
            <w:tcW w:w="950" w:type="dxa"/>
          </w:tcPr>
          <w:p w14:paraId="603AFBA7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51D52430" w14:textId="1A61D0DA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78DA1C34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5-45</w:t>
            </w:r>
          </w:p>
        </w:tc>
        <w:tc>
          <w:tcPr>
            <w:tcW w:w="732" w:type="dxa"/>
          </w:tcPr>
          <w:p w14:paraId="6278DDC4" w14:textId="77777777" w:rsidR="007E6B22" w:rsidRPr="0060492E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51E0912D" w14:textId="77777777" w:rsidR="007E6B22" w:rsidRPr="0060492E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2270" w:type="dxa"/>
          </w:tcPr>
          <w:p w14:paraId="2F2E578C" w14:textId="77777777" w:rsidR="007E6B22" w:rsidRPr="0060492E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.26 (4.31-9.08)</w:t>
            </w:r>
          </w:p>
        </w:tc>
        <w:tc>
          <w:tcPr>
            <w:tcW w:w="4428" w:type="dxa"/>
          </w:tcPr>
          <w:p w14:paraId="1FE1546D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60492E" w14:paraId="0AEE6A08" w14:textId="77777777" w:rsidTr="009206F7">
        <w:tc>
          <w:tcPr>
            <w:tcW w:w="950" w:type="dxa"/>
          </w:tcPr>
          <w:p w14:paraId="56BAD737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58DF384A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067F4A86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46-49</w:t>
            </w:r>
          </w:p>
        </w:tc>
        <w:tc>
          <w:tcPr>
            <w:tcW w:w="732" w:type="dxa"/>
          </w:tcPr>
          <w:p w14:paraId="5C5AAFC6" w14:textId="77777777" w:rsidR="007E6B22" w:rsidRPr="0060492E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1E162882" w14:textId="77777777" w:rsidR="007E6B22" w:rsidRPr="0060492E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2270" w:type="dxa"/>
          </w:tcPr>
          <w:p w14:paraId="531CB414" w14:textId="77777777" w:rsidR="007E6B22" w:rsidRPr="0060492E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.92 (5.41-11.58)</w:t>
            </w:r>
          </w:p>
        </w:tc>
        <w:tc>
          <w:tcPr>
            <w:tcW w:w="4428" w:type="dxa"/>
          </w:tcPr>
          <w:p w14:paraId="0F354D98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7E6B22" w:rsidRPr="0060492E" w14:paraId="7FB1EB72" w14:textId="77777777" w:rsidTr="009206F7">
        <w:tc>
          <w:tcPr>
            <w:tcW w:w="950" w:type="dxa"/>
          </w:tcPr>
          <w:p w14:paraId="77667604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30CA71BD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617A23EB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0+</w:t>
            </w:r>
          </w:p>
        </w:tc>
        <w:tc>
          <w:tcPr>
            <w:tcW w:w="732" w:type="dxa"/>
          </w:tcPr>
          <w:p w14:paraId="25C0DA6B" w14:textId="77777777" w:rsidR="007E6B22" w:rsidRPr="0060492E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728811DC" w14:textId="77777777" w:rsidR="007E6B22" w:rsidRPr="0060492E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2270" w:type="dxa"/>
          </w:tcPr>
          <w:p w14:paraId="692220B4" w14:textId="77777777" w:rsidR="007E6B22" w:rsidRPr="0060492E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5.36 (5.95-39.66)</w:t>
            </w:r>
          </w:p>
        </w:tc>
        <w:tc>
          <w:tcPr>
            <w:tcW w:w="4428" w:type="dxa"/>
          </w:tcPr>
          <w:p w14:paraId="5D4D75ED" w14:textId="7CAB9AC8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 trend without</w:t>
            </w:r>
          </w:p>
        </w:tc>
      </w:tr>
      <w:tr w:rsidR="007E6B22" w:rsidRPr="0060492E" w14:paraId="456D71F5" w14:textId="77777777" w:rsidTr="009206F7">
        <w:tc>
          <w:tcPr>
            <w:tcW w:w="950" w:type="dxa"/>
          </w:tcPr>
          <w:p w14:paraId="67A27943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5F12DB20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716D4805" w14:textId="77777777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Missing</w:t>
            </w:r>
          </w:p>
        </w:tc>
        <w:tc>
          <w:tcPr>
            <w:tcW w:w="732" w:type="dxa"/>
          </w:tcPr>
          <w:p w14:paraId="0870C927" w14:textId="77777777" w:rsidR="007E6B22" w:rsidRPr="0060492E" w:rsidRDefault="007E6B22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1043" w:type="dxa"/>
          </w:tcPr>
          <w:p w14:paraId="69E18ED8" w14:textId="77777777" w:rsidR="007E6B22" w:rsidRPr="0060492E" w:rsidRDefault="007E6B22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2270" w:type="dxa"/>
          </w:tcPr>
          <w:p w14:paraId="0D31DEB8" w14:textId="77777777" w:rsidR="007E6B22" w:rsidRPr="0060492E" w:rsidRDefault="007E6B22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.33 (5.00-17.40)</w:t>
            </w:r>
          </w:p>
        </w:tc>
        <w:tc>
          <w:tcPr>
            <w:tcW w:w="4428" w:type="dxa"/>
          </w:tcPr>
          <w:p w14:paraId="4D3A020C" w14:textId="0CE8BC28" w:rsidR="007E6B22" w:rsidRPr="0060492E" w:rsidRDefault="007E6B22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Missing NS</w:t>
            </w:r>
          </w:p>
        </w:tc>
      </w:tr>
      <w:tr w:rsidR="00C316FA" w:rsidRPr="0060492E" w14:paraId="2F989D21" w14:textId="77777777" w:rsidTr="009206F7">
        <w:tc>
          <w:tcPr>
            <w:tcW w:w="950" w:type="dxa"/>
          </w:tcPr>
          <w:p w14:paraId="23F82529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1495" w:type="dxa"/>
            <w:vMerge w:val="restart"/>
          </w:tcPr>
          <w:p w14:paraId="01B64F5E" w14:textId="77FC7ECD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proofErr w:type="spellStart"/>
            <w:r w:rsidRPr="0060492E">
              <w:rPr>
                <w:rFonts w:ascii="Book Antiqua" w:hAnsi="Book Antiqua"/>
                <w:szCs w:val="24"/>
              </w:rPr>
              <w:t>Yr</w:t>
            </w:r>
            <w:proofErr w:type="spellEnd"/>
            <w:r w:rsidRPr="0060492E">
              <w:rPr>
                <w:rFonts w:ascii="Book Antiqua" w:hAnsi="Book Antiqua"/>
                <w:szCs w:val="24"/>
              </w:rPr>
              <w:t xml:space="preserve"> of</w:t>
            </w:r>
            <w:r w:rsidRPr="0060492E">
              <w:rPr>
                <w:rFonts w:ascii="Book Antiqua" w:hAnsi="Book Antiqua"/>
                <w:szCs w:val="24"/>
                <w:lang w:eastAsia="zh-CN"/>
              </w:rPr>
              <w:t xml:space="preserve"> </w:t>
            </w:r>
            <w:r w:rsidRPr="0060492E">
              <w:rPr>
                <w:rFonts w:ascii="Book Antiqua" w:hAnsi="Book Antiqua"/>
                <w:szCs w:val="24"/>
              </w:rPr>
              <w:t>follow-up</w:t>
            </w:r>
          </w:p>
        </w:tc>
        <w:tc>
          <w:tcPr>
            <w:tcW w:w="1415" w:type="dxa"/>
          </w:tcPr>
          <w:p w14:paraId="4A0F88D6" w14:textId="3A7027CA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&lt; 10</w:t>
            </w:r>
          </w:p>
        </w:tc>
        <w:tc>
          <w:tcPr>
            <w:tcW w:w="732" w:type="dxa"/>
          </w:tcPr>
          <w:p w14:paraId="510162B8" w14:textId="77777777" w:rsidR="00C316FA" w:rsidRPr="0060492E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043" w:type="dxa"/>
          </w:tcPr>
          <w:p w14:paraId="3D3509AE" w14:textId="77777777" w:rsidR="00C316FA" w:rsidRPr="0060492E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4</w:t>
            </w:r>
          </w:p>
        </w:tc>
        <w:tc>
          <w:tcPr>
            <w:tcW w:w="2270" w:type="dxa"/>
          </w:tcPr>
          <w:p w14:paraId="36C13413" w14:textId="77777777" w:rsidR="00C316FA" w:rsidRPr="0060492E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.85 (5.24-8.94)</w:t>
            </w:r>
          </w:p>
        </w:tc>
        <w:tc>
          <w:tcPr>
            <w:tcW w:w="4428" w:type="dxa"/>
          </w:tcPr>
          <w:p w14:paraId="2CF78AE7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60492E" w14:paraId="598B4C26" w14:textId="77777777" w:rsidTr="009206F7">
        <w:tc>
          <w:tcPr>
            <w:tcW w:w="950" w:type="dxa"/>
          </w:tcPr>
          <w:p w14:paraId="0CD0D355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42481D46" w14:textId="174625C1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6397E583" w14:textId="4809C8FB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- &lt; 20</w:t>
            </w:r>
          </w:p>
        </w:tc>
        <w:tc>
          <w:tcPr>
            <w:tcW w:w="732" w:type="dxa"/>
          </w:tcPr>
          <w:p w14:paraId="554CBFAF" w14:textId="77777777" w:rsidR="00C316FA" w:rsidRPr="0060492E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043" w:type="dxa"/>
          </w:tcPr>
          <w:p w14:paraId="7C628865" w14:textId="77777777" w:rsidR="00C316FA" w:rsidRPr="0060492E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2270" w:type="dxa"/>
          </w:tcPr>
          <w:p w14:paraId="6B177324" w14:textId="77777777" w:rsidR="00C316FA" w:rsidRPr="0060492E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1.32 (6.67-19.20)</w:t>
            </w:r>
          </w:p>
        </w:tc>
        <w:tc>
          <w:tcPr>
            <w:tcW w:w="4428" w:type="dxa"/>
          </w:tcPr>
          <w:p w14:paraId="7DA90E02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60492E" w14:paraId="6DA9967C" w14:textId="77777777" w:rsidTr="009206F7">
        <w:tc>
          <w:tcPr>
            <w:tcW w:w="950" w:type="dxa"/>
          </w:tcPr>
          <w:p w14:paraId="4FF53D86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0E4610DA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31014680" w14:textId="6CECA973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0- &lt; 30</w:t>
            </w:r>
          </w:p>
        </w:tc>
        <w:tc>
          <w:tcPr>
            <w:tcW w:w="732" w:type="dxa"/>
          </w:tcPr>
          <w:p w14:paraId="18FA6509" w14:textId="77777777" w:rsidR="00C316FA" w:rsidRPr="0060492E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9</w:t>
            </w:r>
          </w:p>
        </w:tc>
        <w:tc>
          <w:tcPr>
            <w:tcW w:w="1043" w:type="dxa"/>
          </w:tcPr>
          <w:p w14:paraId="5902B726" w14:textId="77777777" w:rsidR="00C316FA" w:rsidRPr="0060492E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</w:t>
            </w:r>
          </w:p>
        </w:tc>
        <w:tc>
          <w:tcPr>
            <w:tcW w:w="2270" w:type="dxa"/>
          </w:tcPr>
          <w:p w14:paraId="58392570" w14:textId="77777777" w:rsidR="00C316FA" w:rsidRPr="0060492E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.11 (5.21-19.60)</w:t>
            </w:r>
          </w:p>
        </w:tc>
        <w:tc>
          <w:tcPr>
            <w:tcW w:w="4428" w:type="dxa"/>
          </w:tcPr>
          <w:p w14:paraId="235E2476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60492E" w14:paraId="7CD52922" w14:textId="77777777" w:rsidTr="009206F7">
        <w:tc>
          <w:tcPr>
            <w:tcW w:w="950" w:type="dxa"/>
          </w:tcPr>
          <w:p w14:paraId="1DFF082A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5BE8E323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105E922E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0+</w:t>
            </w:r>
          </w:p>
        </w:tc>
        <w:tc>
          <w:tcPr>
            <w:tcW w:w="732" w:type="dxa"/>
          </w:tcPr>
          <w:p w14:paraId="171AA7BC" w14:textId="77777777" w:rsidR="00C316FA" w:rsidRPr="0060492E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2</w:t>
            </w:r>
          </w:p>
        </w:tc>
        <w:tc>
          <w:tcPr>
            <w:tcW w:w="1043" w:type="dxa"/>
          </w:tcPr>
          <w:p w14:paraId="74A19389" w14:textId="77777777" w:rsidR="00C316FA" w:rsidRPr="0060492E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</w:t>
            </w:r>
          </w:p>
        </w:tc>
        <w:tc>
          <w:tcPr>
            <w:tcW w:w="2270" w:type="dxa"/>
          </w:tcPr>
          <w:p w14:paraId="75A5F078" w14:textId="77777777" w:rsidR="00C316FA" w:rsidRPr="0060492E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.29 (3.73-10.59)</w:t>
            </w:r>
          </w:p>
        </w:tc>
        <w:tc>
          <w:tcPr>
            <w:tcW w:w="4428" w:type="dxa"/>
          </w:tcPr>
          <w:p w14:paraId="7A07159D" w14:textId="0FC35BC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 trend NS</w:t>
            </w:r>
          </w:p>
        </w:tc>
      </w:tr>
      <w:tr w:rsidR="00C316FA" w:rsidRPr="0060492E" w14:paraId="28D64066" w14:textId="77777777" w:rsidTr="009206F7">
        <w:tc>
          <w:tcPr>
            <w:tcW w:w="950" w:type="dxa"/>
          </w:tcPr>
          <w:p w14:paraId="41305AE3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4</w:t>
            </w:r>
          </w:p>
        </w:tc>
        <w:tc>
          <w:tcPr>
            <w:tcW w:w="1495" w:type="dxa"/>
            <w:vMerge w:val="restart"/>
          </w:tcPr>
          <w:p w14:paraId="771B9133" w14:textId="3FC61C63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 xml:space="preserve">COPD </w:t>
            </w:r>
            <w:proofErr w:type="spellStart"/>
            <w:r w:rsidRPr="0060492E">
              <w:rPr>
                <w:rFonts w:ascii="Book Antiqua" w:hAnsi="Book Antiqua"/>
                <w:szCs w:val="24"/>
              </w:rPr>
              <w:t>definition</w:t>
            </w:r>
            <w:r w:rsidRPr="0060492E">
              <w:rPr>
                <w:rFonts w:ascii="Book Antiqua" w:hAnsi="Book Antiqua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415" w:type="dxa"/>
          </w:tcPr>
          <w:p w14:paraId="779E5074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 xml:space="preserve">Excl. </w:t>
            </w:r>
            <w:proofErr w:type="spellStart"/>
            <w:r w:rsidRPr="0060492E">
              <w:rPr>
                <w:rFonts w:ascii="Book Antiqua" w:hAnsi="Book Antiqua"/>
                <w:szCs w:val="24"/>
              </w:rPr>
              <w:t>Bronch</w:t>
            </w:r>
            <w:proofErr w:type="spellEnd"/>
          </w:p>
        </w:tc>
        <w:tc>
          <w:tcPr>
            <w:tcW w:w="732" w:type="dxa"/>
          </w:tcPr>
          <w:p w14:paraId="0F8166F5" w14:textId="77777777" w:rsidR="00C316FA" w:rsidRPr="0060492E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</w:t>
            </w:r>
          </w:p>
        </w:tc>
        <w:tc>
          <w:tcPr>
            <w:tcW w:w="1043" w:type="dxa"/>
          </w:tcPr>
          <w:p w14:paraId="72577F5F" w14:textId="77777777" w:rsidR="00C316FA" w:rsidRPr="0060492E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2270" w:type="dxa"/>
          </w:tcPr>
          <w:p w14:paraId="21BE4C76" w14:textId="77777777" w:rsidR="00C316FA" w:rsidRPr="0060492E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7.45 (8.35-36.44)</w:t>
            </w:r>
          </w:p>
        </w:tc>
        <w:tc>
          <w:tcPr>
            <w:tcW w:w="4428" w:type="dxa"/>
          </w:tcPr>
          <w:p w14:paraId="1C88028B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60492E" w14:paraId="7B668044" w14:textId="77777777" w:rsidTr="009206F7">
        <w:tc>
          <w:tcPr>
            <w:tcW w:w="950" w:type="dxa"/>
          </w:tcPr>
          <w:p w14:paraId="3E7161D8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1EC37EAD" w14:textId="117ABB79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4CDF7934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 xml:space="preserve">Incl. </w:t>
            </w:r>
            <w:proofErr w:type="spellStart"/>
            <w:r w:rsidRPr="0060492E">
              <w:rPr>
                <w:rFonts w:ascii="Book Antiqua" w:hAnsi="Book Antiqua"/>
                <w:szCs w:val="24"/>
              </w:rPr>
              <w:t>Bronch</w:t>
            </w:r>
            <w:proofErr w:type="spellEnd"/>
          </w:p>
        </w:tc>
        <w:tc>
          <w:tcPr>
            <w:tcW w:w="732" w:type="dxa"/>
          </w:tcPr>
          <w:p w14:paraId="3439AF3C" w14:textId="77777777" w:rsidR="00C316FA" w:rsidRPr="0060492E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5</w:t>
            </w:r>
          </w:p>
        </w:tc>
        <w:tc>
          <w:tcPr>
            <w:tcW w:w="1043" w:type="dxa"/>
          </w:tcPr>
          <w:p w14:paraId="2404677E" w14:textId="77777777" w:rsidR="00C316FA" w:rsidRPr="0060492E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3</w:t>
            </w:r>
          </w:p>
        </w:tc>
        <w:tc>
          <w:tcPr>
            <w:tcW w:w="2270" w:type="dxa"/>
          </w:tcPr>
          <w:p w14:paraId="58030651" w14:textId="77777777" w:rsidR="00C316FA" w:rsidRPr="0060492E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.83 (4.60-13.35)</w:t>
            </w:r>
          </w:p>
        </w:tc>
        <w:tc>
          <w:tcPr>
            <w:tcW w:w="4428" w:type="dxa"/>
          </w:tcPr>
          <w:p w14:paraId="07163E73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60492E" w14:paraId="176F0EBE" w14:textId="77777777" w:rsidTr="009206F7">
        <w:tc>
          <w:tcPr>
            <w:tcW w:w="950" w:type="dxa"/>
          </w:tcPr>
          <w:p w14:paraId="26539D47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70C567E9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60303B8C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Other</w:t>
            </w:r>
          </w:p>
        </w:tc>
        <w:tc>
          <w:tcPr>
            <w:tcW w:w="732" w:type="dxa"/>
          </w:tcPr>
          <w:p w14:paraId="356944E6" w14:textId="77777777" w:rsidR="00C316FA" w:rsidRPr="0060492E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2</w:t>
            </w:r>
          </w:p>
        </w:tc>
        <w:tc>
          <w:tcPr>
            <w:tcW w:w="1043" w:type="dxa"/>
          </w:tcPr>
          <w:p w14:paraId="2284F9A2" w14:textId="77777777" w:rsidR="00C316FA" w:rsidRPr="0060492E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626979AA" w14:textId="77777777" w:rsidR="00C316FA" w:rsidRPr="0060492E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.15 (5.19-9.84)</w:t>
            </w:r>
          </w:p>
        </w:tc>
        <w:tc>
          <w:tcPr>
            <w:tcW w:w="4428" w:type="dxa"/>
          </w:tcPr>
          <w:p w14:paraId="036D6958" w14:textId="6A9162F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b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  <w:tr w:rsidR="00C316FA" w:rsidRPr="0060492E" w14:paraId="13B4491A" w14:textId="77777777" w:rsidTr="009206F7">
        <w:tc>
          <w:tcPr>
            <w:tcW w:w="950" w:type="dxa"/>
          </w:tcPr>
          <w:p w14:paraId="6B7F13A4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1495" w:type="dxa"/>
            <w:vMerge w:val="restart"/>
          </w:tcPr>
          <w:p w14:paraId="05216F05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Endpoint</w:t>
            </w:r>
          </w:p>
        </w:tc>
        <w:tc>
          <w:tcPr>
            <w:tcW w:w="1415" w:type="dxa"/>
          </w:tcPr>
          <w:p w14:paraId="6EACD0C8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Died</w:t>
            </w:r>
          </w:p>
        </w:tc>
        <w:tc>
          <w:tcPr>
            <w:tcW w:w="732" w:type="dxa"/>
          </w:tcPr>
          <w:p w14:paraId="76D26ACF" w14:textId="77777777" w:rsidR="00C316FA" w:rsidRPr="0060492E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3</w:t>
            </w:r>
          </w:p>
        </w:tc>
        <w:tc>
          <w:tcPr>
            <w:tcW w:w="1043" w:type="dxa"/>
          </w:tcPr>
          <w:p w14:paraId="0158859B" w14:textId="77777777" w:rsidR="00C316FA" w:rsidRPr="0060492E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270" w:type="dxa"/>
          </w:tcPr>
          <w:p w14:paraId="3C0A4F45" w14:textId="77777777" w:rsidR="00C316FA" w:rsidRPr="0060492E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.95 (7.42-16.15)</w:t>
            </w:r>
          </w:p>
        </w:tc>
        <w:tc>
          <w:tcPr>
            <w:tcW w:w="4428" w:type="dxa"/>
          </w:tcPr>
          <w:p w14:paraId="728FDA3D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60492E" w14:paraId="092DDC11" w14:textId="77777777" w:rsidTr="009206F7">
        <w:tc>
          <w:tcPr>
            <w:tcW w:w="950" w:type="dxa"/>
          </w:tcPr>
          <w:p w14:paraId="06653680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</w:tcPr>
          <w:p w14:paraId="73E88DFC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</w:tcPr>
          <w:p w14:paraId="3B9BF34F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Diagnosed</w:t>
            </w:r>
          </w:p>
        </w:tc>
        <w:tc>
          <w:tcPr>
            <w:tcW w:w="732" w:type="dxa"/>
          </w:tcPr>
          <w:p w14:paraId="68D1F3CA" w14:textId="77777777" w:rsidR="00C316FA" w:rsidRPr="0060492E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1043" w:type="dxa"/>
          </w:tcPr>
          <w:p w14:paraId="59828145" w14:textId="77777777" w:rsidR="00C316FA" w:rsidRPr="0060492E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</w:tcPr>
          <w:p w14:paraId="7EA61BB0" w14:textId="77777777" w:rsidR="00C316FA" w:rsidRPr="0060492E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7.49 (5.63-9.95)</w:t>
            </w:r>
          </w:p>
        </w:tc>
        <w:tc>
          <w:tcPr>
            <w:tcW w:w="4428" w:type="dxa"/>
          </w:tcPr>
          <w:p w14:paraId="45813728" w14:textId="3485B16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S</w:t>
            </w:r>
          </w:p>
        </w:tc>
      </w:tr>
      <w:tr w:rsidR="00C316FA" w:rsidRPr="0060492E" w14:paraId="6302A481" w14:textId="77777777" w:rsidTr="009206F7">
        <w:tc>
          <w:tcPr>
            <w:tcW w:w="950" w:type="dxa"/>
          </w:tcPr>
          <w:p w14:paraId="688D7094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6</w:t>
            </w:r>
          </w:p>
        </w:tc>
        <w:tc>
          <w:tcPr>
            <w:tcW w:w="1495" w:type="dxa"/>
            <w:vMerge w:val="restart"/>
          </w:tcPr>
          <w:p w14:paraId="1524C16C" w14:textId="201FFF4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umber of adjustment factors</w:t>
            </w:r>
          </w:p>
        </w:tc>
        <w:tc>
          <w:tcPr>
            <w:tcW w:w="1415" w:type="dxa"/>
          </w:tcPr>
          <w:p w14:paraId="3E1D160A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None</w:t>
            </w:r>
          </w:p>
        </w:tc>
        <w:tc>
          <w:tcPr>
            <w:tcW w:w="732" w:type="dxa"/>
          </w:tcPr>
          <w:p w14:paraId="7CE3543F" w14:textId="77777777" w:rsidR="00C316FA" w:rsidRPr="0060492E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1043" w:type="dxa"/>
          </w:tcPr>
          <w:p w14:paraId="3823F431" w14:textId="77777777" w:rsidR="00C316FA" w:rsidRPr="0060492E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8</w:t>
            </w:r>
          </w:p>
        </w:tc>
        <w:tc>
          <w:tcPr>
            <w:tcW w:w="2270" w:type="dxa"/>
          </w:tcPr>
          <w:p w14:paraId="565BC6A7" w14:textId="77777777" w:rsidR="00C316FA" w:rsidRPr="0060492E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6.96 (5.09-9.53)</w:t>
            </w:r>
          </w:p>
        </w:tc>
        <w:tc>
          <w:tcPr>
            <w:tcW w:w="4428" w:type="dxa"/>
          </w:tcPr>
          <w:p w14:paraId="19E0E01E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</w:tr>
      <w:tr w:rsidR="00C316FA" w:rsidRPr="0060492E" w14:paraId="31C150C8" w14:textId="77777777" w:rsidTr="009206F7">
        <w:tc>
          <w:tcPr>
            <w:tcW w:w="950" w:type="dxa"/>
            <w:tcBorders>
              <w:bottom w:val="single" w:sz="4" w:space="0" w:color="auto"/>
            </w:tcBorders>
          </w:tcPr>
          <w:p w14:paraId="776DDF3F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95" w:type="dxa"/>
            <w:vMerge/>
            <w:tcBorders>
              <w:bottom w:val="single" w:sz="4" w:space="0" w:color="auto"/>
            </w:tcBorders>
          </w:tcPr>
          <w:p w14:paraId="4D1A73CA" w14:textId="5901C988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</w:p>
        </w:tc>
        <w:tc>
          <w:tcPr>
            <w:tcW w:w="1415" w:type="dxa"/>
            <w:tcBorders>
              <w:bottom w:val="single" w:sz="4" w:space="0" w:color="auto"/>
            </w:tcBorders>
          </w:tcPr>
          <w:p w14:paraId="0AD8E8A0" w14:textId="77777777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More</w:t>
            </w:r>
          </w:p>
        </w:tc>
        <w:tc>
          <w:tcPr>
            <w:tcW w:w="732" w:type="dxa"/>
            <w:tcBorders>
              <w:bottom w:val="single" w:sz="4" w:space="0" w:color="auto"/>
            </w:tcBorders>
          </w:tcPr>
          <w:p w14:paraId="3E60E63E" w14:textId="77777777" w:rsidR="00C316FA" w:rsidRPr="0060492E" w:rsidRDefault="00C316FA" w:rsidP="0060492E">
            <w:pPr>
              <w:pStyle w:val="af"/>
              <w:widowControl w:val="0"/>
              <w:tabs>
                <w:tab w:val="decimal" w:pos="342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5</w:t>
            </w:r>
          </w:p>
        </w:tc>
        <w:tc>
          <w:tcPr>
            <w:tcW w:w="1043" w:type="dxa"/>
            <w:tcBorders>
              <w:bottom w:val="single" w:sz="4" w:space="0" w:color="auto"/>
            </w:tcBorders>
          </w:tcPr>
          <w:p w14:paraId="266DA121" w14:textId="77777777" w:rsidR="00C316FA" w:rsidRPr="0060492E" w:rsidRDefault="00C316FA" w:rsidP="0060492E">
            <w:pPr>
              <w:pStyle w:val="af"/>
              <w:widowControl w:val="0"/>
              <w:tabs>
                <w:tab w:val="decimal" w:pos="373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</w:t>
            </w:r>
          </w:p>
        </w:tc>
        <w:tc>
          <w:tcPr>
            <w:tcW w:w="2270" w:type="dxa"/>
            <w:tcBorders>
              <w:bottom w:val="single" w:sz="4" w:space="0" w:color="auto"/>
            </w:tcBorders>
          </w:tcPr>
          <w:p w14:paraId="56CB4933" w14:textId="77777777" w:rsidR="00C316FA" w:rsidRPr="0060492E" w:rsidRDefault="00C316FA" w:rsidP="0060492E">
            <w:pPr>
              <w:pStyle w:val="af"/>
              <w:widowControl w:val="0"/>
              <w:tabs>
                <w:tab w:val="decimal" w:pos="216"/>
              </w:tabs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szCs w:val="24"/>
              </w:rPr>
              <w:t>10.83 (7.67-15.29)</w:t>
            </w:r>
          </w:p>
        </w:tc>
        <w:tc>
          <w:tcPr>
            <w:tcW w:w="4428" w:type="dxa"/>
            <w:tcBorders>
              <w:bottom w:val="single" w:sz="4" w:space="0" w:color="auto"/>
            </w:tcBorders>
          </w:tcPr>
          <w:p w14:paraId="4FC41E0A" w14:textId="3897A35A" w:rsidR="00C316FA" w:rsidRPr="0060492E" w:rsidRDefault="00C316FA" w:rsidP="0060492E">
            <w:pPr>
              <w:pStyle w:val="af"/>
              <w:widowControl w:val="0"/>
              <w:kinsoku w:val="0"/>
              <w:overflowPunct w:val="0"/>
              <w:autoSpaceDE w:val="0"/>
              <w:autoSpaceDN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Cs w:val="24"/>
              </w:rPr>
            </w:pPr>
            <w:r w:rsidRPr="0060492E">
              <w:rPr>
                <w:rFonts w:ascii="Book Antiqua" w:hAnsi="Book Antiqua"/>
                <w:b/>
                <w:i/>
                <w:szCs w:val="24"/>
              </w:rPr>
              <w:t>P</w:t>
            </w:r>
            <w:r w:rsidRPr="0060492E">
              <w:rPr>
                <w:rFonts w:ascii="Book Antiqua" w:hAnsi="Book Antiqua"/>
                <w:szCs w:val="24"/>
              </w:rPr>
              <w:t xml:space="preserve"> &lt; 0.1</w:t>
            </w:r>
          </w:p>
        </w:tc>
      </w:tr>
    </w:tbl>
    <w:p w14:paraId="73ACE662" w14:textId="3050A65E" w:rsidR="00010854" w:rsidRPr="0060492E" w:rsidRDefault="003B05DB" w:rsidP="0060492E">
      <w:pPr>
        <w:spacing w:line="360" w:lineRule="auto"/>
        <w:jc w:val="both"/>
        <w:rPr>
          <w:rFonts w:ascii="Book Antiqua" w:hAnsi="Book Antiqua"/>
          <w:lang w:eastAsia="zh-CN"/>
        </w:rPr>
      </w:pPr>
      <w:proofErr w:type="spellStart"/>
      <w:r w:rsidRPr="0060492E">
        <w:rPr>
          <w:rFonts w:ascii="Book Antiqua" w:hAnsi="Book Antiqua"/>
          <w:vertAlign w:val="superscript"/>
        </w:rPr>
        <w:t>a</w:t>
      </w:r>
      <w:r w:rsidRPr="0060492E">
        <w:rPr>
          <w:rFonts w:ascii="Book Antiqua" w:hAnsi="Book Antiqua"/>
        </w:rPr>
        <w:t>Excl</w:t>
      </w:r>
      <w:proofErr w:type="spellEnd"/>
      <w:r w:rsidRPr="0060492E">
        <w:rPr>
          <w:rFonts w:ascii="Book Antiqua" w:hAnsi="Book Antiqua"/>
        </w:rPr>
        <w:t xml:space="preserve">. </w:t>
      </w:r>
      <w:proofErr w:type="spellStart"/>
      <w:r w:rsidRPr="0060492E">
        <w:rPr>
          <w:rFonts w:ascii="Book Antiqua" w:hAnsi="Book Antiqua"/>
        </w:rPr>
        <w:t>Bronch</w:t>
      </w:r>
      <w:proofErr w:type="spellEnd"/>
      <w:r w:rsidR="00785B0C" w:rsidRPr="0060492E">
        <w:rPr>
          <w:rFonts w:ascii="Book Antiqua" w:hAnsi="Book Antiqua"/>
        </w:rPr>
        <w:t>:</w:t>
      </w:r>
      <w:r w:rsidRPr="0060492E">
        <w:rPr>
          <w:rFonts w:ascii="Book Antiqua" w:hAnsi="Book Antiqua"/>
        </w:rPr>
        <w:t xml:space="preserve"> Excluding bronchiectasis (codes 2 and 3 in Table 2); Incl. </w:t>
      </w:r>
      <w:proofErr w:type="spellStart"/>
      <w:r w:rsidRPr="0060492E">
        <w:rPr>
          <w:rFonts w:ascii="Book Antiqua" w:hAnsi="Book Antiqua"/>
        </w:rPr>
        <w:t>Bronch</w:t>
      </w:r>
      <w:proofErr w:type="spellEnd"/>
      <w:r w:rsidR="00785B0C" w:rsidRPr="0060492E">
        <w:rPr>
          <w:rFonts w:ascii="Book Antiqua" w:hAnsi="Book Antiqua"/>
        </w:rPr>
        <w:t>:</w:t>
      </w:r>
      <w:r w:rsidRPr="0060492E">
        <w:rPr>
          <w:rFonts w:ascii="Book Antiqua" w:hAnsi="Book Antiqua"/>
        </w:rPr>
        <w:t xml:space="preserve"> In</w:t>
      </w:r>
      <w:r w:rsidR="00ED7CB4" w:rsidRPr="0060492E">
        <w:rPr>
          <w:rFonts w:ascii="Book Antiqua" w:hAnsi="Book Antiqua"/>
        </w:rPr>
        <w:t xml:space="preserve">cluding </w:t>
      </w:r>
      <w:r w:rsidRPr="0060492E">
        <w:rPr>
          <w:rFonts w:ascii="Book Antiqua" w:hAnsi="Book Antiqua"/>
        </w:rPr>
        <w:t>bronchiectasis (codes 4, 6 and 7).</w:t>
      </w:r>
      <w:r w:rsidR="00F33CBF" w:rsidRPr="0060492E">
        <w:rPr>
          <w:rFonts w:ascii="Book Antiqua" w:hAnsi="Book Antiqua"/>
        </w:rPr>
        <w:t xml:space="preserve"> </w:t>
      </w:r>
      <w:r w:rsidR="000B24AE" w:rsidRPr="0060492E">
        <w:rPr>
          <w:rFonts w:ascii="Book Antiqua" w:hAnsi="Book Antiqua"/>
        </w:rPr>
        <w:t xml:space="preserve">COPD: </w:t>
      </w:r>
      <w:r w:rsidR="000B24AE" w:rsidRPr="0060492E">
        <w:rPr>
          <w:rFonts w:ascii="Book Antiqua" w:eastAsia="Book Antiqua" w:hAnsi="Book Antiqua" w:cs="Book Antiqua"/>
        </w:rPr>
        <w:t xml:space="preserve">Chronic obstructive pulmonary disease; </w:t>
      </w:r>
      <w:r w:rsidR="00F33CBF" w:rsidRPr="0060492E">
        <w:rPr>
          <w:rFonts w:ascii="Book Antiqua" w:hAnsi="Book Antiqua"/>
        </w:rPr>
        <w:t>RR</w:t>
      </w:r>
      <w:r w:rsidR="00F33CBF" w:rsidRPr="0060492E">
        <w:rPr>
          <w:rFonts w:ascii="Book Antiqua" w:hAnsi="Book Antiqua"/>
          <w:lang w:eastAsia="zh-CN"/>
        </w:rPr>
        <w:t xml:space="preserve">: </w:t>
      </w:r>
      <w:r w:rsidR="00F33CBF" w:rsidRPr="0060492E">
        <w:rPr>
          <w:rFonts w:ascii="Book Antiqua" w:eastAsia="Book Antiqua" w:hAnsi="Book Antiqua" w:cs="Book Antiqua"/>
        </w:rPr>
        <w:t>Relative risk</w:t>
      </w:r>
      <w:r w:rsidR="00F33CBF" w:rsidRPr="0060492E">
        <w:rPr>
          <w:rFonts w:ascii="Book Antiqua" w:hAnsi="Book Antiqua" w:cs="Book Antiqua"/>
          <w:lang w:eastAsia="zh-CN"/>
        </w:rPr>
        <w:t>;</w:t>
      </w:r>
      <w:r w:rsidR="00F33CBF" w:rsidRPr="0060492E">
        <w:rPr>
          <w:rFonts w:ascii="Book Antiqua" w:hAnsi="Book Antiqua"/>
          <w:lang w:eastAsia="zh-CN"/>
        </w:rPr>
        <w:t xml:space="preserve"> NS:</w:t>
      </w:r>
      <w:r w:rsidR="00F33CBF" w:rsidRPr="0060492E">
        <w:rPr>
          <w:rFonts w:ascii="Book Antiqua" w:hAnsi="Book Antiqua"/>
        </w:rPr>
        <w:t xml:space="preserve"> </w:t>
      </w:r>
      <w:r w:rsidR="00F33CBF" w:rsidRPr="0060492E">
        <w:rPr>
          <w:rFonts w:ascii="Book Antiqua" w:hAnsi="Book Antiqua"/>
          <w:lang w:eastAsia="zh-CN"/>
        </w:rPr>
        <w:t>Not significant.</w:t>
      </w:r>
    </w:p>
    <w:sectPr w:rsidR="00010854" w:rsidRPr="0060492E" w:rsidSect="00D746C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032C497" w14:textId="77777777" w:rsidR="00453FAE" w:rsidRDefault="00453FAE" w:rsidP="00CC4DD9">
      <w:r>
        <w:separator/>
      </w:r>
    </w:p>
  </w:endnote>
  <w:endnote w:type="continuationSeparator" w:id="0">
    <w:p w14:paraId="3849A4C3" w14:textId="77777777" w:rsidR="00453FAE" w:rsidRDefault="00453FAE" w:rsidP="00CC4D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ill Sans">
    <w:altName w:val="Lucida Sans Unicode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FrutigerLTStd-Roman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79814034"/>
      <w:docPartObj>
        <w:docPartGallery w:val="Page Numbers (Bottom of Page)"/>
        <w:docPartUnique/>
      </w:docPartObj>
    </w:sdtPr>
    <w:sdtEndPr>
      <w:rPr>
        <w:rFonts w:ascii="Book Antiqua" w:hAnsi="Book Antiqua"/>
        <w:sz w:val="24"/>
        <w:szCs w:val="24"/>
      </w:rPr>
    </w:sdtEndPr>
    <w:sdtContent>
      <w:sdt>
        <w:sdtPr>
          <w:id w:val="-1769616900"/>
          <w:docPartObj>
            <w:docPartGallery w:val="Page Numbers (Top of Page)"/>
            <w:docPartUnique/>
          </w:docPartObj>
        </w:sdtPr>
        <w:sdtEndPr>
          <w:rPr>
            <w:rFonts w:ascii="Book Antiqua" w:hAnsi="Book Antiqua"/>
            <w:sz w:val="24"/>
            <w:szCs w:val="24"/>
          </w:rPr>
        </w:sdtEndPr>
        <w:sdtContent>
          <w:p w14:paraId="3EB27003" w14:textId="6D763AE2" w:rsidR="00AF613A" w:rsidRPr="00D710FF" w:rsidRDefault="00AF613A">
            <w:pPr>
              <w:pStyle w:val="a5"/>
              <w:jc w:val="right"/>
              <w:rPr>
                <w:rFonts w:ascii="Book Antiqua" w:hAnsi="Book Antiqua"/>
                <w:sz w:val="24"/>
                <w:szCs w:val="24"/>
              </w:rPr>
            </w:pPr>
            <w:r w:rsidRPr="00D710FF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200D2C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5</w: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 w:rsidRPr="00D710FF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200D2C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47</w:t>
            </w:r>
            <w:r w:rsidRPr="00D710F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29085ADF" w14:textId="77777777" w:rsidR="00AF613A" w:rsidRDefault="00AF613A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7AB14D7" w14:textId="77777777" w:rsidR="00453FAE" w:rsidRDefault="00453FAE" w:rsidP="00CC4DD9">
      <w:r>
        <w:separator/>
      </w:r>
    </w:p>
  </w:footnote>
  <w:footnote w:type="continuationSeparator" w:id="0">
    <w:p w14:paraId="165E826E" w14:textId="77777777" w:rsidR="00453FAE" w:rsidRDefault="00453FAE" w:rsidP="00CC4DD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752467"/>
    <w:multiLevelType w:val="hybridMultilevel"/>
    <w:tmpl w:val="830A84B4"/>
    <w:lvl w:ilvl="0" w:tplc="AA7CDCBE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51692B"/>
    <w:multiLevelType w:val="hybridMultilevel"/>
    <w:tmpl w:val="B81C82BC"/>
    <w:lvl w:ilvl="0" w:tplc="0809000F">
      <w:start w:val="1"/>
      <w:numFmt w:val="decimal"/>
      <w:lvlText w:val="%1.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A906499"/>
    <w:multiLevelType w:val="hybridMultilevel"/>
    <w:tmpl w:val="88AA8022"/>
    <w:lvl w:ilvl="0" w:tplc="0809000F"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DE7B27"/>
    <w:multiLevelType w:val="hybridMultilevel"/>
    <w:tmpl w:val="C022754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ED21165"/>
    <w:multiLevelType w:val="multilevel"/>
    <w:tmpl w:val="8E1417A2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862" w:hanging="72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32C61023"/>
    <w:multiLevelType w:val="multilevel"/>
    <w:tmpl w:val="0B1ECACC"/>
    <w:lvl w:ilvl="0">
      <w:start w:val="1"/>
      <w:numFmt w:val="decimal"/>
      <w:lvlText w:val="%1"/>
      <w:lvlJc w:val="left"/>
      <w:pPr>
        <w:ind w:left="432" w:hanging="432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ascii="Times New Roman" w:hAnsi="Times New Roman" w:cs="Times New Roman"/>
        <w:b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32D83FE1"/>
    <w:multiLevelType w:val="hybridMultilevel"/>
    <w:tmpl w:val="AC527A64"/>
    <w:lvl w:ilvl="0" w:tplc="4C1C3496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C73528A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3D1801E2"/>
    <w:multiLevelType w:val="hybridMultilevel"/>
    <w:tmpl w:val="C4DCAF0A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54BC64D5"/>
    <w:multiLevelType w:val="hybridMultilevel"/>
    <w:tmpl w:val="48124312"/>
    <w:lvl w:ilvl="0" w:tplc="7D54A2F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4F0317A"/>
    <w:multiLevelType w:val="hybridMultilevel"/>
    <w:tmpl w:val="C91A7610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55154878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5BB46476"/>
    <w:multiLevelType w:val="hybridMultilevel"/>
    <w:tmpl w:val="6F5A4A12"/>
    <w:lvl w:ilvl="0" w:tplc="EBA0F0DC">
      <w:start w:val="1"/>
      <w:numFmt w:val="decimal"/>
      <w:lvlText w:val="%1"/>
      <w:lvlJc w:val="left"/>
      <w:pPr>
        <w:ind w:left="3600" w:hanging="720"/>
      </w:pPr>
      <w:rPr>
        <w:rFonts w:hint="default"/>
        <w:vertAlign w:val="superscript"/>
      </w:rPr>
    </w:lvl>
    <w:lvl w:ilvl="1" w:tplc="08090019">
      <w:start w:val="1"/>
      <w:numFmt w:val="lowerLetter"/>
      <w:lvlText w:val="%2."/>
      <w:lvlJc w:val="left"/>
      <w:pPr>
        <w:ind w:left="3960" w:hanging="360"/>
      </w:pPr>
    </w:lvl>
    <w:lvl w:ilvl="2" w:tplc="0809001B" w:tentative="1">
      <w:start w:val="1"/>
      <w:numFmt w:val="lowerRoman"/>
      <w:lvlText w:val="%3."/>
      <w:lvlJc w:val="right"/>
      <w:pPr>
        <w:ind w:left="4680" w:hanging="180"/>
      </w:pPr>
    </w:lvl>
    <w:lvl w:ilvl="3" w:tplc="0809000F" w:tentative="1">
      <w:start w:val="1"/>
      <w:numFmt w:val="decimal"/>
      <w:lvlText w:val="%4."/>
      <w:lvlJc w:val="left"/>
      <w:pPr>
        <w:ind w:left="5400" w:hanging="360"/>
      </w:pPr>
    </w:lvl>
    <w:lvl w:ilvl="4" w:tplc="08090019" w:tentative="1">
      <w:start w:val="1"/>
      <w:numFmt w:val="lowerLetter"/>
      <w:lvlText w:val="%5."/>
      <w:lvlJc w:val="left"/>
      <w:pPr>
        <w:ind w:left="6120" w:hanging="360"/>
      </w:pPr>
    </w:lvl>
    <w:lvl w:ilvl="5" w:tplc="0809001B" w:tentative="1">
      <w:start w:val="1"/>
      <w:numFmt w:val="lowerRoman"/>
      <w:lvlText w:val="%6."/>
      <w:lvlJc w:val="right"/>
      <w:pPr>
        <w:ind w:left="6840" w:hanging="180"/>
      </w:pPr>
    </w:lvl>
    <w:lvl w:ilvl="6" w:tplc="0809000F" w:tentative="1">
      <w:start w:val="1"/>
      <w:numFmt w:val="decimal"/>
      <w:lvlText w:val="%7."/>
      <w:lvlJc w:val="left"/>
      <w:pPr>
        <w:ind w:left="7560" w:hanging="360"/>
      </w:pPr>
    </w:lvl>
    <w:lvl w:ilvl="7" w:tplc="08090019" w:tentative="1">
      <w:start w:val="1"/>
      <w:numFmt w:val="lowerLetter"/>
      <w:lvlText w:val="%8."/>
      <w:lvlJc w:val="left"/>
      <w:pPr>
        <w:ind w:left="8280" w:hanging="360"/>
      </w:pPr>
    </w:lvl>
    <w:lvl w:ilvl="8" w:tplc="0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3" w15:restartNumberingAfterBreak="0">
    <w:nsid w:val="60DC1A42"/>
    <w:multiLevelType w:val="hybridMultilevel"/>
    <w:tmpl w:val="DA7E977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17515BB"/>
    <w:multiLevelType w:val="hybridMultilevel"/>
    <w:tmpl w:val="64A479AE"/>
    <w:lvl w:ilvl="0" w:tplc="6C70916C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746FB2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6C082EDB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7CE1245E"/>
    <w:multiLevelType w:val="hybridMultilevel"/>
    <w:tmpl w:val="08343814"/>
    <w:lvl w:ilvl="0" w:tplc="B5FE5020">
      <w:start w:val="1"/>
      <w:numFmt w:val="decimal"/>
      <w:lvlText w:val="%1"/>
      <w:lvlJc w:val="left"/>
      <w:pPr>
        <w:ind w:left="3240" w:hanging="360"/>
      </w:pPr>
      <w:rPr>
        <w:rFonts w:hint="default"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3960" w:hanging="360"/>
      </w:pPr>
    </w:lvl>
    <w:lvl w:ilvl="2" w:tplc="0809001B" w:tentative="1">
      <w:start w:val="1"/>
      <w:numFmt w:val="lowerRoman"/>
      <w:lvlText w:val="%3."/>
      <w:lvlJc w:val="right"/>
      <w:pPr>
        <w:ind w:left="4680" w:hanging="180"/>
      </w:pPr>
    </w:lvl>
    <w:lvl w:ilvl="3" w:tplc="0809000F" w:tentative="1">
      <w:start w:val="1"/>
      <w:numFmt w:val="decimal"/>
      <w:lvlText w:val="%4."/>
      <w:lvlJc w:val="left"/>
      <w:pPr>
        <w:ind w:left="5400" w:hanging="360"/>
      </w:pPr>
    </w:lvl>
    <w:lvl w:ilvl="4" w:tplc="08090019" w:tentative="1">
      <w:start w:val="1"/>
      <w:numFmt w:val="lowerLetter"/>
      <w:lvlText w:val="%5."/>
      <w:lvlJc w:val="left"/>
      <w:pPr>
        <w:ind w:left="6120" w:hanging="360"/>
      </w:pPr>
    </w:lvl>
    <w:lvl w:ilvl="5" w:tplc="0809001B" w:tentative="1">
      <w:start w:val="1"/>
      <w:numFmt w:val="lowerRoman"/>
      <w:lvlText w:val="%6."/>
      <w:lvlJc w:val="right"/>
      <w:pPr>
        <w:ind w:left="6840" w:hanging="180"/>
      </w:pPr>
    </w:lvl>
    <w:lvl w:ilvl="6" w:tplc="0809000F" w:tentative="1">
      <w:start w:val="1"/>
      <w:numFmt w:val="decimal"/>
      <w:lvlText w:val="%7."/>
      <w:lvlJc w:val="left"/>
      <w:pPr>
        <w:ind w:left="7560" w:hanging="360"/>
      </w:pPr>
    </w:lvl>
    <w:lvl w:ilvl="7" w:tplc="08090019" w:tentative="1">
      <w:start w:val="1"/>
      <w:numFmt w:val="lowerLetter"/>
      <w:lvlText w:val="%8."/>
      <w:lvlJc w:val="left"/>
      <w:pPr>
        <w:ind w:left="8280" w:hanging="360"/>
      </w:pPr>
    </w:lvl>
    <w:lvl w:ilvl="8" w:tplc="0809001B" w:tentative="1">
      <w:start w:val="1"/>
      <w:numFmt w:val="lowerRoman"/>
      <w:lvlText w:val="%9."/>
      <w:lvlJc w:val="right"/>
      <w:pPr>
        <w:ind w:left="9000" w:hanging="180"/>
      </w:pPr>
    </w:lvl>
  </w:abstractNum>
  <w:num w:numId="1" w16cid:durableId="1235550345">
    <w:abstractNumId w:val="5"/>
  </w:num>
  <w:num w:numId="2" w16cid:durableId="888148803">
    <w:abstractNumId w:val="11"/>
  </w:num>
  <w:num w:numId="3" w16cid:durableId="429472183">
    <w:abstractNumId w:val="15"/>
  </w:num>
  <w:num w:numId="4" w16cid:durableId="1996910929">
    <w:abstractNumId w:val="7"/>
  </w:num>
  <w:num w:numId="5" w16cid:durableId="521824552">
    <w:abstractNumId w:val="16"/>
  </w:num>
  <w:num w:numId="6" w16cid:durableId="1065301024">
    <w:abstractNumId w:val="9"/>
  </w:num>
  <w:num w:numId="7" w16cid:durableId="1811022269">
    <w:abstractNumId w:val="3"/>
  </w:num>
  <w:num w:numId="8" w16cid:durableId="1347177378">
    <w:abstractNumId w:val="1"/>
  </w:num>
  <w:num w:numId="9" w16cid:durableId="207958406">
    <w:abstractNumId w:val="8"/>
  </w:num>
  <w:num w:numId="10" w16cid:durableId="1583829913">
    <w:abstractNumId w:val="10"/>
  </w:num>
  <w:num w:numId="11" w16cid:durableId="1551916317">
    <w:abstractNumId w:val="12"/>
  </w:num>
  <w:num w:numId="12" w16cid:durableId="1970043401">
    <w:abstractNumId w:val="17"/>
  </w:num>
  <w:num w:numId="13" w16cid:durableId="1214272737">
    <w:abstractNumId w:val="0"/>
  </w:num>
  <w:num w:numId="14" w16cid:durableId="1771924761">
    <w:abstractNumId w:val="4"/>
  </w:num>
  <w:num w:numId="15" w16cid:durableId="1609894464">
    <w:abstractNumId w:val="13"/>
  </w:num>
  <w:num w:numId="16" w16cid:durableId="2110156777">
    <w:abstractNumId w:val="6"/>
  </w:num>
  <w:num w:numId="17" w16cid:durableId="1659188336">
    <w:abstractNumId w:val="14"/>
  </w:num>
  <w:num w:numId="18" w16cid:durableId="182743295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Jin-Lei Wang">
    <w15:presenceInfo w15:providerId="Windows Live" w15:userId="58c344de0d144e6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7B3E"/>
    <w:rsid w:val="00002392"/>
    <w:rsid w:val="0000462D"/>
    <w:rsid w:val="00005947"/>
    <w:rsid w:val="0001037C"/>
    <w:rsid w:val="00010854"/>
    <w:rsid w:val="0001496A"/>
    <w:rsid w:val="00015232"/>
    <w:rsid w:val="00020A11"/>
    <w:rsid w:val="000215A2"/>
    <w:rsid w:val="000223E6"/>
    <w:rsid w:val="00023B03"/>
    <w:rsid w:val="000264BF"/>
    <w:rsid w:val="00026FC5"/>
    <w:rsid w:val="0003624C"/>
    <w:rsid w:val="00040F44"/>
    <w:rsid w:val="00042686"/>
    <w:rsid w:val="0004318C"/>
    <w:rsid w:val="000448FB"/>
    <w:rsid w:val="00045B29"/>
    <w:rsid w:val="00051772"/>
    <w:rsid w:val="00056B8E"/>
    <w:rsid w:val="00065200"/>
    <w:rsid w:val="00071CF0"/>
    <w:rsid w:val="0008092E"/>
    <w:rsid w:val="00087379"/>
    <w:rsid w:val="000907DB"/>
    <w:rsid w:val="00094329"/>
    <w:rsid w:val="000974C2"/>
    <w:rsid w:val="000A0D70"/>
    <w:rsid w:val="000A4B79"/>
    <w:rsid w:val="000A50FB"/>
    <w:rsid w:val="000A5328"/>
    <w:rsid w:val="000A6743"/>
    <w:rsid w:val="000A709E"/>
    <w:rsid w:val="000B153D"/>
    <w:rsid w:val="000B24AE"/>
    <w:rsid w:val="000C1486"/>
    <w:rsid w:val="000C4525"/>
    <w:rsid w:val="000C503E"/>
    <w:rsid w:val="000D684D"/>
    <w:rsid w:val="000F1421"/>
    <w:rsid w:val="000F5D1D"/>
    <w:rsid w:val="000F7219"/>
    <w:rsid w:val="001008DD"/>
    <w:rsid w:val="0010096B"/>
    <w:rsid w:val="0010335F"/>
    <w:rsid w:val="0012481F"/>
    <w:rsid w:val="00126BAE"/>
    <w:rsid w:val="00126BB9"/>
    <w:rsid w:val="001348DE"/>
    <w:rsid w:val="00140BBA"/>
    <w:rsid w:val="00143151"/>
    <w:rsid w:val="001501A8"/>
    <w:rsid w:val="00150FC9"/>
    <w:rsid w:val="0015167D"/>
    <w:rsid w:val="00156F87"/>
    <w:rsid w:val="001629C9"/>
    <w:rsid w:val="00166130"/>
    <w:rsid w:val="00166631"/>
    <w:rsid w:val="001666D9"/>
    <w:rsid w:val="00173EDD"/>
    <w:rsid w:val="001838A2"/>
    <w:rsid w:val="00183BD4"/>
    <w:rsid w:val="00184347"/>
    <w:rsid w:val="00185ED1"/>
    <w:rsid w:val="00191C8D"/>
    <w:rsid w:val="00196B6B"/>
    <w:rsid w:val="001A2762"/>
    <w:rsid w:val="001B30C4"/>
    <w:rsid w:val="001B4E03"/>
    <w:rsid w:val="001B5923"/>
    <w:rsid w:val="001B7065"/>
    <w:rsid w:val="001C2767"/>
    <w:rsid w:val="001C3C6C"/>
    <w:rsid w:val="001C4D8E"/>
    <w:rsid w:val="001C79F7"/>
    <w:rsid w:val="001C7E30"/>
    <w:rsid w:val="001D6545"/>
    <w:rsid w:val="001D6C6B"/>
    <w:rsid w:val="001D7ACD"/>
    <w:rsid w:val="001D7CB5"/>
    <w:rsid w:val="001E2C4A"/>
    <w:rsid w:val="001E36A4"/>
    <w:rsid w:val="001E6F54"/>
    <w:rsid w:val="001F08E5"/>
    <w:rsid w:val="001F14A7"/>
    <w:rsid w:val="001F3A75"/>
    <w:rsid w:val="00200645"/>
    <w:rsid w:val="002008A0"/>
    <w:rsid w:val="00200D2C"/>
    <w:rsid w:val="0020552E"/>
    <w:rsid w:val="00211460"/>
    <w:rsid w:val="00217BB7"/>
    <w:rsid w:val="00220FFE"/>
    <w:rsid w:val="00226057"/>
    <w:rsid w:val="0022617D"/>
    <w:rsid w:val="00237EF2"/>
    <w:rsid w:val="00240EFA"/>
    <w:rsid w:val="002474F3"/>
    <w:rsid w:val="00247E10"/>
    <w:rsid w:val="0025175E"/>
    <w:rsid w:val="00254D53"/>
    <w:rsid w:val="00255BEF"/>
    <w:rsid w:val="00255C6F"/>
    <w:rsid w:val="00255DF2"/>
    <w:rsid w:val="002719DF"/>
    <w:rsid w:val="00272EBC"/>
    <w:rsid w:val="00274265"/>
    <w:rsid w:val="0028027E"/>
    <w:rsid w:val="00282969"/>
    <w:rsid w:val="00284865"/>
    <w:rsid w:val="00292753"/>
    <w:rsid w:val="002A7C54"/>
    <w:rsid w:val="002A7D10"/>
    <w:rsid w:val="002B1530"/>
    <w:rsid w:val="002B3916"/>
    <w:rsid w:val="002B3CA5"/>
    <w:rsid w:val="002B5AB9"/>
    <w:rsid w:val="002B6CB6"/>
    <w:rsid w:val="002C0904"/>
    <w:rsid w:val="002C181E"/>
    <w:rsid w:val="002C20CA"/>
    <w:rsid w:val="002D0E47"/>
    <w:rsid w:val="002F746F"/>
    <w:rsid w:val="00313D77"/>
    <w:rsid w:val="00321077"/>
    <w:rsid w:val="0032153C"/>
    <w:rsid w:val="00324C8C"/>
    <w:rsid w:val="003348F4"/>
    <w:rsid w:val="00346B8C"/>
    <w:rsid w:val="00351A48"/>
    <w:rsid w:val="003628C4"/>
    <w:rsid w:val="00370192"/>
    <w:rsid w:val="00370252"/>
    <w:rsid w:val="00372429"/>
    <w:rsid w:val="003744E4"/>
    <w:rsid w:val="00385DCF"/>
    <w:rsid w:val="00390EC5"/>
    <w:rsid w:val="003B05DB"/>
    <w:rsid w:val="003B129A"/>
    <w:rsid w:val="003B4054"/>
    <w:rsid w:val="003C55F6"/>
    <w:rsid w:val="003F0493"/>
    <w:rsid w:val="003F1829"/>
    <w:rsid w:val="003F7CEE"/>
    <w:rsid w:val="00402ABE"/>
    <w:rsid w:val="00411DAA"/>
    <w:rsid w:val="00416BCA"/>
    <w:rsid w:val="00422193"/>
    <w:rsid w:val="00423803"/>
    <w:rsid w:val="00423817"/>
    <w:rsid w:val="00425D30"/>
    <w:rsid w:val="004303C7"/>
    <w:rsid w:val="00432F05"/>
    <w:rsid w:val="00433EC0"/>
    <w:rsid w:val="0043408A"/>
    <w:rsid w:val="0044100A"/>
    <w:rsid w:val="00442CCD"/>
    <w:rsid w:val="00445006"/>
    <w:rsid w:val="00452C3B"/>
    <w:rsid w:val="00453278"/>
    <w:rsid w:val="00453403"/>
    <w:rsid w:val="00453FAE"/>
    <w:rsid w:val="004679B1"/>
    <w:rsid w:val="00476401"/>
    <w:rsid w:val="004804B7"/>
    <w:rsid w:val="0048055B"/>
    <w:rsid w:val="004827C5"/>
    <w:rsid w:val="00485931"/>
    <w:rsid w:val="00493F28"/>
    <w:rsid w:val="00495044"/>
    <w:rsid w:val="004955CA"/>
    <w:rsid w:val="004B487B"/>
    <w:rsid w:val="004C1FC2"/>
    <w:rsid w:val="004C6D55"/>
    <w:rsid w:val="004D1399"/>
    <w:rsid w:val="004D4DDE"/>
    <w:rsid w:val="004E0E6D"/>
    <w:rsid w:val="004E161C"/>
    <w:rsid w:val="004E362F"/>
    <w:rsid w:val="004F5393"/>
    <w:rsid w:val="004F5E21"/>
    <w:rsid w:val="004F7B41"/>
    <w:rsid w:val="00501FDA"/>
    <w:rsid w:val="005024D7"/>
    <w:rsid w:val="00505575"/>
    <w:rsid w:val="0050756A"/>
    <w:rsid w:val="00512E03"/>
    <w:rsid w:val="00513D38"/>
    <w:rsid w:val="005228AA"/>
    <w:rsid w:val="005244E9"/>
    <w:rsid w:val="00525B5D"/>
    <w:rsid w:val="005268BC"/>
    <w:rsid w:val="005270A1"/>
    <w:rsid w:val="00527E1A"/>
    <w:rsid w:val="0053498A"/>
    <w:rsid w:val="00535592"/>
    <w:rsid w:val="005402D7"/>
    <w:rsid w:val="005407CD"/>
    <w:rsid w:val="00543E7A"/>
    <w:rsid w:val="005452C6"/>
    <w:rsid w:val="00546BEB"/>
    <w:rsid w:val="00547B59"/>
    <w:rsid w:val="00547B7E"/>
    <w:rsid w:val="00550054"/>
    <w:rsid w:val="00562490"/>
    <w:rsid w:val="00563974"/>
    <w:rsid w:val="005643D1"/>
    <w:rsid w:val="00565933"/>
    <w:rsid w:val="00565B89"/>
    <w:rsid w:val="00570534"/>
    <w:rsid w:val="00572DD1"/>
    <w:rsid w:val="00574028"/>
    <w:rsid w:val="00576539"/>
    <w:rsid w:val="00577E03"/>
    <w:rsid w:val="00584AED"/>
    <w:rsid w:val="005871EB"/>
    <w:rsid w:val="005938CE"/>
    <w:rsid w:val="00594EA6"/>
    <w:rsid w:val="005A0903"/>
    <w:rsid w:val="005B5BE0"/>
    <w:rsid w:val="005B674B"/>
    <w:rsid w:val="005D1B34"/>
    <w:rsid w:val="005D2057"/>
    <w:rsid w:val="005D2CA7"/>
    <w:rsid w:val="005D3E76"/>
    <w:rsid w:val="005D574E"/>
    <w:rsid w:val="005E4550"/>
    <w:rsid w:val="005E57F7"/>
    <w:rsid w:val="005E761F"/>
    <w:rsid w:val="005F5004"/>
    <w:rsid w:val="00604806"/>
    <w:rsid w:val="0060492E"/>
    <w:rsid w:val="0060583C"/>
    <w:rsid w:val="0060758F"/>
    <w:rsid w:val="00607826"/>
    <w:rsid w:val="00607CC8"/>
    <w:rsid w:val="006119CD"/>
    <w:rsid w:val="0061286A"/>
    <w:rsid w:val="00614FD9"/>
    <w:rsid w:val="0062239C"/>
    <w:rsid w:val="0062659C"/>
    <w:rsid w:val="00632233"/>
    <w:rsid w:val="00634A87"/>
    <w:rsid w:val="00635240"/>
    <w:rsid w:val="006379E5"/>
    <w:rsid w:val="0065313E"/>
    <w:rsid w:val="0065560D"/>
    <w:rsid w:val="00665A29"/>
    <w:rsid w:val="0066747E"/>
    <w:rsid w:val="00667FDF"/>
    <w:rsid w:val="0067072A"/>
    <w:rsid w:val="00676CAC"/>
    <w:rsid w:val="00676F1B"/>
    <w:rsid w:val="00687DB7"/>
    <w:rsid w:val="00693DEF"/>
    <w:rsid w:val="0069410B"/>
    <w:rsid w:val="006945D1"/>
    <w:rsid w:val="006B5C71"/>
    <w:rsid w:val="006B6219"/>
    <w:rsid w:val="006C43D0"/>
    <w:rsid w:val="006D545C"/>
    <w:rsid w:val="006D60CE"/>
    <w:rsid w:val="006D70DD"/>
    <w:rsid w:val="006D7EC9"/>
    <w:rsid w:val="006E0E30"/>
    <w:rsid w:val="006E2D29"/>
    <w:rsid w:val="006E3C61"/>
    <w:rsid w:val="006E75ED"/>
    <w:rsid w:val="006F2D3B"/>
    <w:rsid w:val="006F500F"/>
    <w:rsid w:val="006F66B5"/>
    <w:rsid w:val="006F730B"/>
    <w:rsid w:val="006F7995"/>
    <w:rsid w:val="00703E2A"/>
    <w:rsid w:val="00703EEA"/>
    <w:rsid w:val="00704B9A"/>
    <w:rsid w:val="0071787B"/>
    <w:rsid w:val="00723CA4"/>
    <w:rsid w:val="00724E3D"/>
    <w:rsid w:val="0072519E"/>
    <w:rsid w:val="00726BDB"/>
    <w:rsid w:val="007304F1"/>
    <w:rsid w:val="007308E2"/>
    <w:rsid w:val="007339D8"/>
    <w:rsid w:val="007356E0"/>
    <w:rsid w:val="0075359D"/>
    <w:rsid w:val="007545B6"/>
    <w:rsid w:val="00754A1A"/>
    <w:rsid w:val="007668A0"/>
    <w:rsid w:val="007712A7"/>
    <w:rsid w:val="00783636"/>
    <w:rsid w:val="00783C3E"/>
    <w:rsid w:val="00783DDD"/>
    <w:rsid w:val="00784D68"/>
    <w:rsid w:val="00785B0C"/>
    <w:rsid w:val="00786DF4"/>
    <w:rsid w:val="00787B37"/>
    <w:rsid w:val="0079414D"/>
    <w:rsid w:val="00797FAE"/>
    <w:rsid w:val="007A1818"/>
    <w:rsid w:val="007A3B4A"/>
    <w:rsid w:val="007A4B66"/>
    <w:rsid w:val="007A5E74"/>
    <w:rsid w:val="007A632F"/>
    <w:rsid w:val="007B5EED"/>
    <w:rsid w:val="007C0435"/>
    <w:rsid w:val="007C20DC"/>
    <w:rsid w:val="007D064A"/>
    <w:rsid w:val="007D1F3B"/>
    <w:rsid w:val="007D3D12"/>
    <w:rsid w:val="007D501B"/>
    <w:rsid w:val="007E0012"/>
    <w:rsid w:val="007E00D9"/>
    <w:rsid w:val="007E34FE"/>
    <w:rsid w:val="007E571D"/>
    <w:rsid w:val="007E5CAF"/>
    <w:rsid w:val="007E6B22"/>
    <w:rsid w:val="007E75AC"/>
    <w:rsid w:val="007F382C"/>
    <w:rsid w:val="007F458D"/>
    <w:rsid w:val="007F50FC"/>
    <w:rsid w:val="007F5CB4"/>
    <w:rsid w:val="00803792"/>
    <w:rsid w:val="00806C26"/>
    <w:rsid w:val="00811E58"/>
    <w:rsid w:val="008158DA"/>
    <w:rsid w:val="00815D3F"/>
    <w:rsid w:val="00821B30"/>
    <w:rsid w:val="00826C10"/>
    <w:rsid w:val="008334E8"/>
    <w:rsid w:val="00834930"/>
    <w:rsid w:val="00835ED7"/>
    <w:rsid w:val="00841465"/>
    <w:rsid w:val="00845B51"/>
    <w:rsid w:val="00851531"/>
    <w:rsid w:val="0085375B"/>
    <w:rsid w:val="00860379"/>
    <w:rsid w:val="00867B80"/>
    <w:rsid w:val="00870269"/>
    <w:rsid w:val="00881BC1"/>
    <w:rsid w:val="008826CD"/>
    <w:rsid w:val="00885F9D"/>
    <w:rsid w:val="00886F88"/>
    <w:rsid w:val="00887733"/>
    <w:rsid w:val="008914AE"/>
    <w:rsid w:val="0089484F"/>
    <w:rsid w:val="0089727E"/>
    <w:rsid w:val="00897D9D"/>
    <w:rsid w:val="008B37CF"/>
    <w:rsid w:val="008C3C2A"/>
    <w:rsid w:val="008C7B80"/>
    <w:rsid w:val="008D71F7"/>
    <w:rsid w:val="008E2A25"/>
    <w:rsid w:val="008E2ABB"/>
    <w:rsid w:val="008E5852"/>
    <w:rsid w:val="008E7227"/>
    <w:rsid w:val="008F289A"/>
    <w:rsid w:val="008F52A3"/>
    <w:rsid w:val="00900724"/>
    <w:rsid w:val="00901E60"/>
    <w:rsid w:val="009024BA"/>
    <w:rsid w:val="00913238"/>
    <w:rsid w:val="00913E93"/>
    <w:rsid w:val="00914F65"/>
    <w:rsid w:val="009206F7"/>
    <w:rsid w:val="0092175F"/>
    <w:rsid w:val="00933441"/>
    <w:rsid w:val="00934179"/>
    <w:rsid w:val="00934501"/>
    <w:rsid w:val="009348B3"/>
    <w:rsid w:val="009428A9"/>
    <w:rsid w:val="00943DF3"/>
    <w:rsid w:val="0094587C"/>
    <w:rsid w:val="00946A58"/>
    <w:rsid w:val="009526A2"/>
    <w:rsid w:val="009536AC"/>
    <w:rsid w:val="009639C8"/>
    <w:rsid w:val="00963E12"/>
    <w:rsid w:val="00965DFB"/>
    <w:rsid w:val="00972B9D"/>
    <w:rsid w:val="009745F3"/>
    <w:rsid w:val="00984466"/>
    <w:rsid w:val="00986B5B"/>
    <w:rsid w:val="009918AA"/>
    <w:rsid w:val="00992370"/>
    <w:rsid w:val="009A7CE3"/>
    <w:rsid w:val="009B2D28"/>
    <w:rsid w:val="009B3D5C"/>
    <w:rsid w:val="009B4C3C"/>
    <w:rsid w:val="009B50FD"/>
    <w:rsid w:val="009B76C7"/>
    <w:rsid w:val="009C17E6"/>
    <w:rsid w:val="009D1B7D"/>
    <w:rsid w:val="009E0350"/>
    <w:rsid w:val="009E57BC"/>
    <w:rsid w:val="009E6D78"/>
    <w:rsid w:val="009F10C9"/>
    <w:rsid w:val="00A07948"/>
    <w:rsid w:val="00A113AE"/>
    <w:rsid w:val="00A135E1"/>
    <w:rsid w:val="00A255CE"/>
    <w:rsid w:val="00A3348A"/>
    <w:rsid w:val="00A37185"/>
    <w:rsid w:val="00A430E7"/>
    <w:rsid w:val="00A572B3"/>
    <w:rsid w:val="00A61896"/>
    <w:rsid w:val="00A62B7F"/>
    <w:rsid w:val="00A67F19"/>
    <w:rsid w:val="00A70DD1"/>
    <w:rsid w:val="00A72839"/>
    <w:rsid w:val="00A73FD6"/>
    <w:rsid w:val="00A77B3E"/>
    <w:rsid w:val="00A804C3"/>
    <w:rsid w:val="00A90C95"/>
    <w:rsid w:val="00A91D54"/>
    <w:rsid w:val="00A971B1"/>
    <w:rsid w:val="00AA4BC1"/>
    <w:rsid w:val="00AB37A3"/>
    <w:rsid w:val="00AC0BA5"/>
    <w:rsid w:val="00AC36FC"/>
    <w:rsid w:val="00AC4955"/>
    <w:rsid w:val="00AD10FA"/>
    <w:rsid w:val="00AD3A0E"/>
    <w:rsid w:val="00AD4A24"/>
    <w:rsid w:val="00AD6007"/>
    <w:rsid w:val="00AE1CB3"/>
    <w:rsid w:val="00AE2978"/>
    <w:rsid w:val="00AF16B5"/>
    <w:rsid w:val="00AF308F"/>
    <w:rsid w:val="00AF4259"/>
    <w:rsid w:val="00AF4639"/>
    <w:rsid w:val="00AF613A"/>
    <w:rsid w:val="00AF655E"/>
    <w:rsid w:val="00AF70DC"/>
    <w:rsid w:val="00AF7249"/>
    <w:rsid w:val="00B05B22"/>
    <w:rsid w:val="00B11AE7"/>
    <w:rsid w:val="00B24A8D"/>
    <w:rsid w:val="00B2680E"/>
    <w:rsid w:val="00B3027E"/>
    <w:rsid w:val="00B35215"/>
    <w:rsid w:val="00B512B3"/>
    <w:rsid w:val="00B65128"/>
    <w:rsid w:val="00B66E93"/>
    <w:rsid w:val="00B7140D"/>
    <w:rsid w:val="00B72F38"/>
    <w:rsid w:val="00B837E8"/>
    <w:rsid w:val="00B878B5"/>
    <w:rsid w:val="00B91AC3"/>
    <w:rsid w:val="00B92802"/>
    <w:rsid w:val="00B94EA7"/>
    <w:rsid w:val="00B951A5"/>
    <w:rsid w:val="00BA1B36"/>
    <w:rsid w:val="00BB0DC0"/>
    <w:rsid w:val="00BB1143"/>
    <w:rsid w:val="00BB3ECE"/>
    <w:rsid w:val="00BB64B2"/>
    <w:rsid w:val="00BB7A14"/>
    <w:rsid w:val="00BD39F9"/>
    <w:rsid w:val="00BD3C27"/>
    <w:rsid w:val="00BD568D"/>
    <w:rsid w:val="00BD63FE"/>
    <w:rsid w:val="00BE240D"/>
    <w:rsid w:val="00BF06D7"/>
    <w:rsid w:val="00BF2B88"/>
    <w:rsid w:val="00C02881"/>
    <w:rsid w:val="00C04A70"/>
    <w:rsid w:val="00C25893"/>
    <w:rsid w:val="00C27ADB"/>
    <w:rsid w:val="00C316FA"/>
    <w:rsid w:val="00C35653"/>
    <w:rsid w:val="00C41895"/>
    <w:rsid w:val="00C442FF"/>
    <w:rsid w:val="00C45179"/>
    <w:rsid w:val="00C46A67"/>
    <w:rsid w:val="00C50280"/>
    <w:rsid w:val="00C56928"/>
    <w:rsid w:val="00C56F72"/>
    <w:rsid w:val="00C60B9B"/>
    <w:rsid w:val="00C62439"/>
    <w:rsid w:val="00C64449"/>
    <w:rsid w:val="00C66079"/>
    <w:rsid w:val="00C67347"/>
    <w:rsid w:val="00C720D5"/>
    <w:rsid w:val="00C73E95"/>
    <w:rsid w:val="00C8018D"/>
    <w:rsid w:val="00C84FA3"/>
    <w:rsid w:val="00CA2180"/>
    <w:rsid w:val="00CA2A55"/>
    <w:rsid w:val="00CB007C"/>
    <w:rsid w:val="00CB1E25"/>
    <w:rsid w:val="00CB217F"/>
    <w:rsid w:val="00CB6997"/>
    <w:rsid w:val="00CC092A"/>
    <w:rsid w:val="00CC3CAB"/>
    <w:rsid w:val="00CC4DD9"/>
    <w:rsid w:val="00CD1972"/>
    <w:rsid w:val="00CD5E2D"/>
    <w:rsid w:val="00CD744D"/>
    <w:rsid w:val="00D10862"/>
    <w:rsid w:val="00D1317D"/>
    <w:rsid w:val="00D13332"/>
    <w:rsid w:val="00D237F5"/>
    <w:rsid w:val="00D23B3D"/>
    <w:rsid w:val="00D32574"/>
    <w:rsid w:val="00D341EC"/>
    <w:rsid w:val="00D3794F"/>
    <w:rsid w:val="00D40C78"/>
    <w:rsid w:val="00D50014"/>
    <w:rsid w:val="00D57A63"/>
    <w:rsid w:val="00D6156B"/>
    <w:rsid w:val="00D62CC4"/>
    <w:rsid w:val="00D63BF1"/>
    <w:rsid w:val="00D676AC"/>
    <w:rsid w:val="00D67D3B"/>
    <w:rsid w:val="00D710FF"/>
    <w:rsid w:val="00D7209A"/>
    <w:rsid w:val="00D746CB"/>
    <w:rsid w:val="00D833A0"/>
    <w:rsid w:val="00D9734F"/>
    <w:rsid w:val="00DA36A0"/>
    <w:rsid w:val="00DA4DC4"/>
    <w:rsid w:val="00DB12F7"/>
    <w:rsid w:val="00DB4EAF"/>
    <w:rsid w:val="00DC0CB1"/>
    <w:rsid w:val="00DC1DC3"/>
    <w:rsid w:val="00DC1E20"/>
    <w:rsid w:val="00DC3D85"/>
    <w:rsid w:val="00DC58B1"/>
    <w:rsid w:val="00DC6B85"/>
    <w:rsid w:val="00DE3673"/>
    <w:rsid w:val="00DE60F2"/>
    <w:rsid w:val="00DF1235"/>
    <w:rsid w:val="00DF195D"/>
    <w:rsid w:val="00DF3A58"/>
    <w:rsid w:val="00E00EBB"/>
    <w:rsid w:val="00E027DB"/>
    <w:rsid w:val="00E04103"/>
    <w:rsid w:val="00E0636F"/>
    <w:rsid w:val="00E07730"/>
    <w:rsid w:val="00E07B21"/>
    <w:rsid w:val="00E1163D"/>
    <w:rsid w:val="00E12F05"/>
    <w:rsid w:val="00E16CA9"/>
    <w:rsid w:val="00E23A7F"/>
    <w:rsid w:val="00E34298"/>
    <w:rsid w:val="00E35DBE"/>
    <w:rsid w:val="00E41131"/>
    <w:rsid w:val="00E4305A"/>
    <w:rsid w:val="00E443B4"/>
    <w:rsid w:val="00E4547B"/>
    <w:rsid w:val="00E4564E"/>
    <w:rsid w:val="00E50549"/>
    <w:rsid w:val="00E50B92"/>
    <w:rsid w:val="00E60CC0"/>
    <w:rsid w:val="00E6371B"/>
    <w:rsid w:val="00E746E8"/>
    <w:rsid w:val="00E80677"/>
    <w:rsid w:val="00E82550"/>
    <w:rsid w:val="00E827E7"/>
    <w:rsid w:val="00E879B8"/>
    <w:rsid w:val="00E9056E"/>
    <w:rsid w:val="00E94096"/>
    <w:rsid w:val="00E953F5"/>
    <w:rsid w:val="00E96048"/>
    <w:rsid w:val="00EA0B09"/>
    <w:rsid w:val="00EA2020"/>
    <w:rsid w:val="00EA37DB"/>
    <w:rsid w:val="00EA4B29"/>
    <w:rsid w:val="00EB18E7"/>
    <w:rsid w:val="00EB1B9E"/>
    <w:rsid w:val="00EB6914"/>
    <w:rsid w:val="00EC2159"/>
    <w:rsid w:val="00ED2EE6"/>
    <w:rsid w:val="00ED7CB4"/>
    <w:rsid w:val="00ED7D3C"/>
    <w:rsid w:val="00EE1E56"/>
    <w:rsid w:val="00EE487F"/>
    <w:rsid w:val="00EE4A58"/>
    <w:rsid w:val="00EF0C46"/>
    <w:rsid w:val="00EF3B48"/>
    <w:rsid w:val="00EF67AA"/>
    <w:rsid w:val="00F166F6"/>
    <w:rsid w:val="00F25466"/>
    <w:rsid w:val="00F30FF0"/>
    <w:rsid w:val="00F32663"/>
    <w:rsid w:val="00F32822"/>
    <w:rsid w:val="00F3304C"/>
    <w:rsid w:val="00F33CBF"/>
    <w:rsid w:val="00F433ED"/>
    <w:rsid w:val="00F43E41"/>
    <w:rsid w:val="00F4417D"/>
    <w:rsid w:val="00F57D06"/>
    <w:rsid w:val="00F61640"/>
    <w:rsid w:val="00F642A5"/>
    <w:rsid w:val="00F80E48"/>
    <w:rsid w:val="00F84B31"/>
    <w:rsid w:val="00F86F46"/>
    <w:rsid w:val="00F87255"/>
    <w:rsid w:val="00F92130"/>
    <w:rsid w:val="00FA0264"/>
    <w:rsid w:val="00FB5242"/>
    <w:rsid w:val="00FB7071"/>
    <w:rsid w:val="00FB7F29"/>
    <w:rsid w:val="00FC2EC2"/>
    <w:rsid w:val="00FD4A12"/>
    <w:rsid w:val="00FE334D"/>
    <w:rsid w:val="00FF1C93"/>
    <w:rsid w:val="00FF483D"/>
    <w:rsid w:val="00FF57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5F8D01D"/>
  <w15:docId w15:val="{FAC4C39E-3065-4250-A633-3F5CCE3A1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CB1E25"/>
    <w:pPr>
      <w:keepNext/>
      <w:spacing w:before="800" w:after="200" w:line="360" w:lineRule="auto"/>
      <w:outlineLvl w:val="0"/>
    </w:pPr>
    <w:rPr>
      <w:rFonts w:ascii="Book Antiqua" w:eastAsiaTheme="majorEastAsia" w:hAnsi="Book Antiqua"/>
      <w:b/>
      <w:bCs/>
      <w:lang w:val="en-GB"/>
    </w:rPr>
  </w:style>
  <w:style w:type="paragraph" w:styleId="2">
    <w:name w:val="heading 2"/>
    <w:basedOn w:val="a"/>
    <w:next w:val="a"/>
    <w:link w:val="20"/>
    <w:uiPriority w:val="9"/>
    <w:unhideWhenUsed/>
    <w:qFormat/>
    <w:rsid w:val="00CB1E25"/>
    <w:pPr>
      <w:keepNext/>
      <w:spacing w:before="480" w:after="200" w:line="360" w:lineRule="auto"/>
      <w:outlineLvl w:val="1"/>
    </w:pPr>
    <w:rPr>
      <w:rFonts w:ascii="Book Antiqua" w:hAnsi="Book Antiqua" w:cstheme="minorBidi"/>
      <w:b/>
      <w:lang w:val="en-GB"/>
    </w:rPr>
  </w:style>
  <w:style w:type="paragraph" w:styleId="3">
    <w:name w:val="heading 3"/>
    <w:basedOn w:val="a"/>
    <w:next w:val="a"/>
    <w:link w:val="30"/>
    <w:uiPriority w:val="9"/>
    <w:unhideWhenUsed/>
    <w:qFormat/>
    <w:rsid w:val="00CB1E25"/>
    <w:pPr>
      <w:keepNext/>
      <w:spacing w:before="400" w:after="200" w:line="360" w:lineRule="auto"/>
      <w:outlineLvl w:val="2"/>
    </w:pPr>
    <w:rPr>
      <w:rFonts w:ascii="Book Antiqua" w:hAnsi="Book Antiqua" w:cstheme="minorBidi"/>
      <w:szCs w:val="22"/>
      <w:u w:val="single"/>
      <w:lang w:val="en-GB"/>
    </w:rPr>
  </w:style>
  <w:style w:type="paragraph" w:styleId="4">
    <w:name w:val="heading 4"/>
    <w:basedOn w:val="3"/>
    <w:next w:val="a"/>
    <w:link w:val="40"/>
    <w:uiPriority w:val="9"/>
    <w:unhideWhenUsed/>
    <w:qFormat/>
    <w:rsid w:val="00CB1E25"/>
    <w:pPr>
      <w:spacing w:before="0"/>
      <w:ind w:left="1418" w:hanging="1418"/>
      <w:outlineLvl w:val="3"/>
    </w:pPr>
    <w:rPr>
      <w:rFonts w:cs="Times New Roman"/>
      <w:szCs w:val="24"/>
      <w:u w:val="none"/>
    </w:rPr>
  </w:style>
  <w:style w:type="paragraph" w:styleId="5">
    <w:name w:val="heading 5"/>
    <w:basedOn w:val="1"/>
    <w:next w:val="a"/>
    <w:link w:val="50"/>
    <w:uiPriority w:val="9"/>
    <w:unhideWhenUsed/>
    <w:qFormat/>
    <w:rsid w:val="00CB1E25"/>
    <w:pPr>
      <w:spacing w:before="0"/>
      <w:ind w:left="1418" w:hanging="1418"/>
      <w:outlineLvl w:val="4"/>
    </w:p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CB1E25"/>
    <w:pPr>
      <w:numPr>
        <w:ilvl w:val="5"/>
        <w:numId w:val="1"/>
      </w:numPr>
      <w:spacing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2"/>
      <w:szCs w:val="22"/>
      <w:lang w:val="en-GB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CB1E25"/>
    <w:pPr>
      <w:numPr>
        <w:ilvl w:val="6"/>
        <w:numId w:val="1"/>
      </w:numPr>
      <w:spacing w:line="360" w:lineRule="auto"/>
      <w:outlineLvl w:val="6"/>
    </w:pPr>
    <w:rPr>
      <w:rFonts w:asciiTheme="majorHAnsi" w:eastAsiaTheme="majorEastAsia" w:hAnsiTheme="majorHAnsi" w:cstheme="majorBidi"/>
      <w:i/>
      <w:iCs/>
      <w:sz w:val="22"/>
      <w:szCs w:val="22"/>
      <w:lang w:val="en-GB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CB1E25"/>
    <w:pPr>
      <w:numPr>
        <w:ilvl w:val="7"/>
        <w:numId w:val="1"/>
      </w:numPr>
      <w:spacing w:line="360" w:lineRule="auto"/>
      <w:outlineLvl w:val="7"/>
    </w:pPr>
    <w:rPr>
      <w:rFonts w:asciiTheme="majorHAnsi" w:eastAsiaTheme="majorEastAsia" w:hAnsiTheme="majorHAnsi" w:cstheme="majorBidi"/>
      <w:sz w:val="20"/>
      <w:szCs w:val="20"/>
      <w:lang w:val="en-GB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CB1E25"/>
    <w:pPr>
      <w:numPr>
        <w:ilvl w:val="8"/>
        <w:numId w:val="1"/>
      </w:numPr>
      <w:spacing w:line="360" w:lineRule="auto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C4DD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C4DD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C4DD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C4DD9"/>
    <w:rPr>
      <w:sz w:val="18"/>
      <w:szCs w:val="18"/>
    </w:rPr>
  </w:style>
  <w:style w:type="character" w:styleId="a7">
    <w:name w:val="annotation reference"/>
    <w:basedOn w:val="a0"/>
    <w:uiPriority w:val="99"/>
    <w:semiHidden/>
    <w:unhideWhenUsed/>
    <w:rsid w:val="001E2C4A"/>
    <w:rPr>
      <w:sz w:val="21"/>
      <w:szCs w:val="21"/>
    </w:rPr>
  </w:style>
  <w:style w:type="paragraph" w:styleId="a8">
    <w:name w:val="annotation text"/>
    <w:basedOn w:val="a"/>
    <w:link w:val="a9"/>
    <w:uiPriority w:val="99"/>
    <w:unhideWhenUsed/>
    <w:rsid w:val="001E2C4A"/>
  </w:style>
  <w:style w:type="character" w:customStyle="1" w:styleId="a9">
    <w:name w:val="批注文字 字符"/>
    <w:basedOn w:val="a0"/>
    <w:link w:val="a8"/>
    <w:uiPriority w:val="99"/>
    <w:rsid w:val="001E2C4A"/>
    <w:rPr>
      <w:sz w:val="24"/>
      <w:szCs w:val="24"/>
    </w:rPr>
  </w:style>
  <w:style w:type="paragraph" w:styleId="aa">
    <w:name w:val="annotation subject"/>
    <w:basedOn w:val="a8"/>
    <w:next w:val="a8"/>
    <w:link w:val="ab"/>
    <w:uiPriority w:val="99"/>
    <w:semiHidden/>
    <w:unhideWhenUsed/>
    <w:rsid w:val="001E2C4A"/>
    <w:rPr>
      <w:b/>
      <w:bCs/>
    </w:rPr>
  </w:style>
  <w:style w:type="character" w:customStyle="1" w:styleId="ab">
    <w:name w:val="批注主题 字符"/>
    <w:basedOn w:val="a9"/>
    <w:link w:val="aa"/>
    <w:uiPriority w:val="99"/>
    <w:semiHidden/>
    <w:rsid w:val="001E2C4A"/>
    <w:rPr>
      <w:b/>
      <w:bCs/>
      <w:sz w:val="24"/>
      <w:szCs w:val="24"/>
    </w:rPr>
  </w:style>
  <w:style w:type="paragraph" w:styleId="ac">
    <w:name w:val="Balloon Text"/>
    <w:basedOn w:val="a"/>
    <w:link w:val="ad"/>
    <w:uiPriority w:val="99"/>
    <w:semiHidden/>
    <w:unhideWhenUsed/>
    <w:rsid w:val="001E2C4A"/>
    <w:rPr>
      <w:sz w:val="18"/>
      <w:szCs w:val="18"/>
    </w:rPr>
  </w:style>
  <w:style w:type="character" w:customStyle="1" w:styleId="ad">
    <w:name w:val="批注框文本 字符"/>
    <w:basedOn w:val="a0"/>
    <w:link w:val="ac"/>
    <w:uiPriority w:val="99"/>
    <w:semiHidden/>
    <w:rsid w:val="001E2C4A"/>
    <w:rPr>
      <w:sz w:val="18"/>
      <w:szCs w:val="18"/>
    </w:rPr>
  </w:style>
  <w:style w:type="paragraph" w:customStyle="1" w:styleId="11">
    <w:name w:val="正文1"/>
    <w:uiPriority w:val="99"/>
    <w:rsid w:val="001E2C4A"/>
    <w:pPr>
      <w:spacing w:line="276" w:lineRule="auto"/>
    </w:pPr>
    <w:rPr>
      <w:rFonts w:ascii="Arial" w:eastAsia="宋体" w:hAnsi="Arial" w:cs="Arial"/>
      <w:color w:val="000000"/>
      <w:sz w:val="22"/>
      <w:lang w:val="pl-PL" w:eastAsia="pl-PL"/>
    </w:rPr>
  </w:style>
  <w:style w:type="paragraph" w:styleId="ae">
    <w:name w:val="Normal (Web)"/>
    <w:basedOn w:val="a"/>
    <w:uiPriority w:val="99"/>
    <w:semiHidden/>
    <w:unhideWhenUsed/>
    <w:rsid w:val="00C04A70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customStyle="1" w:styleId="10">
    <w:name w:val="标题 1 字符"/>
    <w:basedOn w:val="a0"/>
    <w:link w:val="1"/>
    <w:uiPriority w:val="9"/>
    <w:rsid w:val="00CB1E25"/>
    <w:rPr>
      <w:rFonts w:ascii="Book Antiqua" w:eastAsiaTheme="majorEastAsia" w:hAnsi="Book Antiqua"/>
      <w:b/>
      <w:bCs/>
      <w:sz w:val="24"/>
      <w:szCs w:val="24"/>
      <w:lang w:val="en-GB"/>
    </w:rPr>
  </w:style>
  <w:style w:type="character" w:customStyle="1" w:styleId="20">
    <w:name w:val="标题 2 字符"/>
    <w:basedOn w:val="a0"/>
    <w:link w:val="2"/>
    <w:uiPriority w:val="9"/>
    <w:rsid w:val="00CB1E25"/>
    <w:rPr>
      <w:rFonts w:ascii="Book Antiqua" w:hAnsi="Book Antiqua" w:cstheme="minorBidi"/>
      <w:b/>
      <w:sz w:val="24"/>
      <w:szCs w:val="24"/>
      <w:lang w:val="en-GB"/>
    </w:rPr>
  </w:style>
  <w:style w:type="character" w:customStyle="1" w:styleId="30">
    <w:name w:val="标题 3 字符"/>
    <w:basedOn w:val="a0"/>
    <w:link w:val="3"/>
    <w:uiPriority w:val="9"/>
    <w:rsid w:val="00CB1E25"/>
    <w:rPr>
      <w:rFonts w:ascii="Book Antiqua" w:hAnsi="Book Antiqua" w:cstheme="minorBidi"/>
      <w:sz w:val="24"/>
      <w:szCs w:val="22"/>
      <w:u w:val="single"/>
      <w:lang w:val="en-GB"/>
    </w:rPr>
  </w:style>
  <w:style w:type="character" w:customStyle="1" w:styleId="40">
    <w:name w:val="标题 4 字符"/>
    <w:basedOn w:val="a0"/>
    <w:link w:val="4"/>
    <w:uiPriority w:val="9"/>
    <w:rsid w:val="00CB1E25"/>
    <w:rPr>
      <w:rFonts w:ascii="Book Antiqua" w:hAnsi="Book Antiqua"/>
      <w:sz w:val="24"/>
      <w:szCs w:val="24"/>
      <w:lang w:val="en-GB"/>
    </w:rPr>
  </w:style>
  <w:style w:type="character" w:customStyle="1" w:styleId="50">
    <w:name w:val="标题 5 字符"/>
    <w:basedOn w:val="a0"/>
    <w:link w:val="5"/>
    <w:uiPriority w:val="9"/>
    <w:rsid w:val="00CB1E25"/>
    <w:rPr>
      <w:rFonts w:ascii="Book Antiqua" w:eastAsiaTheme="majorEastAsia" w:hAnsi="Book Antiqua"/>
      <w:b/>
      <w:bCs/>
      <w:sz w:val="24"/>
      <w:szCs w:val="24"/>
      <w:lang w:val="en-GB"/>
    </w:rPr>
  </w:style>
  <w:style w:type="character" w:customStyle="1" w:styleId="60">
    <w:name w:val="标题 6 字符"/>
    <w:basedOn w:val="a0"/>
    <w:link w:val="6"/>
    <w:uiPriority w:val="9"/>
    <w:semiHidden/>
    <w:rsid w:val="00CB1E25"/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2"/>
      <w:szCs w:val="22"/>
      <w:lang w:val="en-GB"/>
    </w:rPr>
  </w:style>
  <w:style w:type="character" w:customStyle="1" w:styleId="70">
    <w:name w:val="标题 7 字符"/>
    <w:basedOn w:val="a0"/>
    <w:link w:val="7"/>
    <w:uiPriority w:val="9"/>
    <w:semiHidden/>
    <w:rsid w:val="00CB1E25"/>
    <w:rPr>
      <w:rFonts w:asciiTheme="majorHAnsi" w:eastAsiaTheme="majorEastAsia" w:hAnsiTheme="majorHAnsi" w:cstheme="majorBidi"/>
      <w:i/>
      <w:iCs/>
      <w:sz w:val="22"/>
      <w:szCs w:val="22"/>
      <w:lang w:val="en-GB"/>
    </w:rPr>
  </w:style>
  <w:style w:type="character" w:customStyle="1" w:styleId="80">
    <w:name w:val="标题 8 字符"/>
    <w:basedOn w:val="a0"/>
    <w:link w:val="8"/>
    <w:uiPriority w:val="9"/>
    <w:semiHidden/>
    <w:rsid w:val="00CB1E25"/>
    <w:rPr>
      <w:rFonts w:asciiTheme="majorHAnsi" w:eastAsiaTheme="majorEastAsia" w:hAnsiTheme="majorHAnsi" w:cstheme="majorBidi"/>
      <w:lang w:val="en-GB"/>
    </w:rPr>
  </w:style>
  <w:style w:type="character" w:customStyle="1" w:styleId="90">
    <w:name w:val="标题 9 字符"/>
    <w:basedOn w:val="a0"/>
    <w:link w:val="9"/>
    <w:uiPriority w:val="9"/>
    <w:semiHidden/>
    <w:rsid w:val="00CB1E25"/>
    <w:rPr>
      <w:rFonts w:asciiTheme="majorHAnsi" w:eastAsiaTheme="majorEastAsia" w:hAnsiTheme="majorHAnsi" w:cstheme="majorBidi"/>
      <w:i/>
      <w:iCs/>
      <w:spacing w:val="5"/>
      <w:lang w:val="en-GB"/>
    </w:rPr>
  </w:style>
  <w:style w:type="paragraph" w:styleId="af">
    <w:name w:val="No Spacing"/>
    <w:link w:val="af0"/>
    <w:uiPriority w:val="1"/>
    <w:qFormat/>
    <w:rsid w:val="00CB1E25"/>
    <w:rPr>
      <w:rFonts w:cstheme="minorBidi"/>
      <w:sz w:val="24"/>
      <w:szCs w:val="22"/>
      <w:lang w:val="en-GB"/>
    </w:rPr>
  </w:style>
  <w:style w:type="paragraph" w:styleId="af1">
    <w:name w:val="Title"/>
    <w:basedOn w:val="a"/>
    <w:next w:val="a"/>
    <w:link w:val="af2"/>
    <w:uiPriority w:val="10"/>
    <w:qFormat/>
    <w:rsid w:val="00CB1E25"/>
    <w:pPr>
      <w:spacing w:after="200"/>
      <w:contextualSpacing/>
    </w:pPr>
    <w:rPr>
      <w:rFonts w:asciiTheme="majorHAnsi" w:eastAsiaTheme="majorEastAsia" w:hAnsiTheme="majorHAnsi" w:cstheme="majorBidi"/>
      <w:b/>
      <w:sz w:val="28"/>
      <w:szCs w:val="52"/>
      <w:lang w:val="en-GB"/>
    </w:rPr>
  </w:style>
  <w:style w:type="character" w:customStyle="1" w:styleId="af2">
    <w:name w:val="标题 字符"/>
    <w:basedOn w:val="a0"/>
    <w:link w:val="af1"/>
    <w:uiPriority w:val="10"/>
    <w:rsid w:val="00CB1E25"/>
    <w:rPr>
      <w:rFonts w:asciiTheme="majorHAnsi" w:eastAsiaTheme="majorEastAsia" w:hAnsiTheme="majorHAnsi" w:cstheme="majorBidi"/>
      <w:b/>
      <w:sz w:val="28"/>
      <w:szCs w:val="52"/>
      <w:lang w:val="en-GB"/>
    </w:rPr>
  </w:style>
  <w:style w:type="paragraph" w:styleId="af3">
    <w:name w:val="Subtitle"/>
    <w:basedOn w:val="a"/>
    <w:next w:val="a"/>
    <w:link w:val="af4"/>
    <w:uiPriority w:val="11"/>
    <w:qFormat/>
    <w:rsid w:val="00CB1E25"/>
    <w:rPr>
      <w:rFonts w:asciiTheme="majorHAnsi" w:eastAsiaTheme="majorEastAsia" w:hAnsiTheme="majorHAnsi" w:cstheme="majorBidi"/>
      <w:b/>
      <w:iCs/>
      <w:lang w:val="en-GB"/>
    </w:rPr>
  </w:style>
  <w:style w:type="character" w:customStyle="1" w:styleId="af4">
    <w:name w:val="副标题 字符"/>
    <w:basedOn w:val="a0"/>
    <w:link w:val="af3"/>
    <w:uiPriority w:val="11"/>
    <w:rsid w:val="00CB1E25"/>
    <w:rPr>
      <w:rFonts w:asciiTheme="majorHAnsi" w:eastAsiaTheme="majorEastAsia" w:hAnsiTheme="majorHAnsi" w:cstheme="majorBidi"/>
      <w:b/>
      <w:iCs/>
      <w:sz w:val="24"/>
      <w:szCs w:val="24"/>
      <w:lang w:val="en-GB"/>
    </w:rPr>
  </w:style>
  <w:style w:type="character" w:styleId="af5">
    <w:name w:val="Strong"/>
    <w:uiPriority w:val="22"/>
    <w:qFormat/>
    <w:rsid w:val="00CB1E25"/>
    <w:rPr>
      <w:b/>
      <w:bCs/>
    </w:rPr>
  </w:style>
  <w:style w:type="character" w:styleId="af6">
    <w:name w:val="Emphasis"/>
    <w:uiPriority w:val="20"/>
    <w:qFormat/>
    <w:rsid w:val="00CB1E25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af7">
    <w:name w:val="List Paragraph"/>
    <w:basedOn w:val="a"/>
    <w:uiPriority w:val="34"/>
    <w:qFormat/>
    <w:rsid w:val="00CB1E25"/>
    <w:pPr>
      <w:spacing w:after="200" w:line="360" w:lineRule="auto"/>
      <w:ind w:left="720"/>
      <w:contextualSpacing/>
    </w:pPr>
    <w:rPr>
      <w:rFonts w:cstheme="minorBidi"/>
      <w:szCs w:val="22"/>
      <w:lang w:val="en-GB"/>
    </w:rPr>
  </w:style>
  <w:style w:type="paragraph" w:styleId="af8">
    <w:name w:val="Quote"/>
    <w:basedOn w:val="a"/>
    <w:next w:val="a"/>
    <w:link w:val="af9"/>
    <w:uiPriority w:val="29"/>
    <w:qFormat/>
    <w:rsid w:val="00CB1E25"/>
    <w:pPr>
      <w:spacing w:after="200" w:line="360" w:lineRule="auto"/>
      <w:ind w:left="357" w:right="357"/>
    </w:pPr>
    <w:rPr>
      <w:rFonts w:ascii="Gill Sans" w:hAnsi="Gill Sans" w:cstheme="minorBidi"/>
      <w:iCs/>
      <w:szCs w:val="22"/>
      <w:lang w:val="en-GB"/>
    </w:rPr>
  </w:style>
  <w:style w:type="character" w:customStyle="1" w:styleId="af9">
    <w:name w:val="引用 字符"/>
    <w:basedOn w:val="a0"/>
    <w:link w:val="af8"/>
    <w:uiPriority w:val="29"/>
    <w:rsid w:val="00CB1E25"/>
    <w:rPr>
      <w:rFonts w:ascii="Gill Sans" w:hAnsi="Gill Sans" w:cstheme="minorBidi"/>
      <w:iCs/>
      <w:sz w:val="24"/>
      <w:szCs w:val="22"/>
      <w:lang w:val="en-GB"/>
    </w:rPr>
  </w:style>
  <w:style w:type="paragraph" w:styleId="afa">
    <w:name w:val="Intense Quote"/>
    <w:basedOn w:val="a"/>
    <w:next w:val="a"/>
    <w:link w:val="afb"/>
    <w:uiPriority w:val="30"/>
    <w:qFormat/>
    <w:rsid w:val="00CB1E25"/>
    <w:pPr>
      <w:pBdr>
        <w:bottom w:val="single" w:sz="4" w:space="1" w:color="auto"/>
      </w:pBdr>
      <w:spacing w:after="200" w:line="360" w:lineRule="auto"/>
      <w:ind w:left="1009" w:right="1151"/>
      <w:jc w:val="both"/>
    </w:pPr>
    <w:rPr>
      <w:rFonts w:ascii="Gill Sans" w:hAnsi="Gill Sans" w:cstheme="minorBidi"/>
      <w:b/>
      <w:bCs/>
      <w:i/>
      <w:iCs/>
      <w:szCs w:val="22"/>
      <w:lang w:val="en-GB"/>
    </w:rPr>
  </w:style>
  <w:style w:type="character" w:customStyle="1" w:styleId="afb">
    <w:name w:val="明显引用 字符"/>
    <w:basedOn w:val="a0"/>
    <w:link w:val="afa"/>
    <w:uiPriority w:val="30"/>
    <w:rsid w:val="00CB1E25"/>
    <w:rPr>
      <w:rFonts w:ascii="Gill Sans" w:hAnsi="Gill Sans" w:cstheme="minorBidi"/>
      <w:b/>
      <w:bCs/>
      <w:i/>
      <w:iCs/>
      <w:sz w:val="24"/>
      <w:szCs w:val="22"/>
      <w:lang w:val="en-GB"/>
    </w:rPr>
  </w:style>
  <w:style w:type="character" w:styleId="afc">
    <w:name w:val="Subtle Emphasis"/>
    <w:uiPriority w:val="19"/>
    <w:qFormat/>
    <w:rsid w:val="00CB1E25"/>
    <w:rPr>
      <w:i/>
      <w:iCs/>
    </w:rPr>
  </w:style>
  <w:style w:type="character" w:styleId="afd">
    <w:name w:val="Intense Emphasis"/>
    <w:uiPriority w:val="21"/>
    <w:qFormat/>
    <w:rsid w:val="00CB1E25"/>
    <w:rPr>
      <w:b/>
      <w:bCs/>
    </w:rPr>
  </w:style>
  <w:style w:type="character" w:styleId="afe">
    <w:name w:val="Subtle Reference"/>
    <w:uiPriority w:val="31"/>
    <w:qFormat/>
    <w:rsid w:val="00CB1E25"/>
    <w:rPr>
      <w:smallCaps/>
    </w:rPr>
  </w:style>
  <w:style w:type="character" w:styleId="aff">
    <w:name w:val="Intense Reference"/>
    <w:uiPriority w:val="32"/>
    <w:qFormat/>
    <w:rsid w:val="00CB1E25"/>
    <w:rPr>
      <w:smallCaps/>
      <w:spacing w:val="5"/>
      <w:u w:val="single"/>
    </w:rPr>
  </w:style>
  <w:style w:type="character" w:styleId="aff0">
    <w:name w:val="Book Title"/>
    <w:uiPriority w:val="33"/>
    <w:qFormat/>
    <w:rsid w:val="00CB1E25"/>
    <w:rPr>
      <w:i/>
      <w:iCs/>
      <w:smallCaps/>
      <w:spacing w:val="5"/>
    </w:rPr>
  </w:style>
  <w:style w:type="paragraph" w:styleId="TOC">
    <w:name w:val="TOC Heading"/>
    <w:basedOn w:val="1"/>
    <w:next w:val="a"/>
    <w:uiPriority w:val="39"/>
    <w:semiHidden/>
    <w:unhideWhenUsed/>
    <w:qFormat/>
    <w:rsid w:val="00CB1E25"/>
    <w:pPr>
      <w:outlineLvl w:val="9"/>
    </w:pPr>
    <w:rPr>
      <w:lang w:bidi="en-US"/>
    </w:rPr>
  </w:style>
  <w:style w:type="table" w:styleId="aff1">
    <w:name w:val="Table Grid"/>
    <w:basedOn w:val="a1"/>
    <w:uiPriority w:val="59"/>
    <w:rsid w:val="00CB1E25"/>
    <w:rPr>
      <w:rFonts w:asciiTheme="minorHAnsi" w:hAnsiTheme="minorHAnsi" w:cstheme="minorBidi"/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1">
    <w:name w:val="toc 1"/>
    <w:basedOn w:val="a"/>
    <w:next w:val="a"/>
    <w:autoRedefine/>
    <w:uiPriority w:val="39"/>
    <w:unhideWhenUsed/>
    <w:rsid w:val="00CB1E25"/>
    <w:pPr>
      <w:tabs>
        <w:tab w:val="left" w:pos="440"/>
        <w:tab w:val="right" w:leader="dot" w:pos="9072"/>
      </w:tabs>
      <w:spacing w:after="100" w:line="360" w:lineRule="auto"/>
    </w:pPr>
    <w:rPr>
      <w:rFonts w:cstheme="minorBidi"/>
      <w:szCs w:val="22"/>
      <w:lang w:val="en-GB"/>
    </w:rPr>
  </w:style>
  <w:style w:type="character" w:styleId="aff2">
    <w:name w:val="Hyperlink"/>
    <w:basedOn w:val="a0"/>
    <w:uiPriority w:val="99"/>
    <w:unhideWhenUsed/>
    <w:rsid w:val="00CB1E25"/>
    <w:rPr>
      <w:color w:val="0000FF" w:themeColor="hyperlink"/>
      <w:u w:val="single"/>
    </w:rPr>
  </w:style>
  <w:style w:type="paragraph" w:styleId="aff3">
    <w:name w:val="endnote text"/>
    <w:basedOn w:val="a"/>
    <w:link w:val="aff4"/>
    <w:uiPriority w:val="99"/>
    <w:semiHidden/>
    <w:unhideWhenUsed/>
    <w:rsid w:val="00CB1E25"/>
    <w:rPr>
      <w:rFonts w:cstheme="minorBidi"/>
      <w:sz w:val="20"/>
      <w:szCs w:val="20"/>
      <w:lang w:val="en-GB"/>
    </w:rPr>
  </w:style>
  <w:style w:type="character" w:customStyle="1" w:styleId="aff4">
    <w:name w:val="尾注文本 字符"/>
    <w:basedOn w:val="a0"/>
    <w:link w:val="aff3"/>
    <w:uiPriority w:val="99"/>
    <w:semiHidden/>
    <w:rsid w:val="00CB1E25"/>
    <w:rPr>
      <w:rFonts w:cstheme="minorBidi"/>
      <w:lang w:val="en-GB"/>
    </w:rPr>
  </w:style>
  <w:style w:type="character" w:styleId="aff5">
    <w:name w:val="endnote reference"/>
    <w:basedOn w:val="a0"/>
    <w:uiPriority w:val="99"/>
    <w:semiHidden/>
    <w:unhideWhenUsed/>
    <w:rsid w:val="00CB1E25"/>
    <w:rPr>
      <w:vertAlign w:val="superscript"/>
    </w:rPr>
  </w:style>
  <w:style w:type="paragraph" w:customStyle="1" w:styleId="EndNoteBibliographyTitle">
    <w:name w:val="EndNote Bibliography Title"/>
    <w:basedOn w:val="a"/>
    <w:link w:val="EndNoteBibliographyTitleChar"/>
    <w:rsid w:val="00CB1E25"/>
    <w:pPr>
      <w:spacing w:line="360" w:lineRule="auto"/>
      <w:jc w:val="center"/>
    </w:pPr>
    <w:rPr>
      <w:noProof/>
      <w:szCs w:val="22"/>
    </w:rPr>
  </w:style>
  <w:style w:type="character" w:customStyle="1" w:styleId="EndNoteBibliographyTitleChar">
    <w:name w:val="EndNote Bibliography Title Char"/>
    <w:basedOn w:val="a0"/>
    <w:link w:val="EndNoteBibliographyTitle"/>
    <w:rsid w:val="00CB1E25"/>
    <w:rPr>
      <w:noProof/>
      <w:sz w:val="24"/>
      <w:szCs w:val="22"/>
    </w:rPr>
  </w:style>
  <w:style w:type="paragraph" w:customStyle="1" w:styleId="EndNoteBibliography">
    <w:name w:val="EndNote Bibliography"/>
    <w:basedOn w:val="a"/>
    <w:link w:val="EndNoteBibliographyChar"/>
    <w:rsid w:val="00CB1E25"/>
    <w:pPr>
      <w:spacing w:after="200"/>
    </w:pPr>
    <w:rPr>
      <w:noProof/>
      <w:szCs w:val="22"/>
    </w:rPr>
  </w:style>
  <w:style w:type="character" w:customStyle="1" w:styleId="EndNoteBibliographyChar">
    <w:name w:val="EndNote Bibliography Char"/>
    <w:basedOn w:val="a0"/>
    <w:link w:val="EndNoteBibliography"/>
    <w:rsid w:val="00CB1E25"/>
    <w:rPr>
      <w:noProof/>
      <w:sz w:val="24"/>
      <w:szCs w:val="22"/>
    </w:rPr>
  </w:style>
  <w:style w:type="paragraph" w:styleId="TOC4">
    <w:name w:val="toc 4"/>
    <w:basedOn w:val="a"/>
    <w:next w:val="a"/>
    <w:autoRedefine/>
    <w:uiPriority w:val="39"/>
    <w:unhideWhenUsed/>
    <w:rsid w:val="00CB1E25"/>
    <w:pPr>
      <w:tabs>
        <w:tab w:val="right" w:leader="dot" w:pos="9072"/>
      </w:tabs>
      <w:spacing w:after="100" w:line="360" w:lineRule="auto"/>
      <w:ind w:left="1134" w:hanging="1134"/>
    </w:pPr>
    <w:rPr>
      <w:rFonts w:cstheme="minorBidi"/>
      <w:szCs w:val="22"/>
      <w:lang w:val="en-GB"/>
    </w:rPr>
  </w:style>
  <w:style w:type="paragraph" w:styleId="TOC5">
    <w:name w:val="toc 5"/>
    <w:basedOn w:val="a"/>
    <w:next w:val="a"/>
    <w:autoRedefine/>
    <w:uiPriority w:val="39"/>
    <w:unhideWhenUsed/>
    <w:rsid w:val="00CB1E25"/>
    <w:pPr>
      <w:tabs>
        <w:tab w:val="right" w:leader="dot" w:pos="9072"/>
      </w:tabs>
      <w:spacing w:after="100" w:line="360" w:lineRule="auto"/>
    </w:pPr>
    <w:rPr>
      <w:rFonts w:cstheme="minorBidi"/>
      <w:szCs w:val="22"/>
      <w:lang w:val="en-GB"/>
    </w:rPr>
  </w:style>
  <w:style w:type="paragraph" w:customStyle="1" w:styleId="RLStyle">
    <w:name w:val="RL_Style"/>
    <w:rsid w:val="00CB1E25"/>
    <w:pPr>
      <w:widowControl w:val="0"/>
      <w:autoSpaceDE w:val="0"/>
      <w:autoSpaceDN w:val="0"/>
      <w:adjustRightInd w:val="0"/>
    </w:pPr>
    <w:rPr>
      <w:rFonts w:asciiTheme="minorHAnsi" w:hAnsiTheme="minorHAnsi"/>
      <w:sz w:val="24"/>
      <w:szCs w:val="24"/>
      <w:lang w:eastAsia="ko-KR"/>
    </w:rPr>
  </w:style>
  <w:style w:type="paragraph" w:styleId="aff6">
    <w:name w:val="Revision"/>
    <w:hidden/>
    <w:uiPriority w:val="99"/>
    <w:semiHidden/>
    <w:rsid w:val="00CB1E25"/>
    <w:rPr>
      <w:rFonts w:cstheme="minorBidi"/>
      <w:sz w:val="24"/>
      <w:szCs w:val="22"/>
      <w:lang w:val="en-GB"/>
    </w:rPr>
  </w:style>
  <w:style w:type="character" w:styleId="aff7">
    <w:name w:val="FollowedHyperlink"/>
    <w:basedOn w:val="a0"/>
    <w:uiPriority w:val="99"/>
    <w:semiHidden/>
    <w:unhideWhenUsed/>
    <w:rsid w:val="00CB1E25"/>
    <w:rPr>
      <w:color w:val="800080" w:themeColor="followedHyperlink"/>
      <w:u w:val="single"/>
    </w:rPr>
  </w:style>
  <w:style w:type="character" w:styleId="aff8">
    <w:name w:val="line number"/>
    <w:basedOn w:val="a0"/>
    <w:uiPriority w:val="99"/>
    <w:semiHidden/>
    <w:unhideWhenUsed/>
    <w:rsid w:val="00CB1E25"/>
  </w:style>
  <w:style w:type="character" w:customStyle="1" w:styleId="af0">
    <w:name w:val="无间隔 字符"/>
    <w:basedOn w:val="a0"/>
    <w:link w:val="af"/>
    <w:uiPriority w:val="1"/>
    <w:rsid w:val="00CB1E25"/>
    <w:rPr>
      <w:rFonts w:cstheme="minorBidi"/>
      <w:sz w:val="24"/>
      <w:szCs w:val="2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946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62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2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09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38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81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</Pages>
  <Words>19636</Words>
  <Characters>111930</Characters>
  <Application>Microsoft Office Word</Application>
  <DocSecurity>0</DocSecurity>
  <Lines>932</Lines>
  <Paragraphs>2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313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百世登</dc:creator>
  <cp:lastModifiedBy>Jin-Lei Wang</cp:lastModifiedBy>
  <cp:revision>12</cp:revision>
  <cp:lastPrinted>2023-05-17T15:13:00Z</cp:lastPrinted>
  <dcterms:created xsi:type="dcterms:W3CDTF">2023-05-23T20:32:00Z</dcterms:created>
  <dcterms:modified xsi:type="dcterms:W3CDTF">2023-05-30T07:18:00Z</dcterms:modified>
</cp:coreProperties>
</file>